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502492" w14:textId="77777777" w:rsidR="00732634" w:rsidRDefault="00732634" w:rsidP="006C5258">
      <w:pPr>
        <w:spacing w:line="480" w:lineRule="auto"/>
        <w:ind w:firstLine="0"/>
        <w:rPr>
          <w:rFonts w:asciiTheme="majorHAnsi" w:hAnsiTheme="majorHAnsi" w:cstheme="majorHAnsi"/>
          <w:highlight w:val="white"/>
          <w:lang w:val="da-DK"/>
        </w:rPr>
      </w:pPr>
    </w:p>
    <w:p w14:paraId="036B4C9D" w14:textId="147400D2" w:rsidR="008336ED" w:rsidRDefault="008336ED" w:rsidP="006C5258">
      <w:pPr>
        <w:spacing w:line="480" w:lineRule="auto"/>
        <w:ind w:firstLine="0"/>
        <w:rPr>
          <w:rFonts w:asciiTheme="majorHAnsi" w:hAnsiTheme="majorHAnsi" w:cstheme="majorHAnsi"/>
          <w:highlight w:val="white"/>
          <w:lang w:val="da-DK"/>
        </w:rPr>
      </w:pPr>
      <w:r>
        <w:rPr>
          <w:rFonts w:asciiTheme="majorHAnsi" w:hAnsiTheme="majorHAnsi" w:cstheme="majorHAnsi"/>
          <w:highlight w:val="white"/>
          <w:lang w:val="da-DK"/>
        </w:rPr>
        <w:t>46</w:t>
      </w:r>
    </w:p>
    <w:p w14:paraId="11852976" w14:textId="206D820A" w:rsidR="008336ED" w:rsidRPr="008336ED" w:rsidRDefault="008336ED" w:rsidP="008336ED">
      <w:pPr>
        <w:pStyle w:val="BodyText"/>
        <w:rPr>
          <w:highlight w:val="white"/>
          <w:lang w:val="da-DK"/>
        </w:rPr>
      </w:pPr>
      <w:r>
        <w:rPr>
          <w:highlight w:val="white"/>
          <w:lang w:val="da-DK"/>
        </w:rPr>
        <w:t>48</w:t>
      </w:r>
    </w:p>
    <w:p w14:paraId="74231B88" w14:textId="77777777" w:rsidR="008336ED" w:rsidRDefault="008336ED" w:rsidP="006C5258">
      <w:pPr>
        <w:spacing w:line="480" w:lineRule="auto"/>
        <w:ind w:firstLine="0"/>
        <w:rPr>
          <w:rFonts w:asciiTheme="majorHAnsi" w:hAnsiTheme="majorHAnsi" w:cstheme="majorHAnsi"/>
          <w:highlight w:val="white"/>
          <w:lang w:val="da-DK"/>
        </w:rPr>
      </w:pPr>
    </w:p>
    <w:p w14:paraId="62E9875A" w14:textId="4666E319" w:rsidR="006C5258" w:rsidRPr="002D307B" w:rsidRDefault="006C5258" w:rsidP="006C5258">
      <w:pPr>
        <w:spacing w:line="480" w:lineRule="auto"/>
        <w:ind w:firstLine="0"/>
        <w:rPr>
          <w:rFonts w:asciiTheme="majorHAnsi" w:hAnsiTheme="majorHAnsi" w:cstheme="majorHAnsi"/>
          <w:highlight w:val="white"/>
          <w:lang w:val="da-DK"/>
        </w:rPr>
      </w:pPr>
      <w:r w:rsidRPr="002D307B">
        <w:rPr>
          <w:rFonts w:asciiTheme="majorHAnsi" w:hAnsiTheme="majorHAnsi" w:cstheme="majorHAnsi"/>
          <w:highlight w:val="white"/>
          <w:lang w:val="da-DK"/>
        </w:rPr>
        <w:t>To do list:</w:t>
      </w:r>
    </w:p>
    <w:p w14:paraId="33FA8257" w14:textId="77777777" w:rsidR="006C5258" w:rsidRPr="002D307B" w:rsidRDefault="006C5258" w:rsidP="006C5258">
      <w:pPr>
        <w:pStyle w:val="ListParagraph"/>
        <w:numPr>
          <w:ilvl w:val="0"/>
          <w:numId w:val="5"/>
        </w:numPr>
        <w:spacing w:line="480" w:lineRule="auto"/>
        <w:rPr>
          <w:rFonts w:asciiTheme="majorHAnsi" w:hAnsiTheme="majorHAnsi" w:cstheme="majorHAnsi"/>
          <w:highlight w:val="white"/>
          <w:lang w:val="da-DK"/>
        </w:rPr>
      </w:pPr>
      <w:r w:rsidRPr="002D307B">
        <w:rPr>
          <w:rFonts w:asciiTheme="majorHAnsi" w:hAnsiTheme="majorHAnsi" w:cstheme="majorHAnsi"/>
          <w:highlight w:val="white"/>
          <w:lang w:val="da-DK"/>
        </w:rPr>
        <w:t>Methods er bade I nutid og datid. Ret det til det rigtige??</w:t>
      </w:r>
    </w:p>
    <w:p w14:paraId="2C6713DB" w14:textId="77777777" w:rsidR="006C5258" w:rsidRPr="002D307B" w:rsidRDefault="006C5258" w:rsidP="006C5258">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Provide graphs and plots and flow charts for methods section</w:t>
      </w:r>
    </w:p>
    <w:p w14:paraId="097180A5" w14:textId="77777777" w:rsidR="006C5258" w:rsidRPr="002D307B" w:rsidRDefault="006C5258" w:rsidP="006C5258">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Read through and see if any ‘notes to section’ should be included in the sections, depending on space. This in OneNote!</w:t>
      </w:r>
    </w:p>
    <w:p w14:paraId="6260E360" w14:textId="77777777" w:rsidR="006C5258" w:rsidRPr="002D307B" w:rsidRDefault="006C5258" w:rsidP="006C5258">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Write about “software used” somewhere in the methods section</w:t>
      </w:r>
    </w:p>
    <w:p w14:paraId="39FFC4E0" w14:textId="77777777" w:rsidR="006C5258" w:rsidRPr="002D307B" w:rsidRDefault="006C5258" w:rsidP="006C5258">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Explain why random forest/cvsm/others is good in the paper.</w:t>
      </w:r>
    </w:p>
    <w:p w14:paraId="2430878A" w14:textId="77777777" w:rsidR="006C5258" w:rsidRPr="002D307B" w:rsidRDefault="006C5258" w:rsidP="006C5258">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Remember to evaluate accuracy not to chance but to majority group</w:t>
      </w:r>
    </w:p>
    <w:p w14:paraId="74CC7B84" w14:textId="77777777" w:rsidR="006C5258" w:rsidRPr="002D307B" w:rsidRDefault="006C5258" w:rsidP="006C5258">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Make sure Pipeline contains information on moving away from “accuracy”</w:t>
      </w:r>
    </w:p>
    <w:p w14:paraId="63AB749B" w14:textId="77777777" w:rsidR="006C5258" w:rsidRPr="002D307B" w:rsidRDefault="006C5258" w:rsidP="006C5258">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Check if I need more in introduction on the specifics of my machine learning</w:t>
      </w:r>
    </w:p>
    <w:p w14:paraId="43A54FAD" w14:textId="77777777" w:rsidR="006C5258" w:rsidRPr="002D307B" w:rsidRDefault="006C5258" w:rsidP="006C5258">
      <w:pPr>
        <w:pStyle w:val="ListParagraph"/>
        <w:numPr>
          <w:ilvl w:val="0"/>
          <w:numId w:val="5"/>
        </w:numPr>
        <w:spacing w:line="480" w:lineRule="auto"/>
        <w:rPr>
          <w:rFonts w:asciiTheme="majorHAnsi" w:hAnsiTheme="majorHAnsi" w:cstheme="majorHAnsi"/>
          <w:highlight w:val="white"/>
          <w:lang w:val="da-DK"/>
        </w:rPr>
      </w:pPr>
      <w:r w:rsidRPr="002D307B">
        <w:rPr>
          <w:rFonts w:asciiTheme="majorHAnsi" w:hAnsiTheme="majorHAnsi" w:cstheme="majorHAnsi"/>
          <w:highlight w:val="white"/>
          <w:lang w:val="da-DK"/>
        </w:rPr>
        <w:t>Mention software VSCODE, Python, etc.</w:t>
      </w:r>
    </w:p>
    <w:p w14:paraId="37EE72DE" w14:textId="77777777" w:rsidR="006C5258" w:rsidRPr="002D307B" w:rsidRDefault="006C5258" w:rsidP="006C5258">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Mention all relevant places that: Even real diagnoses might be different (in discussion) – if thought of as continuum, perhaps only more schizophrenic people are diagnosed in Asia?? Or perhaps people diagnose differently across countries?</w:t>
      </w:r>
    </w:p>
    <w:p w14:paraId="51B99261" w14:textId="77777777" w:rsidR="006C5258" w:rsidRPr="00093B16" w:rsidRDefault="006C5258"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lang w:val="en-US"/>
        </w:rPr>
        <w:t>Read through papers in “papers downloaded” and add throughout where needed.</w:t>
      </w:r>
    </w:p>
    <w:p w14:paraId="57316403" w14:textId="77777777" w:rsidR="006C5258" w:rsidRPr="00093B16" w:rsidRDefault="006C5258" w:rsidP="006C5258">
      <w:pPr>
        <w:pStyle w:val="ListParagraph"/>
        <w:numPr>
          <w:ilvl w:val="0"/>
          <w:numId w:val="5"/>
        </w:numPr>
        <w:spacing w:line="480" w:lineRule="auto"/>
        <w:rPr>
          <w:rFonts w:asciiTheme="majorHAnsi" w:hAnsiTheme="majorHAnsi" w:cstheme="majorHAnsi"/>
          <w:highlight w:val="white"/>
          <w:lang w:val="da-DK"/>
        </w:rPr>
      </w:pPr>
      <w:r w:rsidRPr="00093B16">
        <w:rPr>
          <w:rFonts w:asciiTheme="majorHAnsi" w:hAnsiTheme="majorHAnsi" w:cstheme="majorHAnsi"/>
          <w:lang w:val="da-DK"/>
        </w:rPr>
        <w:t xml:space="preserve">Skriv ML efter første </w:t>
      </w:r>
      <w:r>
        <w:rPr>
          <w:rFonts w:asciiTheme="majorHAnsi" w:hAnsiTheme="majorHAnsi" w:cstheme="majorHAnsi"/>
          <w:lang w:val="da-DK"/>
        </w:rPr>
        <w:t>gang det bliver nævnt, i stedet for machine learning</w:t>
      </w:r>
    </w:p>
    <w:p w14:paraId="1CD69997" w14:textId="77777777" w:rsidR="006C5258" w:rsidRPr="002D307B" w:rsidRDefault="006C5258" w:rsidP="006C5258">
      <w:pPr>
        <w:pStyle w:val="Heading1"/>
        <w:ind w:firstLine="0"/>
        <w:rPr>
          <w:rFonts w:asciiTheme="majorHAnsi" w:hAnsiTheme="majorHAnsi" w:cstheme="majorHAnsi"/>
          <w:highlight w:val="white"/>
          <w:lang w:val="en-US"/>
        </w:rPr>
      </w:pPr>
      <w:bookmarkStart w:id="0" w:name="_Toc57284910"/>
      <w:r w:rsidRPr="002D307B">
        <w:rPr>
          <w:rFonts w:asciiTheme="majorHAnsi" w:hAnsiTheme="majorHAnsi" w:cstheme="majorHAnsi"/>
          <w:highlight w:val="white"/>
          <w:lang w:val="en-US"/>
        </w:rPr>
        <w:t>Abstract</w:t>
      </w:r>
      <w:bookmarkEnd w:id="0"/>
    </w:p>
    <w:p w14:paraId="6FCEE8CE" w14:textId="77777777" w:rsidR="006C5258" w:rsidRPr="002D307B" w:rsidRDefault="006C5258" w:rsidP="006C5258">
      <w:pPr>
        <w:rPr>
          <w:rFonts w:asciiTheme="majorHAnsi" w:hAnsiTheme="majorHAnsi" w:cstheme="majorHAnsi"/>
          <w:lang w:val="en-US"/>
        </w:rPr>
      </w:pPr>
      <w:r w:rsidRPr="002D307B">
        <w:rPr>
          <w:rFonts w:asciiTheme="majorHAnsi" w:hAnsiTheme="majorHAnsi" w:cstheme="majorHAnsi"/>
          <w:lang w:val="en-US"/>
        </w:rPr>
        <w:t>Can machine learning (ML) applied to voice data be used as a tool to help diagnose people with schizophrenia? Numerous studies have shown high ML accuracy when classifying schizophrenia, but the ways in which they do so differ widely, as concluded in the latest metastudy within the field. Little work has been done to replicate these previous ML methods on new data, and there is currently no consensus on which methods should be used.</w:t>
      </w:r>
      <w:r w:rsidRPr="002D307B">
        <w:rPr>
          <w:rFonts w:asciiTheme="majorHAnsi" w:hAnsiTheme="majorHAnsi" w:cstheme="majorHAnsi"/>
          <w:lang w:val="en-US"/>
        </w:rPr>
        <w:br/>
        <w:t xml:space="preserve">This study replicated two promising ML studies on new data, using an improved validation technique </w:t>
      </w:r>
      <w:r w:rsidRPr="002D307B">
        <w:rPr>
          <w:rFonts w:asciiTheme="majorHAnsi" w:hAnsiTheme="majorHAnsi" w:cstheme="majorHAnsi"/>
          <w:lang w:val="en-US"/>
        </w:rPr>
        <w:lastRenderedPageBreak/>
        <w:t>and an inclusion of  sensitivity and specificity rates. Accuracy rates found through replication were dissimilar to the original studies, with study X* and study Y* having overall accuracy rates for classification at 60% and 67%. In other words, a drop of 6 and 3 percentage points for the two studies, respectively. Through discussion, this study has found that the difference in scores in the replication points toward low ecological validity and robustness. The rest of the literature was also discussed, and I found that the widely heterogeneous results within the field indicate similar trends.</w:t>
      </w:r>
      <w:r w:rsidRPr="002D307B">
        <w:rPr>
          <w:rFonts w:asciiTheme="majorHAnsi" w:hAnsiTheme="majorHAnsi" w:cstheme="majorHAnsi"/>
          <w:lang w:val="en-US"/>
        </w:rPr>
        <w:br/>
        <w:t>As a consequence, this study has attempted to establish a ML pipeline less prone to the pitfalls of ML, with the intention of establishing a general procedure for future research. Finally</w:t>
      </w:r>
      <w:r>
        <w:rPr>
          <w:rFonts w:asciiTheme="majorHAnsi" w:hAnsiTheme="majorHAnsi" w:cstheme="majorHAnsi"/>
          <w:lang w:val="en-US"/>
        </w:rPr>
        <w:t>,</w:t>
      </w:r>
      <w:r w:rsidRPr="002D307B">
        <w:rPr>
          <w:rFonts w:asciiTheme="majorHAnsi" w:hAnsiTheme="majorHAnsi" w:cstheme="majorHAnsi"/>
          <w:lang w:val="en-US"/>
        </w:rPr>
        <w:t xml:space="preserve"> this paper advocates for a more open and cumulative scientific community.</w:t>
      </w:r>
    </w:p>
    <w:p w14:paraId="6FC61474" w14:textId="77777777" w:rsidR="006C5258" w:rsidRPr="002D307B" w:rsidRDefault="006C5258" w:rsidP="006C5258">
      <w:pPr>
        <w:pStyle w:val="NormalWeb"/>
        <w:spacing w:before="0" w:beforeAutospacing="0" w:after="0" w:afterAutospacing="0"/>
        <w:rPr>
          <w:rFonts w:asciiTheme="majorHAnsi" w:hAnsiTheme="majorHAnsi" w:cstheme="majorHAnsi"/>
          <w:sz w:val="22"/>
          <w:szCs w:val="22"/>
          <w:lang w:val="en-US"/>
        </w:rPr>
      </w:pPr>
    </w:p>
    <w:p w14:paraId="1D0B9C74" w14:textId="77777777" w:rsidR="006C5258" w:rsidRPr="002D307B" w:rsidRDefault="006C5258" w:rsidP="006C5258">
      <w:pPr>
        <w:pStyle w:val="NormalWeb"/>
        <w:spacing w:before="0" w:beforeAutospacing="0" w:after="0" w:afterAutospacing="0"/>
        <w:ind w:firstLine="0"/>
        <w:rPr>
          <w:rFonts w:asciiTheme="majorHAnsi" w:hAnsiTheme="majorHAnsi" w:cstheme="majorHAnsi"/>
          <w:b/>
          <w:bCs/>
          <w:sz w:val="22"/>
          <w:szCs w:val="22"/>
          <w:lang w:val="en-US"/>
        </w:rPr>
      </w:pPr>
      <w:r w:rsidRPr="002D307B">
        <w:rPr>
          <w:rFonts w:asciiTheme="majorHAnsi" w:hAnsiTheme="majorHAnsi" w:cstheme="majorHAnsi"/>
          <w:sz w:val="22"/>
          <w:szCs w:val="22"/>
          <w:lang w:val="en-US"/>
        </w:rPr>
        <w:t>How to write abstract:</w:t>
      </w:r>
      <w:r w:rsidRPr="002D307B">
        <w:rPr>
          <w:rFonts w:asciiTheme="majorHAnsi" w:hAnsiTheme="majorHAnsi" w:cstheme="majorHAnsi"/>
          <w:sz w:val="22"/>
          <w:szCs w:val="22"/>
          <w:lang w:val="en-US"/>
        </w:rPr>
        <w:br/>
      </w:r>
      <w:hyperlink r:id="rId9" w:history="1">
        <w:r w:rsidRPr="00941B56">
          <w:rPr>
            <w:rStyle w:val="Hyperlink"/>
            <w:rFonts w:asciiTheme="majorHAnsi" w:hAnsiTheme="majorHAnsi" w:cstheme="majorHAnsi"/>
            <w:sz w:val="22"/>
            <w:szCs w:val="22"/>
            <w:lang w:val="en-US"/>
          </w:rPr>
          <w:t>https://blackboard.au.dk/bbcswebdav/pid-2793891-dt-content-rid-9152972_1/courses/BB-Cou-Hold-36086/L1%20-%20Getting%20started.pdf</w:t>
        </w:r>
      </w:hyperlink>
      <w:r w:rsidRPr="002D307B">
        <w:rPr>
          <w:rFonts w:asciiTheme="majorHAnsi" w:hAnsiTheme="majorHAnsi" w:cstheme="majorHAnsi"/>
          <w:sz w:val="22"/>
          <w:szCs w:val="22"/>
          <w:lang w:val="en-US"/>
        </w:rPr>
        <w:br/>
        <w:t>p. 14 - p. 18</w:t>
      </w:r>
    </w:p>
    <w:p w14:paraId="617DE0C9" w14:textId="2F265DA5" w:rsidR="006C5258" w:rsidRPr="002D307B" w:rsidRDefault="006C5258" w:rsidP="006C5258">
      <w:pPr>
        <w:ind w:firstLine="0"/>
        <w:rPr>
          <w:rFonts w:asciiTheme="majorHAnsi" w:eastAsia="Times New Roman" w:hAnsiTheme="majorHAnsi" w:cstheme="majorHAnsi"/>
          <w:highlight w:val="white"/>
          <w:lang w:val="en-US"/>
        </w:rPr>
      </w:pPr>
    </w:p>
    <w:p w14:paraId="35256646" w14:textId="77777777" w:rsidR="006C5258" w:rsidRPr="002D307B" w:rsidRDefault="006C5258" w:rsidP="006C5258">
      <w:pPr>
        <w:pStyle w:val="Heading1"/>
        <w:ind w:firstLine="0"/>
        <w:rPr>
          <w:rFonts w:asciiTheme="majorHAnsi" w:hAnsiTheme="majorHAnsi" w:cstheme="majorHAnsi"/>
          <w:highlight w:val="white"/>
          <w:lang w:val="en-US"/>
        </w:rPr>
      </w:pPr>
      <w:bookmarkStart w:id="1" w:name="_Toc57284911"/>
      <w:r w:rsidRPr="002D307B">
        <w:rPr>
          <w:rFonts w:asciiTheme="majorHAnsi" w:hAnsiTheme="majorHAnsi" w:cstheme="majorHAnsi"/>
          <w:highlight w:val="white"/>
          <w:lang w:val="en-US"/>
        </w:rPr>
        <w:t>1. Introduction</w:t>
      </w:r>
      <w:bookmarkEnd w:id="1"/>
    </w:p>
    <w:p w14:paraId="76D14A71" w14:textId="77777777" w:rsidR="006C5258" w:rsidRPr="002D307B" w:rsidRDefault="006C5258" w:rsidP="006C5258">
      <w:pPr>
        <w:pStyle w:val="Heading2"/>
        <w:ind w:firstLine="0"/>
        <w:rPr>
          <w:rFonts w:asciiTheme="majorHAnsi" w:hAnsiTheme="majorHAnsi" w:cstheme="majorHAnsi"/>
          <w:highlight w:val="white"/>
          <w:lang w:val="en-US"/>
        </w:rPr>
      </w:pPr>
      <w:bookmarkStart w:id="2" w:name="_Toc57284912"/>
      <w:r w:rsidRPr="002D307B">
        <w:rPr>
          <w:rFonts w:asciiTheme="majorHAnsi" w:hAnsiTheme="majorHAnsi" w:cstheme="majorHAnsi"/>
          <w:highlight w:val="white"/>
          <w:lang w:val="en-US"/>
        </w:rPr>
        <w:t xml:space="preserve">1.1 Schizophrenia and </w:t>
      </w:r>
      <w:r>
        <w:rPr>
          <w:rFonts w:asciiTheme="majorHAnsi" w:hAnsiTheme="majorHAnsi" w:cstheme="majorHAnsi"/>
          <w:highlight w:val="white"/>
          <w:lang w:val="en-US"/>
        </w:rPr>
        <w:t>biomarkers</w:t>
      </w:r>
      <w:bookmarkEnd w:id="2"/>
    </w:p>
    <w:p w14:paraId="5621C809" w14:textId="77777777" w:rsidR="006C5258" w:rsidRPr="002D307B" w:rsidRDefault="006C5258" w:rsidP="006C5258">
      <w:pPr>
        <w:pStyle w:val="Heading3"/>
        <w:ind w:firstLine="0"/>
        <w:rPr>
          <w:rFonts w:asciiTheme="majorHAnsi" w:hAnsiTheme="majorHAnsi" w:cstheme="majorHAnsi"/>
          <w:highlight w:val="white"/>
          <w:lang w:val="en-US"/>
        </w:rPr>
      </w:pPr>
      <w:bookmarkStart w:id="3" w:name="_Toc57284913"/>
      <w:r w:rsidRPr="002D307B">
        <w:rPr>
          <w:rFonts w:asciiTheme="majorHAnsi" w:hAnsiTheme="majorHAnsi" w:cstheme="majorHAnsi"/>
          <w:highlight w:val="white"/>
          <w:lang w:val="en-US"/>
        </w:rPr>
        <w:t xml:space="preserve">1.1.1 </w:t>
      </w:r>
      <w:r>
        <w:rPr>
          <w:rFonts w:asciiTheme="majorHAnsi" w:hAnsiTheme="majorHAnsi" w:cstheme="majorHAnsi"/>
          <w:highlight w:val="white"/>
          <w:lang w:val="en-US"/>
        </w:rPr>
        <w:t>Schizophrenia</w:t>
      </w:r>
      <w:bookmarkEnd w:id="3"/>
    </w:p>
    <w:p w14:paraId="6903EC31" w14:textId="77777777"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5688F55B" w14:textId="77777777" w:rsidR="006C5258" w:rsidRDefault="006C5258" w:rsidP="006C5258">
      <w:pPr>
        <w:pStyle w:val="BodyText"/>
        <w:rPr>
          <w:b/>
          <w:bCs/>
          <w:highlight w:val="white"/>
          <w:lang w:val="en-US"/>
        </w:rPr>
      </w:pPr>
    </w:p>
    <w:p w14:paraId="5F3990EE" w14:textId="77777777" w:rsidR="006C5258" w:rsidRDefault="006C5258" w:rsidP="006C5258">
      <w:pPr>
        <w:pStyle w:val="BodyText"/>
        <w:rPr>
          <w:rFonts w:ascii="Arial" w:hAnsi="Arial"/>
          <w:color w:val="000000"/>
          <w:lang w:val="en-US"/>
        </w:rPr>
      </w:pPr>
      <w:r w:rsidRPr="00E64C03">
        <w:rPr>
          <w:rFonts w:ascii="Arial" w:hAnsi="Arial"/>
          <w:color w:val="000000"/>
          <w:lang w:val="en-US"/>
        </w:rPr>
        <w:t>Biomarkers - why voice</w:t>
      </w:r>
      <w:r>
        <w:rPr>
          <w:rFonts w:ascii="Arial" w:hAnsi="Arial"/>
          <w:color w:val="000000"/>
          <w:lang w:val="en-US"/>
        </w:rPr>
        <w:t xml:space="preserve"> good? -&gt; shows</w:t>
      </w:r>
      <w:r w:rsidRPr="00E64C03">
        <w:rPr>
          <w:rFonts w:ascii="Arial" w:hAnsi="Arial"/>
          <w:color w:val="000000"/>
          <w:lang w:val="en-US"/>
        </w:rPr>
        <w:t xml:space="preserve"> part of social impairment</w:t>
      </w:r>
      <w:r>
        <w:rPr>
          <w:rFonts w:ascii="Arial" w:hAnsi="Arial"/>
          <w:color w:val="000000"/>
          <w:lang w:val="en-US"/>
        </w:rPr>
        <w:t>.</w:t>
      </w:r>
    </w:p>
    <w:p w14:paraId="3E79D161" w14:textId="77777777" w:rsidR="006C5258" w:rsidRPr="003A45CE" w:rsidRDefault="006C5258" w:rsidP="006C5258">
      <w:pPr>
        <w:pStyle w:val="BodyText"/>
        <w:rPr>
          <w:rFonts w:ascii="Arial" w:hAnsi="Arial"/>
          <w:color w:val="000000"/>
          <w:lang w:val="en-US"/>
        </w:rPr>
      </w:pPr>
    </w:p>
    <w:p w14:paraId="626244B0" w14:textId="77777777" w:rsidR="006C5258" w:rsidRPr="002D307B" w:rsidRDefault="006C5258" w:rsidP="006C5258">
      <w:pPr>
        <w:pStyle w:val="Heading3"/>
        <w:ind w:firstLine="0"/>
        <w:rPr>
          <w:rFonts w:asciiTheme="majorHAnsi" w:hAnsiTheme="majorHAnsi" w:cstheme="majorHAnsi"/>
          <w:highlight w:val="white"/>
          <w:lang w:val="en-US"/>
        </w:rPr>
      </w:pPr>
      <w:bookmarkStart w:id="4" w:name="_Toc57284914"/>
      <w:r w:rsidRPr="002D307B">
        <w:rPr>
          <w:rFonts w:asciiTheme="majorHAnsi" w:hAnsiTheme="majorHAnsi" w:cstheme="majorHAnsi"/>
          <w:highlight w:val="white"/>
          <w:lang w:val="en-US"/>
        </w:rPr>
        <w:t>1.1.</w:t>
      </w:r>
      <w:r>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Pr>
          <w:rFonts w:asciiTheme="majorHAnsi" w:hAnsiTheme="majorHAnsi" w:cstheme="majorHAnsi"/>
          <w:highlight w:val="white"/>
          <w:lang w:val="en-US"/>
        </w:rPr>
        <w:t>Biomarkers and voice atypicalities</w:t>
      </w:r>
      <w:bookmarkEnd w:id="4"/>
    </w:p>
    <w:p w14:paraId="6EF1F498" w14:textId="77777777"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53415132" w14:textId="77777777" w:rsidR="006C5258" w:rsidRDefault="006C5258" w:rsidP="006C5258">
      <w:pPr>
        <w:pStyle w:val="BodyText"/>
        <w:rPr>
          <w:b/>
          <w:bCs/>
          <w:highlight w:val="white"/>
          <w:lang w:val="en-US"/>
        </w:rPr>
      </w:pPr>
    </w:p>
    <w:p w14:paraId="0BD4CD40" w14:textId="77777777" w:rsidR="006C5258" w:rsidRDefault="006C5258" w:rsidP="006C5258">
      <w:pPr>
        <w:pStyle w:val="BodyText"/>
        <w:rPr>
          <w:rFonts w:ascii="Arial" w:hAnsi="Arial"/>
          <w:color w:val="000000"/>
          <w:lang w:val="en-US"/>
        </w:rPr>
      </w:pPr>
      <w:r w:rsidRPr="00E64C03">
        <w:rPr>
          <w:rFonts w:ascii="Arial" w:hAnsi="Arial"/>
          <w:color w:val="000000"/>
          <w:lang w:val="en-US"/>
        </w:rPr>
        <w:t>Biomarkers - why voice</w:t>
      </w:r>
      <w:r>
        <w:rPr>
          <w:rFonts w:ascii="Arial" w:hAnsi="Arial"/>
          <w:color w:val="000000"/>
          <w:lang w:val="en-US"/>
        </w:rPr>
        <w:t xml:space="preserve"> good? -&gt; shows</w:t>
      </w:r>
      <w:r w:rsidRPr="00E64C03">
        <w:rPr>
          <w:rFonts w:ascii="Arial" w:hAnsi="Arial"/>
          <w:color w:val="000000"/>
          <w:lang w:val="en-US"/>
        </w:rPr>
        <w:t xml:space="preserve"> part of social impairment</w:t>
      </w:r>
      <w:r>
        <w:rPr>
          <w:rFonts w:ascii="Arial" w:hAnsi="Arial"/>
          <w:color w:val="000000"/>
          <w:lang w:val="en-US"/>
        </w:rPr>
        <w:t>.</w:t>
      </w:r>
    </w:p>
    <w:p w14:paraId="7DD2BACE" w14:textId="77777777" w:rsidR="006C5258" w:rsidRDefault="006C5258" w:rsidP="006C5258">
      <w:pPr>
        <w:pStyle w:val="BodyText"/>
        <w:rPr>
          <w:rFonts w:ascii="Arial" w:hAnsi="Arial"/>
          <w:color w:val="000000"/>
          <w:lang w:val="en-US"/>
        </w:rPr>
      </w:pPr>
    </w:p>
    <w:p w14:paraId="185577A2" w14:textId="77777777" w:rsidR="006C5258" w:rsidRPr="00E64C03" w:rsidRDefault="006C5258" w:rsidP="006C5258">
      <w:pPr>
        <w:pStyle w:val="BodyText"/>
        <w:rPr>
          <w:b/>
          <w:bCs/>
          <w:highlight w:val="white"/>
          <w:lang w:val="en-US"/>
        </w:rPr>
      </w:pPr>
    </w:p>
    <w:p w14:paraId="21DB5300" w14:textId="77777777" w:rsidR="006C5258" w:rsidRPr="002D307B" w:rsidRDefault="006C5258" w:rsidP="006C5258">
      <w:pPr>
        <w:pStyle w:val="ListParagraph"/>
        <w:numPr>
          <w:ilvl w:val="0"/>
          <w:numId w:val="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Schizophrenia and voice in general</w:t>
      </w:r>
    </w:p>
    <w:p w14:paraId="760BF5F9" w14:textId="77777777" w:rsidR="006C5258" w:rsidRPr="002D307B" w:rsidRDefault="006C5258" w:rsidP="006C5258">
      <w:pPr>
        <w:pStyle w:val="ListParagraph"/>
        <w:numPr>
          <w:ilvl w:val="1"/>
          <w:numId w:val="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3 methods of studying</w:t>
      </w:r>
    </w:p>
    <w:p w14:paraId="43E83C88" w14:textId="77777777" w:rsidR="006C5258" w:rsidRPr="002D307B" w:rsidRDefault="006C5258" w:rsidP="006C5258">
      <w:pPr>
        <w:pStyle w:val="ListParagraph"/>
        <w:rPr>
          <w:rFonts w:asciiTheme="majorHAnsi" w:eastAsia="Times New Roman" w:hAnsiTheme="majorHAnsi" w:cstheme="majorHAnsi"/>
          <w:highlight w:val="white"/>
          <w:lang w:val="en-US"/>
        </w:rPr>
      </w:pPr>
    </w:p>
    <w:p w14:paraId="3F66F69D" w14:textId="77777777" w:rsidR="006C5258" w:rsidRPr="002D307B" w:rsidRDefault="006C5258" w:rsidP="006C5258">
      <w:pPr>
        <w:pStyle w:val="ListParagraph"/>
        <w:numPr>
          <w:ilvl w:val="0"/>
          <w:numId w:val="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wo meta-studies -&gt; the lit. is a mess</w:t>
      </w:r>
    </w:p>
    <w:p w14:paraId="6C0FAA44" w14:textId="77777777" w:rsidR="006C5258" w:rsidRPr="002D307B" w:rsidRDefault="006C5258" w:rsidP="006C5258">
      <w:pPr>
        <w:ind w:firstLine="0"/>
        <w:rPr>
          <w:rFonts w:asciiTheme="majorHAnsi" w:eastAsia="Times New Roman" w:hAnsiTheme="majorHAnsi" w:cstheme="majorHAnsi"/>
          <w:highlight w:val="white"/>
          <w:lang w:val="en-US"/>
        </w:rPr>
      </w:pPr>
    </w:p>
    <w:p w14:paraId="3003EC9D" w14:textId="77777777" w:rsidR="006C5258" w:rsidRPr="002D307B" w:rsidRDefault="006C5258" w:rsidP="006C5258">
      <w:pPr>
        <w:ind w:firstLine="0"/>
        <w:rPr>
          <w:rFonts w:asciiTheme="majorHAnsi" w:eastAsia="Times New Roman" w:hAnsiTheme="majorHAnsi" w:cstheme="majorHAnsi"/>
          <w:highlight w:val="white"/>
          <w:lang w:val="en-US"/>
        </w:rPr>
      </w:pPr>
    </w:p>
    <w:p w14:paraId="21990AE5"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1.</w:t>
      </w:r>
    </w:p>
    <w:p w14:paraId="0743AE17" w14:textId="77777777" w:rsidR="006C5258" w:rsidRPr="002D307B" w:rsidRDefault="006C5258" w:rsidP="006C5258">
      <w:pPr>
        <w:ind w:firstLine="0"/>
        <w:rPr>
          <w:rFonts w:asciiTheme="majorHAnsi" w:hAnsiTheme="majorHAnsi" w:cstheme="majorHAnsi"/>
          <w:highlight w:val="white"/>
          <w:lang w:val="en-US"/>
        </w:rPr>
      </w:pPr>
      <w:r w:rsidRPr="002D307B">
        <w:rPr>
          <w:rFonts w:asciiTheme="majorHAnsi" w:hAnsiTheme="majorHAnsi" w:cstheme="majorHAnsi"/>
          <w:highlight w:val="white"/>
          <w:lang w:val="en-US"/>
        </w:rPr>
        <w:t>History of the project:</w:t>
      </w:r>
    </w:p>
    <w:p w14:paraId="4A7A52FD"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Schizophrenia has certain distinctive features vocally. (Alogia, blunt affect, "poverty of speech", "latency of speech" etc.). This has been known since forever (Bleuler, 1911; Kraepelin, 1919).</w:t>
      </w:r>
    </w:p>
    <w:p w14:paraId="51CE9B4F"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Voice atypicalities in SZ’s have always been known (Bleuler, 1911; Kraepelin, 1919).</w:t>
      </w:r>
      <w:r w:rsidRPr="002D307B">
        <w:rPr>
          <w:rFonts w:asciiTheme="majorHAnsi" w:eastAsia="Times New Roman" w:hAnsiTheme="majorHAnsi" w:cstheme="majorHAnsi"/>
          <w:highlight w:val="white"/>
          <w:lang w:val="en-US"/>
        </w:rPr>
        <w:br/>
        <w:t>Schizophrenia has certain distinctive features vocally. Qualitatively the atypicalities have been described using numerous different terms (Alogia, blunt affect, "poverty of speech", "latency of speech", increased pauses, distinctive tone, intensity of voice etc.).</w:t>
      </w:r>
    </w:p>
    <w:p w14:paraId="7E291903"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Voice atypicalities have been studied using 3 methods. Qualitative perceptual ratings, quantitative acoustic analysis and ML investigations.</w:t>
      </w:r>
    </w:p>
    <w:p w14:paraId="09B176D6"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Qualitative perceptual ratings have found robust differences between SZ and TD.</w:t>
      </w:r>
    </w:p>
    <w:p w14:paraId="7828B533"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Quantitative acoustic analyses have found fewer robust differences, with varying effect sizes and sometimes direction.</w:t>
      </w:r>
    </w:p>
    <w:p w14:paraId="4CBC4DFA"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Quantitative acoustic analyses have identified acoustic features on the basis of automated processes, leaving the assessment of the acoustic features more reliable. Using automation, the features of a set of voice data will identical over multiple feature detections, given the same feature detection hard- and software.</w:t>
      </w:r>
      <w:r w:rsidRPr="002D307B">
        <w:rPr>
          <w:rFonts w:asciiTheme="majorHAnsi" w:hAnsiTheme="majorHAnsi" w:cstheme="majorHAnsi"/>
          <w:lang w:val="en-US"/>
        </w:rPr>
        <w:br/>
        <w:t>Here, fewer robust differences were found with varying effect sizes and direction, depending on the features investigated (Cohen et al., 2014; https://www.biorxiv.org/content/10.1101/583815v4.full.pdf).</w:t>
      </w:r>
    </w:p>
    <w:p w14:paraId="6F0851C0"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This is also in next section?:</w:t>
      </w:r>
    </w:p>
    <w:p w14:paraId="2D351C1A"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 xml:space="preserve">Multivariate ML investigations have found promising results. Focus on minimizing out-of-sample-error instead of within sample-error as when using more traditional analyses, makes the applicability of the method more practically generalizable. It also allows for analyzing multiple features in conjunction. High correlation between almost all features (3.3, correlation </w:t>
      </w:r>
      <w:hyperlink r:id="rId10" w:history="1">
        <w:r w:rsidRPr="002D307B">
          <w:rPr>
            <w:rStyle w:val="Hyperlink"/>
            <w:rFonts w:asciiTheme="majorHAnsi" w:hAnsiTheme="majorHAnsi" w:cstheme="majorHAnsi"/>
            <w:lang w:val="en-US"/>
          </w:rPr>
          <w:t>https://www.biorxiv.org/content/10.1101/583815v4.full.pdf</w:t>
        </w:r>
      </w:hyperlink>
      <w:r w:rsidRPr="002D307B">
        <w:rPr>
          <w:rFonts w:asciiTheme="majorHAnsi" w:hAnsiTheme="majorHAnsi" w:cstheme="majorHAnsi"/>
          <w:lang w:val="en-US"/>
        </w:rPr>
        <w:t xml:space="preserve"> ).</w:t>
      </w:r>
      <w:r w:rsidRPr="002D307B">
        <w:rPr>
          <w:rFonts w:asciiTheme="majorHAnsi" w:hAnsiTheme="majorHAnsi" w:cstheme="majorHAnsi"/>
          <w:lang w:val="en-US"/>
        </w:rPr>
        <w:br/>
        <w:t>It does, however, not allow for transparency as to wherein the acoustic differences between SZ and HC lie.</w:t>
      </w:r>
      <w:r w:rsidRPr="002D307B">
        <w:rPr>
          <w:rFonts w:asciiTheme="majorHAnsi" w:hAnsiTheme="majorHAnsi" w:cstheme="majorHAnsi"/>
          <w:lang w:val="en-US"/>
        </w:rPr>
        <w:br/>
      </w:r>
    </w:p>
    <w:p w14:paraId="6983D3E8" w14:textId="77777777" w:rsidR="006C5258" w:rsidRPr="002D307B" w:rsidRDefault="006C5258" w:rsidP="006C5258">
      <w:pPr>
        <w:rPr>
          <w:rFonts w:asciiTheme="majorHAnsi" w:eastAsia="Times New Roman" w:hAnsiTheme="majorHAnsi" w:cstheme="majorHAnsi"/>
          <w:highlight w:val="white"/>
          <w:lang w:val="en-US"/>
        </w:rPr>
      </w:pPr>
    </w:p>
    <w:p w14:paraId="0165498C"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2. </w:t>
      </w:r>
    </w:p>
    <w:p w14:paraId="25C3204E"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We don't know which features proves to have differences between SZ and TD</w:t>
      </w:r>
    </w:p>
    <w:p w14:paraId="49BB1CC4"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litt. is a mess - results in different directions. </w:t>
      </w:r>
    </w:p>
    <w:p w14:paraId="2A4B54AC"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here's already a metastudy on Schizophrenia; which found atypicalities on different voice/speaking parameters - with varying effect sizes.</w:t>
      </w:r>
    </w:p>
    <w:p w14:paraId="26FC14F7"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Large heterogeneity between studies.</w:t>
      </w:r>
    </w:p>
    <w:p w14:paraId="2FBD1056"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More demanding tasks meant larger effect sizes.</w:t>
      </w:r>
    </w:p>
    <w:p w14:paraId="03288D76" w14:textId="77777777" w:rsidR="006C5258" w:rsidRPr="002D307B" w:rsidRDefault="006C5258" w:rsidP="006C5258">
      <w:pPr>
        <w:rPr>
          <w:rFonts w:asciiTheme="majorHAnsi" w:eastAsia="Times New Roman" w:hAnsiTheme="majorHAnsi" w:cstheme="majorHAnsi"/>
          <w:highlight w:val="white"/>
          <w:lang w:val="en-US"/>
        </w:rPr>
      </w:pPr>
    </w:p>
    <w:p w14:paraId="45C78FA7" w14:textId="77777777" w:rsidR="006C5258" w:rsidRPr="002D307B" w:rsidRDefault="006C5258" w:rsidP="006C5258">
      <w:pPr>
        <w:pStyle w:val="Heading2"/>
        <w:ind w:firstLine="0"/>
        <w:rPr>
          <w:rFonts w:asciiTheme="majorHAnsi" w:hAnsiTheme="majorHAnsi" w:cstheme="majorHAnsi"/>
          <w:highlight w:val="white"/>
          <w:lang w:val="en-US"/>
        </w:rPr>
      </w:pPr>
      <w:bookmarkStart w:id="5" w:name="_Toc57284915"/>
      <w:r w:rsidRPr="002D307B">
        <w:rPr>
          <w:rFonts w:asciiTheme="majorHAnsi" w:hAnsiTheme="majorHAnsi" w:cstheme="majorHAnsi"/>
          <w:highlight w:val="white"/>
          <w:lang w:val="en-US"/>
        </w:rPr>
        <w:lastRenderedPageBreak/>
        <w:t>1.2 Machine learning for detection of acoustic patterns</w:t>
      </w:r>
      <w:bookmarkEnd w:id="5"/>
    </w:p>
    <w:p w14:paraId="13DEE4D2" w14:textId="77777777" w:rsidR="006C5258" w:rsidRPr="002D307B" w:rsidRDefault="006C5258" w:rsidP="006C5258">
      <w:pPr>
        <w:pStyle w:val="Heading3"/>
        <w:ind w:firstLine="0"/>
        <w:rPr>
          <w:rFonts w:asciiTheme="majorHAnsi" w:hAnsiTheme="majorHAnsi" w:cstheme="majorHAnsi"/>
          <w:highlight w:val="white"/>
          <w:lang w:val="en-US"/>
        </w:rPr>
      </w:pPr>
      <w:bookmarkStart w:id="6" w:name="_Toc57284916"/>
      <w:r w:rsidRPr="002D307B">
        <w:rPr>
          <w:rFonts w:asciiTheme="majorHAnsi" w:hAnsiTheme="majorHAnsi" w:cstheme="majorHAnsi"/>
          <w:highlight w:val="white"/>
          <w:lang w:val="en-US"/>
        </w:rPr>
        <w:t>1.2.1 Prospects of machine learning in classifying schizophrenia</w:t>
      </w:r>
      <w:bookmarkEnd w:id="6"/>
    </w:p>
    <w:p w14:paraId="68FD0D06" w14:textId="77777777" w:rsidR="006C5258" w:rsidRPr="002D307B" w:rsidRDefault="006C5258" w:rsidP="006C5258">
      <w:pPr>
        <w:ind w:firstLine="0"/>
        <w:rPr>
          <w:rFonts w:asciiTheme="majorHAnsi" w:eastAsia="Times New Roman" w:hAnsiTheme="majorHAnsi" w:cstheme="majorHAnsi"/>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4EE99CFC" w14:textId="77777777" w:rsidR="006C5258" w:rsidRPr="002D307B" w:rsidRDefault="006C5258" w:rsidP="006C5258">
      <w:pPr>
        <w:pStyle w:val="ListParagraph"/>
        <w:numPr>
          <w:ilvl w:val="0"/>
          <w:numId w:val="10"/>
        </w:numPr>
        <w:rPr>
          <w:rFonts w:asciiTheme="majorHAnsi" w:hAnsiTheme="majorHAnsi" w:cstheme="majorHAnsi"/>
          <w:lang w:val="en-US"/>
        </w:rPr>
      </w:pPr>
      <w:r w:rsidRPr="002D307B">
        <w:rPr>
          <w:rFonts w:asciiTheme="majorHAnsi" w:hAnsiTheme="majorHAnsi" w:cstheme="majorHAnsi"/>
          <w:lang w:val="en-US"/>
        </w:rPr>
        <w:t>Metatext and motivation for going into depth with machine learning</w:t>
      </w:r>
    </w:p>
    <w:p w14:paraId="73384869" w14:textId="77777777" w:rsidR="006C5258" w:rsidRPr="002D307B" w:rsidRDefault="006C5258" w:rsidP="006C5258">
      <w:pPr>
        <w:pStyle w:val="ListParagraph"/>
        <w:rPr>
          <w:rFonts w:asciiTheme="majorHAnsi" w:hAnsiTheme="majorHAnsi" w:cstheme="majorHAnsi"/>
          <w:lang w:val="en-US"/>
        </w:rPr>
      </w:pPr>
    </w:p>
    <w:p w14:paraId="513ECE51" w14:textId="77777777" w:rsidR="006C5258" w:rsidRPr="002D307B" w:rsidRDefault="006C5258" w:rsidP="006C5258">
      <w:pPr>
        <w:pStyle w:val="ListParagraph"/>
        <w:numPr>
          <w:ilvl w:val="0"/>
          <w:numId w:val="10"/>
        </w:numPr>
        <w:rPr>
          <w:rFonts w:asciiTheme="majorHAnsi" w:hAnsiTheme="majorHAnsi" w:cstheme="majorHAnsi"/>
          <w:lang w:val="en-US"/>
        </w:rPr>
      </w:pPr>
      <w:r w:rsidRPr="002D307B">
        <w:rPr>
          <w:rFonts w:asciiTheme="majorHAnsi" w:hAnsiTheme="majorHAnsi" w:cstheme="majorHAnsi"/>
          <w:lang w:val="en-US"/>
        </w:rPr>
        <w:t>Allows for finding features (feature selection)</w:t>
      </w:r>
    </w:p>
    <w:p w14:paraId="717DE219" w14:textId="77777777" w:rsidR="006C5258" w:rsidRPr="002D307B" w:rsidRDefault="006C5258" w:rsidP="006C5258">
      <w:pPr>
        <w:rPr>
          <w:rFonts w:asciiTheme="majorHAnsi" w:hAnsiTheme="majorHAnsi" w:cstheme="majorHAnsi"/>
          <w:lang w:val="en-US"/>
        </w:rPr>
      </w:pPr>
    </w:p>
    <w:p w14:paraId="0557CFC6" w14:textId="77777777" w:rsidR="006C5258" w:rsidRPr="002D307B" w:rsidRDefault="006C5258" w:rsidP="006C5258">
      <w:pPr>
        <w:pStyle w:val="ListParagraph"/>
        <w:numPr>
          <w:ilvl w:val="0"/>
          <w:numId w:val="10"/>
        </w:numPr>
        <w:rPr>
          <w:rFonts w:asciiTheme="majorHAnsi" w:hAnsiTheme="majorHAnsi" w:cstheme="majorHAnsi"/>
          <w:lang w:val="en-US"/>
        </w:rPr>
      </w:pPr>
      <w:r w:rsidRPr="002D307B">
        <w:rPr>
          <w:rFonts w:asciiTheme="majorHAnsi" w:hAnsiTheme="majorHAnsi" w:cstheme="majorHAnsi"/>
          <w:lang w:val="en-US"/>
        </w:rPr>
        <w:t>Allows for analyzing multiple features in conjunction</w:t>
      </w:r>
    </w:p>
    <w:p w14:paraId="14CA879E" w14:textId="77777777" w:rsidR="006C5258" w:rsidRPr="002D307B" w:rsidRDefault="006C5258" w:rsidP="006C5258">
      <w:pPr>
        <w:pStyle w:val="ListParagraph"/>
        <w:rPr>
          <w:rFonts w:asciiTheme="majorHAnsi" w:hAnsiTheme="majorHAnsi" w:cstheme="majorHAnsi"/>
          <w:lang w:val="en-US"/>
        </w:rPr>
      </w:pPr>
    </w:p>
    <w:p w14:paraId="38C18414" w14:textId="77777777" w:rsidR="006C5258" w:rsidRPr="002D307B" w:rsidRDefault="006C5258" w:rsidP="006C5258">
      <w:pPr>
        <w:pStyle w:val="ListParagraph"/>
        <w:numPr>
          <w:ilvl w:val="0"/>
          <w:numId w:val="10"/>
        </w:numPr>
        <w:rPr>
          <w:rFonts w:asciiTheme="majorHAnsi" w:hAnsiTheme="majorHAnsi" w:cstheme="majorHAnsi"/>
          <w:lang w:val="en-US"/>
        </w:rPr>
      </w:pPr>
      <w:r w:rsidRPr="002D307B">
        <w:rPr>
          <w:rFonts w:asciiTheme="majorHAnsi" w:hAnsiTheme="majorHAnsi" w:cstheme="majorHAnsi"/>
          <w:lang w:val="en-US"/>
        </w:rPr>
        <w:t>Promising findings (high accuracy in many studies)</w:t>
      </w:r>
    </w:p>
    <w:p w14:paraId="72F4B846" w14:textId="77777777" w:rsidR="006C5258" w:rsidRPr="002D307B" w:rsidRDefault="006C5258" w:rsidP="006C5258">
      <w:pPr>
        <w:pStyle w:val="ListParagraph"/>
        <w:rPr>
          <w:rFonts w:asciiTheme="majorHAnsi" w:hAnsiTheme="majorHAnsi" w:cstheme="majorHAnsi"/>
          <w:lang w:val="en-US"/>
        </w:rPr>
      </w:pPr>
    </w:p>
    <w:p w14:paraId="314E3A6F" w14:textId="77777777" w:rsidR="006C5258" w:rsidRPr="002D307B" w:rsidRDefault="006C5258" w:rsidP="006C5258">
      <w:pPr>
        <w:pStyle w:val="ListParagraph"/>
        <w:numPr>
          <w:ilvl w:val="0"/>
          <w:numId w:val="10"/>
        </w:numPr>
        <w:rPr>
          <w:rFonts w:asciiTheme="majorHAnsi" w:hAnsiTheme="majorHAnsi" w:cstheme="majorHAnsi"/>
          <w:lang w:val="en-US"/>
        </w:rPr>
      </w:pPr>
      <w:r w:rsidRPr="002D307B">
        <w:rPr>
          <w:rFonts w:asciiTheme="majorHAnsi" w:hAnsiTheme="majorHAnsi" w:cstheme="majorHAnsi"/>
          <w:lang w:val="en-US"/>
        </w:rPr>
        <w:t>Less interpretability but more practical applications (cheap)</w:t>
      </w:r>
    </w:p>
    <w:p w14:paraId="21248879" w14:textId="77777777" w:rsidR="006C5258" w:rsidRPr="002D307B" w:rsidRDefault="006C5258" w:rsidP="006C5258">
      <w:pPr>
        <w:rPr>
          <w:rFonts w:asciiTheme="majorHAnsi" w:eastAsia="Times New Roman" w:hAnsiTheme="majorHAnsi" w:cstheme="majorHAnsi"/>
          <w:highlight w:val="white"/>
          <w:lang w:val="en-US"/>
        </w:rPr>
      </w:pPr>
    </w:p>
    <w:p w14:paraId="11943CC3" w14:textId="4C0355D5" w:rsidR="006C5258" w:rsidRDefault="006C5258" w:rsidP="00C047E8">
      <w:pPr>
        <w:ind w:firstLine="0"/>
        <w:rPr>
          <w:rFonts w:asciiTheme="majorHAnsi" w:hAnsiTheme="majorHAnsi" w:cstheme="majorHAnsi"/>
          <w:lang w:val="en-US"/>
        </w:rPr>
      </w:pPr>
    </w:p>
    <w:p w14:paraId="3700A0AD" w14:textId="61776BE4" w:rsidR="00C047E8" w:rsidRPr="00C047E8" w:rsidRDefault="00C047E8" w:rsidP="00C047E8">
      <w:pPr>
        <w:pStyle w:val="BodyText"/>
        <w:rPr>
          <w:lang w:val="en-US"/>
        </w:rPr>
      </w:pPr>
      <w:r>
        <w:rPr>
          <w:lang w:val="en-US"/>
        </w:rPr>
        <w:t>Will not go into other ML things (gesticulation or others – beyond the scope of this paper)</w:t>
      </w:r>
    </w:p>
    <w:p w14:paraId="7EEBBE28"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1.</w:t>
      </w:r>
    </w:p>
    <w:p w14:paraId="34EB0303"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Although:</w:t>
      </w:r>
      <w:r w:rsidRPr="002D307B">
        <w:rPr>
          <w:rFonts w:asciiTheme="majorHAnsi" w:hAnsiTheme="majorHAnsi" w:cstheme="majorHAnsi"/>
          <w:lang w:val="en-US"/>
        </w:rPr>
        <w:br/>
        <w:t>Qualitative perceptual ratings have found relatively robust differences in voice between SZ and TD. Relying on raters to assess perceptual differences has some limitations. A feature such as “latency of speech” is interpretable and is partly going to be rated on the basis of human intuition – this requires comprehensive training for the rater. Moreover, the complex interplay between multiple acoustic features is hardly very accessible, even given proper and rigorous training.</w:t>
      </w:r>
      <w:r w:rsidRPr="002D307B">
        <w:rPr>
          <w:rFonts w:asciiTheme="majorHAnsi" w:hAnsiTheme="majorHAnsi" w:cstheme="majorHAnsi"/>
          <w:lang w:val="en-US"/>
        </w:rPr>
        <w:br/>
      </w:r>
      <w:r w:rsidRPr="002D307B">
        <w:rPr>
          <w:rFonts w:asciiTheme="majorHAnsi" w:hAnsiTheme="majorHAnsi" w:cstheme="majorHAnsi"/>
          <w:lang w:val="en-US"/>
        </w:rPr>
        <w:br/>
        <w:t>Therefore:</w:t>
      </w:r>
    </w:p>
    <w:p w14:paraId="36DF54F2"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ML doesn’t have this problem.</w:t>
      </w:r>
    </w:p>
    <w:p w14:paraId="30CA8D00" w14:textId="77777777" w:rsidR="006C5258" w:rsidRPr="002D307B" w:rsidRDefault="006C5258" w:rsidP="006C5258">
      <w:pPr>
        <w:ind w:firstLine="0"/>
        <w:rPr>
          <w:rFonts w:asciiTheme="majorHAnsi" w:hAnsiTheme="majorHAnsi" w:cstheme="majorHAnsi"/>
          <w:lang w:val="en-US"/>
        </w:rPr>
      </w:pPr>
    </w:p>
    <w:p w14:paraId="658FFE9B"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 xml:space="preserve">2. </w:t>
      </w:r>
    </w:p>
    <w:p w14:paraId="602776B2"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Feature selection; ridge, lasso, elasticnet</w:t>
      </w:r>
    </w:p>
    <w:p w14:paraId="65016434" w14:textId="77777777" w:rsidR="006C5258" w:rsidRPr="002D307B" w:rsidRDefault="006C5258" w:rsidP="006C5258">
      <w:pPr>
        <w:rPr>
          <w:rFonts w:asciiTheme="majorHAnsi" w:hAnsiTheme="majorHAnsi" w:cstheme="majorHAnsi"/>
          <w:lang w:val="en-US"/>
        </w:rPr>
      </w:pPr>
    </w:p>
    <w:p w14:paraId="016DFB0E"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3.</w:t>
      </w:r>
    </w:p>
    <w:p w14:paraId="73450B98"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 xml:space="preserve">Multivariate ML investigations have found promising results. Focus on minimizing out-of-sample-error instead of within sample-error as when using more traditional analyses, makes the applicability of the method more practically generalizable. It also allows for analyzing multiple features in conjunction. High correlation between almost all features (3.3, correlation </w:t>
      </w:r>
      <w:hyperlink r:id="rId11" w:history="1">
        <w:r w:rsidRPr="002D307B">
          <w:rPr>
            <w:rStyle w:val="Hyperlink"/>
            <w:rFonts w:asciiTheme="majorHAnsi" w:hAnsiTheme="majorHAnsi" w:cstheme="majorHAnsi"/>
            <w:lang w:val="en-US"/>
          </w:rPr>
          <w:t>https://www.biorxiv.org/content/10.1101/583815v4.full.pdf</w:t>
        </w:r>
      </w:hyperlink>
      <w:r w:rsidRPr="002D307B">
        <w:rPr>
          <w:rFonts w:asciiTheme="majorHAnsi" w:hAnsiTheme="majorHAnsi" w:cstheme="majorHAnsi"/>
          <w:lang w:val="en-US"/>
        </w:rPr>
        <w:t xml:space="preserve"> ).</w:t>
      </w:r>
    </w:p>
    <w:p w14:paraId="3ADAB94F" w14:textId="77777777" w:rsidR="006C5258" w:rsidRPr="002D307B" w:rsidRDefault="006C5258" w:rsidP="006C5258">
      <w:pPr>
        <w:rPr>
          <w:rFonts w:asciiTheme="majorHAnsi" w:hAnsiTheme="majorHAnsi" w:cstheme="majorHAnsi"/>
          <w:lang w:val="en-US"/>
        </w:rPr>
      </w:pPr>
    </w:p>
    <w:p w14:paraId="7403F113"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4.</w:t>
      </w:r>
    </w:p>
    <w:p w14:paraId="56445CE3"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 xml:space="preserve">Multivariate ML investigations have found promising results. Focus on minimizing out-of-sample-error instead of within sample-error as when using more traditional analyses, makes the applicability </w:t>
      </w:r>
      <w:r w:rsidRPr="002D307B">
        <w:rPr>
          <w:rFonts w:asciiTheme="majorHAnsi" w:hAnsiTheme="majorHAnsi" w:cstheme="majorHAnsi"/>
          <w:lang w:val="en-US"/>
        </w:rPr>
        <w:lastRenderedPageBreak/>
        <w:t xml:space="preserve">of the method more practically generalizable. It also allows for analyzing multiple features in conjunction. High correlation between almost all features (3.3, correlation </w:t>
      </w:r>
      <w:hyperlink r:id="rId12" w:history="1">
        <w:r w:rsidRPr="002D307B">
          <w:rPr>
            <w:rStyle w:val="Hyperlink"/>
            <w:rFonts w:asciiTheme="majorHAnsi" w:hAnsiTheme="majorHAnsi" w:cstheme="majorHAnsi"/>
            <w:lang w:val="en-US"/>
          </w:rPr>
          <w:t>https://www.biorxiv.org/content/10.1101/583815v4.full.pdf</w:t>
        </w:r>
      </w:hyperlink>
      <w:r w:rsidRPr="002D307B">
        <w:rPr>
          <w:rFonts w:asciiTheme="majorHAnsi" w:hAnsiTheme="majorHAnsi" w:cstheme="majorHAnsi"/>
          <w:lang w:val="en-US"/>
        </w:rPr>
        <w:t xml:space="preserve"> ).</w:t>
      </w:r>
      <w:r w:rsidRPr="002D307B">
        <w:rPr>
          <w:rFonts w:asciiTheme="majorHAnsi" w:hAnsiTheme="majorHAnsi" w:cstheme="majorHAnsi"/>
          <w:lang w:val="en-US"/>
        </w:rPr>
        <w:br/>
      </w:r>
    </w:p>
    <w:p w14:paraId="17AC5B64"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5.</w:t>
      </w:r>
    </w:p>
    <w:p w14:paraId="4A3AC685"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Clinical application -&gt; given schizophrenia, and given samtaleterapi or drugs, see how they're doing along the way by them talking every week on their phone.</w:t>
      </w:r>
      <w:r w:rsidRPr="002D307B">
        <w:rPr>
          <w:rFonts w:asciiTheme="majorHAnsi" w:hAnsiTheme="majorHAnsi" w:cstheme="majorHAnsi"/>
          <w:lang w:val="en-US"/>
        </w:rPr>
        <w:br/>
        <w:t>"</w:t>
      </w:r>
      <w:r w:rsidRPr="002D307B">
        <w:rPr>
          <w:rFonts w:asciiTheme="majorHAnsi" w:hAnsiTheme="majorHAnsi" w:cstheme="majorHAnsi"/>
          <w:i/>
          <w:iCs/>
          <w:lang w:val="en-US"/>
        </w:rPr>
        <w:t>In addition, voice analysis may potentially allow to assess the response to psychosocial or pharmacological treatment over longer periods using objective and quantitative indices, and enhance the capability of clinicians to capture the complex relationship between emotion regulation, expressive behavior, social perception and cognitive and clinical features of the disorder (e.g. Ben-Zeev et al., 2017; Dahlgren et al., 2018; Tahir et al., 2019)</w:t>
      </w:r>
      <w:r w:rsidRPr="002D307B">
        <w:rPr>
          <w:rFonts w:asciiTheme="majorHAnsi" w:hAnsiTheme="majorHAnsi" w:cstheme="majorHAnsi"/>
          <w:lang w:val="en-US"/>
        </w:rPr>
        <w:t>" (Parola, Fusaroli et. al 2019)</w:t>
      </w:r>
      <w:r w:rsidRPr="002D307B">
        <w:rPr>
          <w:rFonts w:asciiTheme="majorHAnsi" w:eastAsia="Times New Roman" w:hAnsiTheme="majorHAnsi" w:cstheme="majorHAnsi"/>
          <w:b/>
          <w:sz w:val="28"/>
          <w:szCs w:val="28"/>
          <w:highlight w:val="white"/>
          <w:lang w:val="en-US"/>
        </w:rPr>
        <w:br/>
      </w:r>
      <w:r w:rsidRPr="002D307B">
        <w:rPr>
          <w:rFonts w:asciiTheme="majorHAnsi" w:eastAsia="Times New Roman" w:hAnsiTheme="majorHAnsi" w:cstheme="majorHAnsi"/>
          <w:highlight w:val="white"/>
          <w:lang w:val="en-US"/>
        </w:rPr>
        <w:t xml:space="preserve">Va </w:t>
      </w:r>
      <w:hyperlink r:id="rId13">
        <w:r w:rsidRPr="002D307B">
          <w:rPr>
            <w:rFonts w:asciiTheme="majorHAnsi" w:eastAsia="Times New Roman" w:hAnsiTheme="majorHAnsi" w:cstheme="majorHAnsi"/>
            <w:highlight w:val="white"/>
            <w:lang w:val="en-US"/>
          </w:rPr>
          <w:t>(Bush et al., 1998)</w:t>
        </w:r>
      </w:hyperlink>
      <w:r w:rsidRPr="002D307B">
        <w:rPr>
          <w:rFonts w:asciiTheme="majorHAnsi" w:eastAsia="Times New Roman" w:hAnsiTheme="majorHAnsi" w:cstheme="majorHAnsi"/>
          <w:highlight w:val="white"/>
          <w:lang w:val="en-US"/>
        </w:rPr>
        <w:t>.</w:t>
      </w:r>
      <w:r w:rsidRPr="002D307B">
        <w:rPr>
          <w:rFonts w:asciiTheme="majorHAnsi" w:eastAsia="Times New Roman" w:hAnsiTheme="majorHAnsi" w:cstheme="majorHAnsi"/>
          <w:highlight w:val="white"/>
          <w:lang w:val="en-US"/>
        </w:rPr>
        <w:br/>
      </w:r>
      <w:r w:rsidRPr="002D307B">
        <w:rPr>
          <w:rFonts w:asciiTheme="majorHAnsi" w:hAnsiTheme="majorHAnsi" w:cstheme="majorHAnsi"/>
          <w:lang w:val="en-US"/>
        </w:rPr>
        <w:br/>
        <w:t>It does, however, not allow for transparency as to wherein the acoustic differences between SZ and HC lie.</w:t>
      </w:r>
    </w:p>
    <w:p w14:paraId="4BDEC930"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ML can perhaps help with showing:</w:t>
      </w:r>
      <w:r w:rsidRPr="002D307B">
        <w:rPr>
          <w:rFonts w:asciiTheme="majorHAnsi" w:hAnsiTheme="majorHAnsi" w:cstheme="majorHAnsi"/>
          <w:lang w:val="en-US"/>
        </w:rPr>
        <w:br/>
        <w:t>a) Severity of schizophrenic symptoms</w:t>
      </w:r>
      <w:r w:rsidRPr="002D307B">
        <w:rPr>
          <w:rFonts w:asciiTheme="majorHAnsi" w:hAnsiTheme="majorHAnsi" w:cstheme="majorHAnsi"/>
          <w:lang w:val="en-US"/>
        </w:rPr>
        <w:br/>
        <w:t>b) Diagnosis, schizophrenia</w:t>
      </w:r>
    </w:p>
    <w:p w14:paraId="3CD90D5B" w14:textId="77777777" w:rsidR="006C5258" w:rsidRPr="002D307B" w:rsidRDefault="006C5258" w:rsidP="006C5258">
      <w:pPr>
        <w:rPr>
          <w:rFonts w:asciiTheme="majorHAnsi" w:eastAsia="Times New Roman" w:hAnsiTheme="majorHAnsi" w:cstheme="majorHAnsi"/>
          <w:b/>
          <w:bCs/>
          <w:highlight w:val="white"/>
          <w:lang w:val="en-US"/>
        </w:rPr>
      </w:pPr>
      <w:r w:rsidRPr="002D307B">
        <w:rPr>
          <w:rFonts w:asciiTheme="majorHAnsi" w:hAnsiTheme="majorHAnsi" w:cstheme="majorHAnsi"/>
          <w:lang w:val="en-US"/>
        </w:rPr>
        <w:br/>
        <w:t>Practical applications:</w:t>
      </w:r>
      <w:r w:rsidRPr="002D307B">
        <w:rPr>
          <w:rFonts w:asciiTheme="majorHAnsi" w:eastAsia="Times New Roman" w:hAnsiTheme="majorHAnsi" w:cstheme="majorHAnsi"/>
          <w:lang w:val="en-US"/>
        </w:rPr>
        <w:t xml:space="preserve"> </w:t>
      </w:r>
      <w:r w:rsidRPr="002D307B">
        <w:rPr>
          <w:rFonts w:asciiTheme="majorHAnsi" w:hAnsiTheme="majorHAnsi" w:cstheme="majorHAnsi"/>
          <w:lang w:val="en-US"/>
        </w:rPr>
        <w:br/>
        <w:t>Assisting tool for assessing diagnosis (Parola, Fusaroli et. al 2019)</w:t>
      </w:r>
    </w:p>
    <w:p w14:paraId="6DE22A82" w14:textId="77777777" w:rsidR="006C5258" w:rsidRPr="002D307B" w:rsidRDefault="006C5258" w:rsidP="006C5258">
      <w:pPr>
        <w:ind w:firstLine="0"/>
        <w:rPr>
          <w:rFonts w:asciiTheme="majorHAnsi" w:eastAsia="Times New Roman" w:hAnsiTheme="majorHAnsi" w:cstheme="majorHAnsi"/>
          <w:b/>
          <w:sz w:val="28"/>
          <w:szCs w:val="28"/>
          <w:highlight w:val="white"/>
          <w:lang w:val="en-US"/>
        </w:rPr>
      </w:pPr>
      <w:r w:rsidRPr="002D307B">
        <w:rPr>
          <w:rFonts w:asciiTheme="majorHAnsi" w:eastAsia="Times New Roman" w:hAnsiTheme="majorHAnsi" w:cstheme="majorHAnsi"/>
          <w:highlight w:val="white"/>
          <w:lang w:val="en-US"/>
        </w:rPr>
        <w:t>On prediction of severity of clinical features from acoustic measures:</w:t>
      </w:r>
      <w:r w:rsidRPr="002D307B">
        <w:rPr>
          <w:rFonts w:asciiTheme="majorHAnsi" w:eastAsia="Times New Roman" w:hAnsiTheme="majorHAnsi" w:cstheme="majorHAnsi"/>
          <w:highlight w:val="white"/>
          <w:lang w:val="en-US"/>
        </w:rPr>
        <w:br/>
        <w:t>(Püschel et al., 1998)</w:t>
      </w:r>
    </w:p>
    <w:p w14:paraId="18859DE3" w14:textId="77777777" w:rsidR="006C5258" w:rsidRDefault="006C5258" w:rsidP="006C5258">
      <w:pPr>
        <w:rPr>
          <w:rFonts w:asciiTheme="majorHAnsi" w:eastAsia="Times New Roman" w:hAnsiTheme="majorHAnsi" w:cstheme="majorHAnsi"/>
          <w:b/>
          <w:sz w:val="28"/>
          <w:szCs w:val="28"/>
          <w:highlight w:val="white"/>
          <w:lang w:val="en-US"/>
        </w:rPr>
      </w:pPr>
    </w:p>
    <w:p w14:paraId="5906CD3A" w14:textId="77777777" w:rsidR="006C5258" w:rsidRDefault="006C5258" w:rsidP="006C5258">
      <w:pPr>
        <w:pStyle w:val="BodyText"/>
        <w:rPr>
          <w:highlight w:val="white"/>
          <w:lang w:val="en-US"/>
        </w:rPr>
      </w:pPr>
    </w:p>
    <w:p w14:paraId="74FC1A03" w14:textId="77777777" w:rsidR="006C5258" w:rsidRDefault="006C5258" w:rsidP="006C5258">
      <w:pPr>
        <w:pStyle w:val="BodyText"/>
        <w:rPr>
          <w:highlight w:val="white"/>
          <w:lang w:val="en-US"/>
        </w:rPr>
      </w:pPr>
      <w:r>
        <w:rPr>
          <w:highlight w:val="white"/>
          <w:lang w:val="en-US"/>
        </w:rPr>
        <w:t>6 (extra):</w:t>
      </w:r>
    </w:p>
    <w:p w14:paraId="067ECD2B"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pplicability of Bachelors project:</w:t>
      </w:r>
    </w:p>
    <w:p w14:paraId="4991A9A3"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Meta-science, open science.</w:t>
      </w:r>
    </w:p>
    <w:p w14:paraId="7425A2D6"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w:t>
      </w:r>
    </w:p>
    <w:p w14:paraId="62E4D6AA"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ssisting tool for assessing diagnosis (Parola, Fusaroli et. al 2019)</w:t>
      </w:r>
    </w:p>
    <w:p w14:paraId="000C1965"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w:t>
      </w:r>
    </w:p>
    <w:p w14:paraId="6B36DECD"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Clinical application -&gt; given schizophrenia, and given samtaleterapi or drugs, see how they're doing along the way by them talking every week on their phone.</w:t>
      </w:r>
    </w:p>
    <w:p w14:paraId="330E57A2"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w:t>
      </w:r>
      <w:r w:rsidRPr="002D307B">
        <w:rPr>
          <w:rFonts w:asciiTheme="majorHAnsi" w:eastAsia="Times New Roman" w:hAnsiTheme="majorHAnsi" w:cstheme="majorHAnsi"/>
          <w:i/>
          <w:iCs/>
          <w:highlight w:val="white"/>
          <w:lang w:val="en-US"/>
        </w:rPr>
        <w:t>In addition, voice analysis may potentially allow to assess the response to psychosocial or pharmacological treatment over longer periods using objective and quantitative indices, and enhance the capability of clinicians to capture the complex relationship between emotion regulation, expressive behavior, social perception and cognitive and clinical features of the disorder (e.g. Ben-Zeev et al., 2017; Dahlgren et al., 2018; Tahir et al., 2019)</w:t>
      </w:r>
      <w:r w:rsidRPr="002D307B">
        <w:rPr>
          <w:rFonts w:asciiTheme="majorHAnsi" w:eastAsia="Times New Roman" w:hAnsiTheme="majorHAnsi" w:cstheme="majorHAnsi"/>
          <w:highlight w:val="white"/>
          <w:lang w:val="en-US"/>
        </w:rPr>
        <w:t>" (Parola, Fusaroli et. al 2019)</w:t>
      </w:r>
    </w:p>
    <w:p w14:paraId="4844BE63"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w:t>
      </w:r>
    </w:p>
    <w:p w14:paraId="1048C252"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Companies interested in this (Lasse Hansen), Switzerland Internship on this in depression</w:t>
      </w:r>
    </w:p>
    <w:p w14:paraId="52537BE9" w14:textId="77777777" w:rsidR="006C5258" w:rsidRDefault="006C5258" w:rsidP="006C5258">
      <w:pPr>
        <w:rPr>
          <w:rFonts w:asciiTheme="majorHAnsi" w:eastAsia="Times New Roman" w:hAnsiTheme="majorHAnsi" w:cstheme="majorHAnsi"/>
          <w:highlight w:val="white"/>
          <w:lang w:val="en-US"/>
        </w:rPr>
      </w:pPr>
    </w:p>
    <w:p w14:paraId="67C5755B" w14:textId="77777777" w:rsidR="006C5258" w:rsidRPr="00D10564" w:rsidRDefault="006C5258" w:rsidP="006C5258">
      <w:pPr>
        <w:pStyle w:val="BodyText"/>
        <w:rPr>
          <w:highlight w:val="white"/>
          <w:lang w:val="en-US"/>
        </w:rPr>
      </w:pPr>
    </w:p>
    <w:p w14:paraId="1D340A7D" w14:textId="77777777" w:rsidR="006C5258" w:rsidRPr="002D307B" w:rsidRDefault="006C5258" w:rsidP="006C5258">
      <w:pPr>
        <w:pStyle w:val="Heading3"/>
        <w:ind w:firstLine="0"/>
        <w:rPr>
          <w:rFonts w:asciiTheme="majorHAnsi" w:hAnsiTheme="majorHAnsi" w:cstheme="majorHAnsi"/>
          <w:highlight w:val="white"/>
          <w:lang w:val="en-US"/>
        </w:rPr>
      </w:pPr>
      <w:bookmarkStart w:id="7" w:name="_Toc57284917"/>
      <w:r w:rsidRPr="002D307B">
        <w:rPr>
          <w:rFonts w:asciiTheme="majorHAnsi" w:hAnsiTheme="majorHAnsi" w:cstheme="majorHAnsi"/>
          <w:highlight w:val="white"/>
          <w:lang w:val="en-US"/>
        </w:rPr>
        <w:lastRenderedPageBreak/>
        <w:t>1.2.2 Current limitations in the literature</w:t>
      </w:r>
      <w:bookmarkEnd w:id="7"/>
    </w:p>
    <w:p w14:paraId="70831C7F"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 xml:space="preserve">Actual: </w:t>
      </w:r>
    </w:p>
    <w:p w14:paraId="70E93217" w14:textId="77777777" w:rsidR="006C5258" w:rsidRPr="002D307B" w:rsidRDefault="006C5258" w:rsidP="006C5258">
      <w:pPr>
        <w:rPr>
          <w:rFonts w:asciiTheme="majorHAnsi" w:eastAsia="Times New Roman" w:hAnsiTheme="majorHAnsi" w:cstheme="majorHAnsi"/>
          <w:highlight w:val="white"/>
          <w:lang w:val="en-US"/>
        </w:rPr>
      </w:pPr>
    </w:p>
    <w:p w14:paraId="3D33833C"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Notes:</w:t>
      </w:r>
    </w:p>
    <w:p w14:paraId="6FF64E38" w14:textId="0A5D12FF" w:rsidR="00732634" w:rsidRDefault="00732634" w:rsidP="006C5258">
      <w:pPr>
        <w:pStyle w:val="ListParagraph"/>
        <w:numPr>
          <w:ilvl w:val="0"/>
          <w:numId w:val="19"/>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Overfitting</w:t>
      </w:r>
    </w:p>
    <w:p w14:paraId="14A37ACE" w14:textId="1F6139E2" w:rsidR="006C5258" w:rsidRPr="002D307B" w:rsidRDefault="006C5258" w:rsidP="006C5258">
      <w:pPr>
        <w:pStyle w:val="ListParagraph"/>
        <w:numPr>
          <w:ilvl w:val="0"/>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Differences in methods, method quality and levels of transparency</w:t>
      </w:r>
    </w:p>
    <w:p w14:paraId="5EAAE67C" w14:textId="77777777" w:rsidR="006C5258" w:rsidRPr="002D307B" w:rsidRDefault="006C5258" w:rsidP="006C5258">
      <w:pPr>
        <w:pStyle w:val="ListParagraph"/>
        <w:numPr>
          <w:ilvl w:val="1"/>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Effect sizes of acoustic features is partially determined by task (difficulty)</w:t>
      </w:r>
    </w:p>
    <w:p w14:paraId="18DDC5E4" w14:textId="77777777" w:rsidR="00732634" w:rsidRPr="002D307B" w:rsidRDefault="00732634" w:rsidP="00732634">
      <w:pPr>
        <w:pStyle w:val="ListParagraph"/>
        <w:numPr>
          <w:ilvl w:val="0"/>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Lack of replications</w:t>
      </w:r>
    </w:p>
    <w:p w14:paraId="0EFD6C29" w14:textId="77777777" w:rsidR="00732634" w:rsidRPr="002D307B" w:rsidRDefault="00732634" w:rsidP="00732634">
      <w:pPr>
        <w:pStyle w:val="ListParagraph"/>
        <w:numPr>
          <w:ilvl w:val="1"/>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Promising results</w:t>
      </w:r>
    </w:p>
    <w:p w14:paraId="2B2B1A71" w14:textId="77777777" w:rsidR="00732634" w:rsidRPr="002D307B" w:rsidRDefault="00732634" w:rsidP="00732634">
      <w:pPr>
        <w:pStyle w:val="ListParagraph"/>
        <w:numPr>
          <w:ilvl w:val="1"/>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No validation between datasets</w:t>
      </w:r>
    </w:p>
    <w:p w14:paraId="2FA227B6" w14:textId="77777777" w:rsidR="00732634" w:rsidRPr="002D307B" w:rsidRDefault="00732634" w:rsidP="00732634">
      <w:pPr>
        <w:pStyle w:val="ListParagraph"/>
        <w:numPr>
          <w:ilvl w:val="1"/>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Language differences</w:t>
      </w:r>
    </w:p>
    <w:p w14:paraId="7ADA2F9B" w14:textId="77777777" w:rsidR="00732634" w:rsidRPr="002D307B" w:rsidRDefault="00732634" w:rsidP="00732634">
      <w:pPr>
        <w:pStyle w:val="ListParagraph"/>
        <w:numPr>
          <w:ilvl w:val="1"/>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No performance robustness measures</w:t>
      </w:r>
    </w:p>
    <w:p w14:paraId="5D58FEFC" w14:textId="77777777" w:rsidR="006C5258" w:rsidRPr="002D307B" w:rsidRDefault="006C5258" w:rsidP="006C5258">
      <w:pPr>
        <w:rPr>
          <w:rFonts w:asciiTheme="majorHAnsi" w:eastAsia="Times New Roman" w:hAnsiTheme="majorHAnsi" w:cstheme="majorHAnsi"/>
          <w:highlight w:val="white"/>
          <w:lang w:val="en-US"/>
        </w:rPr>
      </w:pPr>
    </w:p>
    <w:p w14:paraId="3A3ADE84" w14:textId="77777777" w:rsidR="006C5258" w:rsidRPr="002D307B" w:rsidRDefault="006C5258" w:rsidP="006C5258">
      <w:pPr>
        <w:pStyle w:val="Heading2"/>
        <w:ind w:firstLine="0"/>
        <w:rPr>
          <w:rFonts w:asciiTheme="majorHAnsi" w:hAnsiTheme="majorHAnsi" w:cstheme="majorHAnsi"/>
          <w:highlight w:val="white"/>
          <w:lang w:val="en-US"/>
        </w:rPr>
      </w:pPr>
      <w:bookmarkStart w:id="8" w:name="_Toc57284918"/>
      <w:r w:rsidRPr="002D307B">
        <w:rPr>
          <w:rFonts w:asciiTheme="majorHAnsi" w:hAnsiTheme="majorHAnsi" w:cstheme="majorHAnsi"/>
          <w:highlight w:val="white"/>
          <w:lang w:val="en-US"/>
        </w:rPr>
        <w:t xml:space="preserve">1.3 </w:t>
      </w:r>
      <w:r>
        <w:rPr>
          <w:rFonts w:asciiTheme="majorHAnsi" w:hAnsiTheme="majorHAnsi" w:cstheme="majorHAnsi"/>
          <w:highlight w:val="white"/>
          <w:lang w:val="en-US"/>
        </w:rPr>
        <w:t>Alleviating current limitations</w:t>
      </w:r>
      <w:bookmarkEnd w:id="8"/>
    </w:p>
    <w:p w14:paraId="7F77470A" w14:textId="77777777" w:rsidR="006C5258" w:rsidRPr="002D307B" w:rsidRDefault="006C5258" w:rsidP="006C5258">
      <w:pPr>
        <w:pStyle w:val="Heading3"/>
        <w:ind w:firstLine="0"/>
        <w:rPr>
          <w:rFonts w:asciiTheme="majorHAnsi" w:hAnsiTheme="majorHAnsi" w:cstheme="majorHAnsi"/>
          <w:highlight w:val="white"/>
          <w:lang w:val="en-US"/>
        </w:rPr>
      </w:pPr>
      <w:bookmarkStart w:id="9" w:name="_Toc57284919"/>
      <w:r w:rsidRPr="002D307B">
        <w:rPr>
          <w:rFonts w:asciiTheme="majorHAnsi" w:hAnsiTheme="majorHAnsi" w:cstheme="majorHAnsi"/>
          <w:highlight w:val="white"/>
          <w:lang w:val="en-US"/>
        </w:rPr>
        <w:t xml:space="preserve">1.3.1 </w:t>
      </w:r>
      <w:r>
        <w:rPr>
          <w:rFonts w:asciiTheme="majorHAnsi" w:hAnsiTheme="majorHAnsi" w:cstheme="majorHAnsi"/>
          <w:highlight w:val="white"/>
          <w:lang w:val="en-US"/>
        </w:rPr>
        <w:t>Through replications</w:t>
      </w:r>
      <w:bookmarkEnd w:id="9"/>
    </w:p>
    <w:p w14:paraId="1DED49B7" w14:textId="77777777"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3331A75B" w14:textId="77777777" w:rsidR="006C5258" w:rsidRPr="008B2BCC" w:rsidRDefault="006C5258" w:rsidP="006C5258">
      <w:pPr>
        <w:pStyle w:val="BodyText"/>
        <w:rPr>
          <w:highlight w:val="white"/>
          <w:lang w:val="en-US"/>
        </w:rPr>
      </w:pPr>
      <w:r>
        <w:rPr>
          <w:highlight w:val="white"/>
          <w:lang w:val="en-US"/>
        </w:rPr>
        <w:t>s</w:t>
      </w:r>
    </w:p>
    <w:p w14:paraId="12EE188A" w14:textId="77777777" w:rsidR="006C5258" w:rsidRPr="002D307B" w:rsidRDefault="006C5258" w:rsidP="006C5258">
      <w:pPr>
        <w:pStyle w:val="Heading3"/>
        <w:ind w:firstLine="0"/>
        <w:rPr>
          <w:rFonts w:asciiTheme="majorHAnsi" w:hAnsiTheme="majorHAnsi" w:cstheme="majorHAnsi"/>
          <w:highlight w:val="white"/>
          <w:lang w:val="en-US"/>
        </w:rPr>
      </w:pPr>
      <w:bookmarkStart w:id="10" w:name="_Toc57284920"/>
      <w:r w:rsidRPr="002D307B">
        <w:rPr>
          <w:rFonts w:asciiTheme="majorHAnsi" w:hAnsiTheme="majorHAnsi" w:cstheme="majorHAnsi"/>
          <w:highlight w:val="white"/>
          <w:lang w:val="en-US"/>
        </w:rPr>
        <w:t>1.3.</w:t>
      </w:r>
      <w:r>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Pr>
          <w:rFonts w:asciiTheme="majorHAnsi" w:hAnsiTheme="majorHAnsi" w:cstheme="majorHAnsi"/>
          <w:highlight w:val="white"/>
          <w:lang w:val="en-US"/>
        </w:rPr>
        <w:t>Through proper ML implementation</w:t>
      </w:r>
      <w:bookmarkEnd w:id="10"/>
    </w:p>
    <w:p w14:paraId="53302EBD"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7A7DE2DF" w14:textId="77777777" w:rsidR="006C5258" w:rsidRPr="002D307B" w:rsidRDefault="006C5258" w:rsidP="006C5258">
      <w:pPr>
        <w:pStyle w:val="ListParagraph"/>
        <w:numPr>
          <w:ilvl w:val="0"/>
          <w:numId w:val="11"/>
        </w:numPr>
        <w:rPr>
          <w:rFonts w:asciiTheme="majorHAnsi" w:eastAsia="Times New Roman" w:hAnsiTheme="majorHAnsi" w:cstheme="majorHAnsi"/>
          <w:lang w:val="en-US"/>
        </w:rPr>
      </w:pPr>
      <w:r w:rsidRPr="002D307B">
        <w:rPr>
          <w:rFonts w:asciiTheme="majorHAnsi" w:eastAsia="Times New Roman" w:hAnsiTheme="majorHAnsi" w:cstheme="majorHAnsi"/>
          <w:lang w:val="en-US"/>
        </w:rPr>
        <w:t>Meta text to have a rød tråd</w:t>
      </w:r>
    </w:p>
    <w:p w14:paraId="4A757986" w14:textId="77777777" w:rsidR="006C5258" w:rsidRPr="002D307B" w:rsidRDefault="006C5258" w:rsidP="006C5258">
      <w:pPr>
        <w:pStyle w:val="ListParagraph"/>
        <w:rPr>
          <w:rFonts w:asciiTheme="majorHAnsi" w:eastAsia="Times New Roman" w:hAnsiTheme="majorHAnsi" w:cstheme="majorHAnsi"/>
          <w:lang w:val="en-US"/>
        </w:rPr>
      </w:pPr>
    </w:p>
    <w:p w14:paraId="17C3F4E8" w14:textId="77777777" w:rsidR="006C5258" w:rsidRPr="002D307B" w:rsidRDefault="006C5258" w:rsidP="006C5258">
      <w:pPr>
        <w:pStyle w:val="ListParagraph"/>
        <w:numPr>
          <w:ilvl w:val="0"/>
          <w:numId w:val="11"/>
        </w:numPr>
        <w:rPr>
          <w:rFonts w:asciiTheme="majorHAnsi" w:eastAsia="Times New Roman" w:hAnsiTheme="majorHAnsi" w:cstheme="majorHAnsi"/>
          <w:lang w:val="en-US"/>
        </w:rPr>
      </w:pPr>
      <w:r w:rsidRPr="002D307B">
        <w:rPr>
          <w:rFonts w:asciiTheme="majorHAnsi" w:eastAsia="Times New Roman" w:hAnsiTheme="majorHAnsi" w:cstheme="majorHAnsi"/>
          <w:lang w:val="en-US"/>
        </w:rPr>
        <w:t>Establish the need for a change in research</w:t>
      </w:r>
      <w:r>
        <w:rPr>
          <w:rFonts w:asciiTheme="majorHAnsi" w:eastAsia="Times New Roman" w:hAnsiTheme="majorHAnsi" w:cstheme="majorHAnsi"/>
          <w:lang w:val="en-US"/>
        </w:rPr>
        <w:t xml:space="preserve"> (from above section)</w:t>
      </w:r>
      <w:r w:rsidRPr="002D307B">
        <w:rPr>
          <w:rFonts w:asciiTheme="majorHAnsi" w:eastAsia="Times New Roman" w:hAnsiTheme="majorHAnsi" w:cstheme="majorHAnsi"/>
          <w:lang w:val="en-US"/>
        </w:rPr>
        <w:t xml:space="preserve"> </w:t>
      </w:r>
    </w:p>
    <w:p w14:paraId="539718FC" w14:textId="77777777" w:rsidR="006C5258" w:rsidRPr="002D307B" w:rsidRDefault="006C5258" w:rsidP="006C5258">
      <w:pPr>
        <w:pStyle w:val="ListParagraph"/>
        <w:rPr>
          <w:rFonts w:asciiTheme="majorHAnsi" w:eastAsia="Times New Roman" w:hAnsiTheme="majorHAnsi" w:cstheme="majorHAnsi"/>
          <w:lang w:val="en-US"/>
        </w:rPr>
      </w:pPr>
    </w:p>
    <w:p w14:paraId="66A657EE" w14:textId="77777777" w:rsidR="006C5258" w:rsidRPr="002D307B" w:rsidRDefault="006C5258" w:rsidP="006C5258">
      <w:pPr>
        <w:pStyle w:val="ListParagraph"/>
        <w:numPr>
          <w:ilvl w:val="0"/>
          <w:numId w:val="11"/>
        </w:numPr>
        <w:rPr>
          <w:rFonts w:asciiTheme="majorHAnsi" w:eastAsia="Times New Roman" w:hAnsiTheme="majorHAnsi" w:cstheme="majorHAnsi"/>
          <w:lang w:val="en-US"/>
        </w:rPr>
      </w:pPr>
      <w:r w:rsidRPr="002D307B">
        <w:rPr>
          <w:rFonts w:asciiTheme="majorHAnsi" w:eastAsia="Times New Roman" w:hAnsiTheme="majorHAnsi" w:cstheme="majorHAnsi"/>
          <w:lang w:val="en-US"/>
        </w:rPr>
        <w:t>Idea of a pipeline</w:t>
      </w:r>
    </w:p>
    <w:p w14:paraId="1688443E" w14:textId="77777777" w:rsidR="006C5258" w:rsidRPr="002D307B" w:rsidRDefault="006C5258" w:rsidP="006C5258">
      <w:pPr>
        <w:rPr>
          <w:rFonts w:asciiTheme="majorHAnsi" w:eastAsia="Times New Roman" w:hAnsiTheme="majorHAnsi" w:cstheme="majorHAnsi"/>
          <w:lang w:val="en-US"/>
        </w:rPr>
      </w:pPr>
    </w:p>
    <w:p w14:paraId="04AEBEE4" w14:textId="77777777" w:rsidR="006C5258" w:rsidRPr="002D307B" w:rsidRDefault="006C5258" w:rsidP="006C5258">
      <w:pPr>
        <w:pStyle w:val="ListParagraph"/>
        <w:numPr>
          <w:ilvl w:val="0"/>
          <w:numId w:val="11"/>
        </w:numPr>
        <w:rPr>
          <w:rFonts w:asciiTheme="majorHAnsi" w:eastAsia="Times New Roman" w:hAnsiTheme="majorHAnsi" w:cstheme="majorHAnsi"/>
          <w:lang w:val="en-US"/>
        </w:rPr>
      </w:pPr>
      <w:r w:rsidRPr="002D307B">
        <w:rPr>
          <w:rFonts w:asciiTheme="majorHAnsi" w:eastAsia="Times New Roman" w:hAnsiTheme="majorHAnsi" w:cstheme="majorHAnsi"/>
          <w:lang w:val="en-US"/>
        </w:rPr>
        <w:t>Explain how a pipeline might alleviate the problem. And cause the change that is needed</w:t>
      </w:r>
    </w:p>
    <w:p w14:paraId="3EDDE56E" w14:textId="77777777" w:rsidR="006C5258" w:rsidRDefault="006C5258" w:rsidP="006C5258">
      <w:pPr>
        <w:pStyle w:val="BodyText"/>
        <w:ind w:firstLine="0"/>
        <w:rPr>
          <w:lang w:val="en-US"/>
        </w:rPr>
      </w:pPr>
    </w:p>
    <w:p w14:paraId="61B77411" w14:textId="77777777" w:rsidR="006C5258" w:rsidRPr="0099510A" w:rsidRDefault="006C5258" w:rsidP="006C5258">
      <w:pPr>
        <w:spacing w:line="240" w:lineRule="auto"/>
        <w:ind w:firstLine="0"/>
        <w:rPr>
          <w:rFonts w:ascii="Times New Roman" w:eastAsia="Times New Roman" w:hAnsi="Times New Roman" w:cs="Times New Roman"/>
          <w:sz w:val="24"/>
          <w:szCs w:val="24"/>
          <w:lang w:val="en-US"/>
        </w:rPr>
      </w:pPr>
      <w:r w:rsidRPr="0099510A">
        <w:rPr>
          <w:rFonts w:ascii="Arial" w:eastAsia="Times New Roman" w:hAnsi="Arial"/>
          <w:color w:val="000000"/>
          <w:lang w:val="en-US"/>
        </w:rPr>
        <w:t>Set up a standard pipeline.</w:t>
      </w:r>
      <w:r w:rsidRPr="0099510A">
        <w:rPr>
          <w:rFonts w:ascii="Arial" w:eastAsia="Times New Roman" w:hAnsi="Arial"/>
          <w:color w:val="000000"/>
          <w:lang w:val="en-US"/>
        </w:rPr>
        <w:br/>
        <w:t>(Very) general introduction to pipeline in introduction. Just the conceptual structure.</w:t>
      </w:r>
      <w:r w:rsidRPr="0099510A">
        <w:rPr>
          <w:rFonts w:ascii="Arial" w:eastAsia="Times New Roman" w:hAnsi="Arial"/>
          <w:color w:val="000000"/>
          <w:lang w:val="en-US"/>
        </w:rPr>
        <w:br/>
      </w:r>
      <w:r w:rsidRPr="0099510A">
        <w:rPr>
          <w:rFonts w:ascii="Arial" w:eastAsia="Times New Roman" w:hAnsi="Arial"/>
          <w:color w:val="000000"/>
          <w:lang w:val="en-US"/>
        </w:rPr>
        <w:br/>
        <w:t>In intro: </w:t>
      </w:r>
    </w:p>
    <w:p w14:paraId="55EC987A" w14:textId="77777777" w:rsidR="006C5258" w:rsidRPr="0099510A" w:rsidRDefault="006C5258" w:rsidP="006C5258">
      <w:pPr>
        <w:spacing w:line="240" w:lineRule="auto"/>
        <w:ind w:firstLine="0"/>
        <w:rPr>
          <w:rFonts w:ascii="Times New Roman" w:eastAsia="Times New Roman" w:hAnsi="Times New Roman" w:cs="Times New Roman"/>
          <w:sz w:val="24"/>
          <w:szCs w:val="24"/>
          <w:lang w:val="en-US"/>
        </w:rPr>
      </w:pPr>
      <w:r w:rsidRPr="0099510A">
        <w:rPr>
          <w:rFonts w:ascii="Arial" w:eastAsia="Times New Roman" w:hAnsi="Arial"/>
          <w:color w:val="000000"/>
          <w:lang w:val="en-US"/>
        </w:rPr>
        <w:t>“explain the most basic and most important steps”</w:t>
      </w:r>
    </w:p>
    <w:p w14:paraId="70A2542A" w14:textId="77777777" w:rsidR="006C5258" w:rsidRPr="0099510A" w:rsidRDefault="006C5258" w:rsidP="006C5258">
      <w:pPr>
        <w:spacing w:line="240" w:lineRule="auto"/>
        <w:ind w:firstLine="0"/>
        <w:rPr>
          <w:rFonts w:ascii="Times New Roman" w:eastAsia="Times New Roman" w:hAnsi="Times New Roman" w:cs="Times New Roman"/>
          <w:sz w:val="24"/>
          <w:szCs w:val="24"/>
          <w:lang w:val="en-US"/>
        </w:rPr>
      </w:pPr>
      <w:r w:rsidRPr="0099510A">
        <w:rPr>
          <w:rFonts w:ascii="Arial" w:eastAsia="Times New Roman" w:hAnsi="Arial"/>
          <w:color w:val="000000"/>
          <w:lang w:val="en-US"/>
        </w:rPr>
        <w:t>BUT … (not feature selection on full dataset) etc.</w:t>
      </w:r>
    </w:p>
    <w:p w14:paraId="395C502E" w14:textId="78AC9CCD" w:rsidR="001355DB" w:rsidRDefault="001355DB" w:rsidP="006C5258">
      <w:pPr>
        <w:spacing w:line="240" w:lineRule="auto"/>
        <w:ind w:firstLine="0"/>
        <w:rPr>
          <w:rFonts w:ascii="Arial" w:eastAsia="Times New Roman" w:hAnsi="Arial"/>
          <w:color w:val="000000"/>
          <w:lang w:val="en-US"/>
        </w:rPr>
      </w:pPr>
    </w:p>
    <w:p w14:paraId="11085192" w14:textId="3D6C0CAE" w:rsidR="001355DB" w:rsidRPr="001355DB" w:rsidRDefault="001355DB" w:rsidP="001355DB">
      <w:pPr>
        <w:pStyle w:val="BodyText"/>
        <w:rPr>
          <w:lang w:val="en-US"/>
        </w:rPr>
      </w:pPr>
      <w:r>
        <w:rPr>
          <w:lang w:val="en-US"/>
        </w:rPr>
        <w:lastRenderedPageBreak/>
        <w:t>Mention confusion matrix</w:t>
      </w:r>
    </w:p>
    <w:p w14:paraId="1E83B2EA" w14:textId="7748A7DA" w:rsidR="006C5258" w:rsidRPr="0099510A" w:rsidRDefault="006C5258" w:rsidP="006C5258">
      <w:pPr>
        <w:spacing w:line="240" w:lineRule="auto"/>
        <w:ind w:firstLine="0"/>
        <w:rPr>
          <w:rFonts w:ascii="Times New Roman" w:eastAsia="Times New Roman" w:hAnsi="Times New Roman" w:cs="Times New Roman"/>
          <w:sz w:val="24"/>
          <w:szCs w:val="24"/>
          <w:lang w:val="en-US"/>
        </w:rPr>
      </w:pPr>
      <w:r w:rsidRPr="0099510A">
        <w:rPr>
          <w:rFonts w:ascii="Arial" w:eastAsia="Times New Roman" w:hAnsi="Arial"/>
          <w:color w:val="000000"/>
          <w:lang w:val="en-US"/>
        </w:rPr>
        <w:br/>
        <w:t>In methods:</w:t>
      </w:r>
      <w:r w:rsidRPr="0099510A">
        <w:rPr>
          <w:rFonts w:ascii="Arial" w:eastAsia="Times New Roman" w:hAnsi="Arial"/>
          <w:color w:val="000000"/>
          <w:lang w:val="en-US"/>
        </w:rPr>
        <w:br/>
        <w:t>Take the individual conceptual steps from the intro, and explain in specific detail how we tailored this ML “to the conceptual steps”.</w:t>
      </w:r>
    </w:p>
    <w:p w14:paraId="3D7384F6" w14:textId="77777777" w:rsidR="006C5258" w:rsidRDefault="006C5258" w:rsidP="006C5258">
      <w:pPr>
        <w:pStyle w:val="BodyText"/>
        <w:ind w:firstLine="0"/>
        <w:rPr>
          <w:lang w:val="en-US"/>
        </w:rPr>
      </w:pPr>
    </w:p>
    <w:p w14:paraId="13C0B5ED" w14:textId="77777777" w:rsidR="006C5258" w:rsidRPr="00C27FBB" w:rsidRDefault="006C5258" w:rsidP="006C5258">
      <w:pPr>
        <w:pStyle w:val="BodyText"/>
        <w:ind w:firstLine="0"/>
        <w:rPr>
          <w:lang w:val="en-US"/>
        </w:rPr>
      </w:pPr>
    </w:p>
    <w:p w14:paraId="630FEF6E" w14:textId="77777777" w:rsidR="006C5258"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proposed pipeline follows a relatively simple overall structure, which can be thought of as </w:t>
      </w:r>
      <w:r>
        <w:rPr>
          <w:rFonts w:asciiTheme="majorHAnsi" w:eastAsia="Times New Roman" w:hAnsiTheme="majorHAnsi" w:cstheme="majorHAnsi"/>
          <w:highlight w:val="white"/>
          <w:lang w:val="en-US"/>
        </w:rPr>
        <w:t>8</w:t>
      </w:r>
      <w:r w:rsidRPr="002D307B">
        <w:rPr>
          <w:rFonts w:asciiTheme="majorHAnsi" w:eastAsia="Times New Roman" w:hAnsiTheme="majorHAnsi" w:cstheme="majorHAnsi"/>
          <w:highlight w:val="white"/>
          <w:lang w:val="en-US"/>
        </w:rPr>
        <w:t xml:space="preserve"> steps. It is important to note, that the course of action within each step to a certain extent depends upon the specific data and classification problem. </w:t>
      </w:r>
      <w:r>
        <w:rPr>
          <w:rFonts w:asciiTheme="majorHAnsi" w:eastAsia="Times New Roman" w:hAnsiTheme="majorHAnsi" w:cstheme="majorHAnsi"/>
          <w:highlight w:val="white"/>
          <w:lang w:val="en-US"/>
        </w:rPr>
        <w:t xml:space="preserve">Moreover, it is important to note that </w:t>
      </w:r>
      <w:r w:rsidRPr="002D307B">
        <w:rPr>
          <w:rFonts w:asciiTheme="majorHAnsi" w:eastAsia="Times New Roman" w:hAnsiTheme="majorHAnsi" w:cstheme="majorHAnsi"/>
          <w:highlight w:val="white"/>
          <w:lang w:val="en-US"/>
        </w:rPr>
        <w:t>document</w:t>
      </w:r>
      <w:r>
        <w:rPr>
          <w:rFonts w:asciiTheme="majorHAnsi" w:eastAsia="Times New Roman" w:hAnsiTheme="majorHAnsi" w:cstheme="majorHAnsi"/>
          <w:highlight w:val="white"/>
          <w:lang w:val="en-US"/>
        </w:rPr>
        <w:t xml:space="preserve">ing </w:t>
      </w:r>
      <w:r w:rsidRPr="002D307B">
        <w:rPr>
          <w:rFonts w:asciiTheme="majorHAnsi" w:eastAsia="Times New Roman" w:hAnsiTheme="majorHAnsi" w:cstheme="majorHAnsi"/>
          <w:highlight w:val="white"/>
          <w:lang w:val="en-US"/>
        </w:rPr>
        <w:t xml:space="preserve">extensively </w:t>
      </w:r>
      <w:r>
        <w:rPr>
          <w:rFonts w:asciiTheme="majorHAnsi" w:eastAsia="Times New Roman" w:hAnsiTheme="majorHAnsi" w:cstheme="majorHAnsi"/>
          <w:highlight w:val="white"/>
          <w:lang w:val="en-US"/>
        </w:rPr>
        <w:t xml:space="preserve">throughout is important for </w:t>
      </w:r>
      <w:r w:rsidRPr="002D307B">
        <w:rPr>
          <w:rFonts w:asciiTheme="majorHAnsi" w:eastAsia="Times New Roman" w:hAnsiTheme="majorHAnsi" w:cstheme="majorHAnsi"/>
          <w:highlight w:val="white"/>
          <w:lang w:val="en-US"/>
        </w:rPr>
        <w:t>increas</w:t>
      </w:r>
      <w:r>
        <w:rPr>
          <w:rFonts w:asciiTheme="majorHAnsi" w:eastAsia="Times New Roman" w:hAnsiTheme="majorHAnsi" w:cstheme="majorHAnsi"/>
          <w:highlight w:val="white"/>
          <w:lang w:val="en-US"/>
        </w:rPr>
        <w:t>ing</w:t>
      </w:r>
      <w:r w:rsidRPr="002D307B">
        <w:rPr>
          <w:rFonts w:asciiTheme="majorHAnsi" w:eastAsia="Times New Roman" w:hAnsiTheme="majorHAnsi" w:cstheme="majorHAnsi"/>
          <w:highlight w:val="white"/>
          <w:lang w:val="en-US"/>
        </w:rPr>
        <w:t xml:space="preserve"> transparency.</w:t>
      </w:r>
      <w:r>
        <w:rPr>
          <w:rFonts w:asciiTheme="majorHAnsi" w:eastAsia="Times New Roman" w:hAnsiTheme="majorHAnsi" w:cstheme="majorHAnsi"/>
          <w:highlight w:val="white"/>
          <w:lang w:val="en-US"/>
        </w:rPr>
        <w:t xml:space="preserve"> High transparency </w:t>
      </w:r>
      <w:r w:rsidRPr="002D307B">
        <w:rPr>
          <w:rFonts w:asciiTheme="majorHAnsi" w:eastAsia="Times New Roman" w:hAnsiTheme="majorHAnsi" w:cstheme="majorHAnsi"/>
          <w:highlight w:val="white"/>
          <w:lang w:val="en-US"/>
        </w:rPr>
        <w:t xml:space="preserve">a) allows for future replications and b) increases the applicability of the work, </w:t>
      </w:r>
      <w:r>
        <w:rPr>
          <w:rFonts w:asciiTheme="majorHAnsi" w:eastAsia="Times New Roman" w:hAnsiTheme="majorHAnsi" w:cstheme="majorHAnsi"/>
          <w:highlight w:val="white"/>
          <w:lang w:val="en-US"/>
        </w:rPr>
        <w:t xml:space="preserve">since knowledge will be available about </w:t>
      </w:r>
      <w:r w:rsidRPr="002D307B">
        <w:rPr>
          <w:rFonts w:asciiTheme="majorHAnsi" w:eastAsia="Times New Roman" w:hAnsiTheme="majorHAnsi" w:cstheme="majorHAnsi"/>
          <w:highlight w:val="white"/>
          <w:lang w:val="en-US"/>
        </w:rPr>
        <w:t>exactly under which conditions a given machine learning approach performs a certain way.</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The steps of the pipeline are as follows:</w:t>
      </w:r>
      <w:r>
        <w:rPr>
          <w:rFonts w:asciiTheme="majorHAnsi" w:eastAsia="Times New Roman" w:hAnsiTheme="majorHAnsi" w:cstheme="majorHAnsi"/>
          <w:highlight w:val="white"/>
          <w:lang w:val="en-US"/>
        </w:rPr>
        <w:t xml:space="preserve"> </w:t>
      </w:r>
      <w:r>
        <w:rPr>
          <w:rFonts w:asciiTheme="majorHAnsi" w:eastAsia="Times New Roman" w:hAnsiTheme="majorHAnsi" w:cstheme="majorHAnsi"/>
          <w:highlight w:val="white"/>
          <w:lang w:val="en-US"/>
        </w:rPr>
        <w:br/>
      </w:r>
      <w:r w:rsidRPr="00A84AB6">
        <w:rPr>
          <w:rFonts w:asciiTheme="majorHAnsi" w:eastAsia="Times New Roman" w:hAnsiTheme="majorHAnsi" w:cstheme="majorHAnsi"/>
          <w:b/>
          <w:bCs/>
          <w:highlight w:val="white"/>
          <w:lang w:val="en-US"/>
        </w:rPr>
        <w:t>1) Data acquisition.</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Acquiring the voice data for fitting a machine learning algorithm – this may be data that has been acquired either through recording, or from using already recorded data.</w:t>
      </w:r>
      <w:r>
        <w:rPr>
          <w:rFonts w:asciiTheme="majorHAnsi" w:eastAsia="Times New Roman" w:hAnsiTheme="majorHAnsi" w:cstheme="majorHAnsi"/>
          <w:highlight w:val="white"/>
          <w:lang w:val="en-US"/>
        </w:rPr>
        <w:t xml:space="preserve"> </w:t>
      </w:r>
      <w:r w:rsidRPr="00A84AB6">
        <w:rPr>
          <w:rFonts w:asciiTheme="majorHAnsi" w:eastAsia="Times New Roman" w:hAnsiTheme="majorHAnsi" w:cstheme="majorHAnsi"/>
          <w:b/>
          <w:bCs/>
          <w:highlight w:val="white"/>
          <w:lang w:val="en-US"/>
        </w:rPr>
        <w:t>2) Data preprocessing.</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Consists of cleaning the data</w:t>
      </w:r>
      <w:r>
        <w:rPr>
          <w:rFonts w:asciiTheme="majorHAnsi" w:eastAsia="Times New Roman" w:hAnsiTheme="majorHAnsi" w:cstheme="majorHAnsi"/>
          <w:highlight w:val="white"/>
          <w:lang w:val="en-US"/>
        </w:rPr>
        <w:t>; c</w:t>
      </w:r>
      <w:r w:rsidRPr="002D307B">
        <w:rPr>
          <w:rFonts w:asciiTheme="majorHAnsi" w:eastAsia="Times New Roman" w:hAnsiTheme="majorHAnsi" w:cstheme="majorHAnsi"/>
          <w:highlight w:val="white"/>
          <w:lang w:val="en-US"/>
        </w:rPr>
        <w:t>utting away irrelevant speech (e.</w:t>
      </w:r>
      <w:r>
        <w:rPr>
          <w:rFonts w:asciiTheme="majorHAnsi" w:eastAsia="Times New Roman" w:hAnsiTheme="majorHAnsi" w:cstheme="majorHAnsi"/>
          <w:highlight w:val="white"/>
          <w:lang w:val="en-US"/>
        </w:rPr>
        <w:t>g.</w:t>
      </w:r>
      <w:r w:rsidRPr="002D307B">
        <w:rPr>
          <w:rFonts w:asciiTheme="majorHAnsi" w:eastAsia="Times New Roman" w:hAnsiTheme="majorHAnsi" w:cstheme="majorHAnsi"/>
          <w:highlight w:val="white"/>
          <w:lang w:val="en-US"/>
        </w:rPr>
        <w:t xml:space="preserve"> from interlocutors)</w:t>
      </w:r>
      <w:r>
        <w:rPr>
          <w:rFonts w:asciiTheme="majorHAnsi" w:eastAsia="Times New Roman" w:hAnsiTheme="majorHAnsi" w:cstheme="majorHAnsi"/>
          <w:highlight w:val="white"/>
          <w:lang w:val="en-US"/>
        </w:rPr>
        <w:t>, n</w:t>
      </w:r>
      <w:r w:rsidRPr="002D307B">
        <w:rPr>
          <w:rFonts w:asciiTheme="majorHAnsi" w:eastAsia="Times New Roman" w:hAnsiTheme="majorHAnsi" w:cstheme="majorHAnsi"/>
          <w:highlight w:val="white"/>
          <w:lang w:val="en-US"/>
        </w:rPr>
        <w:t>oise removal</w:t>
      </w:r>
      <w:r>
        <w:rPr>
          <w:rFonts w:asciiTheme="majorHAnsi" w:eastAsia="Times New Roman" w:hAnsiTheme="majorHAnsi" w:cstheme="majorHAnsi"/>
          <w:highlight w:val="white"/>
          <w:lang w:val="en-US"/>
        </w:rPr>
        <w:t xml:space="preserve"> and extracting features. It might also include a</w:t>
      </w:r>
      <w:r w:rsidRPr="002D307B">
        <w:rPr>
          <w:rFonts w:asciiTheme="majorHAnsi" w:eastAsia="Times New Roman" w:hAnsiTheme="majorHAnsi" w:cstheme="majorHAnsi"/>
          <w:highlight w:val="white"/>
          <w:lang w:val="en-US"/>
        </w:rPr>
        <w:t>pplying</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data augmentation (e.g. applying noise, reverb etc.)</w:t>
      </w:r>
      <w:r>
        <w:rPr>
          <w:rFonts w:asciiTheme="majorHAnsi" w:eastAsia="Times New Roman" w:hAnsiTheme="majorHAnsi" w:cstheme="majorHAnsi"/>
          <w:highlight w:val="white"/>
          <w:lang w:val="en-US"/>
        </w:rPr>
        <w:t xml:space="preserve">. </w:t>
      </w:r>
      <w:r w:rsidRPr="00A84AB6">
        <w:rPr>
          <w:rFonts w:asciiTheme="majorHAnsi" w:eastAsia="Times New Roman" w:hAnsiTheme="majorHAnsi" w:cstheme="majorHAnsi"/>
          <w:b/>
          <w:bCs/>
          <w:highlight w:val="white"/>
          <w:lang w:val="en-US"/>
        </w:rPr>
        <w:t>3) Data partitioning.</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 xml:space="preserve">Partitioning the data into a training and a holdout set for testing. Typically, a split of </w:t>
      </w:r>
      <w:r>
        <w:rPr>
          <w:rFonts w:asciiTheme="majorHAnsi" w:eastAsia="Times New Roman" w:hAnsiTheme="majorHAnsi" w:cstheme="majorHAnsi"/>
          <w:highlight w:val="white"/>
          <w:lang w:val="en-US"/>
        </w:rPr>
        <w:t xml:space="preserve">roughly </w:t>
      </w:r>
      <w:r w:rsidRPr="002D307B">
        <w:rPr>
          <w:rFonts w:asciiTheme="majorHAnsi" w:eastAsia="Times New Roman" w:hAnsiTheme="majorHAnsi" w:cstheme="majorHAnsi"/>
          <w:highlight w:val="white"/>
          <w:lang w:val="en-US"/>
        </w:rPr>
        <w:t>80/20 is used. Generally, a larger holdout set means more precise knowledge of the performance of a given model. A larger training set on the other hand generally means better and more robust predictions.</w:t>
      </w:r>
      <w:r>
        <w:rPr>
          <w:rFonts w:asciiTheme="majorHAnsi" w:eastAsia="Times New Roman" w:hAnsiTheme="majorHAnsi" w:cstheme="majorHAnsi"/>
          <w:highlight w:val="white"/>
          <w:lang w:val="en-US"/>
        </w:rPr>
        <w:t xml:space="preserve"> </w:t>
      </w:r>
      <w:r w:rsidRPr="00A84AB6">
        <w:rPr>
          <w:rFonts w:asciiTheme="majorHAnsi" w:eastAsia="Times New Roman" w:hAnsiTheme="majorHAnsi" w:cstheme="majorHAnsi"/>
          <w:b/>
          <w:bCs/>
          <w:highlight w:val="white"/>
          <w:lang w:val="en-US"/>
        </w:rPr>
        <w:t>4) Feature scaling and selection.</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Feature scaling</w:t>
      </w:r>
      <w:r>
        <w:rPr>
          <w:rFonts w:asciiTheme="majorHAnsi" w:eastAsia="Times New Roman" w:hAnsiTheme="majorHAnsi" w:cstheme="majorHAnsi"/>
          <w:highlight w:val="white"/>
          <w:lang w:val="en-US"/>
        </w:rPr>
        <w:t xml:space="preserve"> is necessary for all machine learning algorithms that are distance-based. In these cases, scale the train and holdout set separately. Use information from the training set (e.g. min. and max. values in min./max. normalization) to do the scaling on both sets. This ensures no leakage of information from the training set to the test set, while still providing a common scale without losing information or distorting the differences in the range of values. Feature selection entails s</w:t>
      </w:r>
      <w:r w:rsidRPr="002D307B">
        <w:rPr>
          <w:rFonts w:asciiTheme="majorHAnsi" w:eastAsia="Times New Roman" w:hAnsiTheme="majorHAnsi" w:cstheme="majorHAnsi"/>
          <w:highlight w:val="white"/>
          <w:lang w:val="en-US"/>
        </w:rPr>
        <w:t>electing only the relevant machine learning parameters, that improves classification. Many different methods can be applied in order to obtain a relevant feature set.</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It may also be skipped if theory or some motivation dictates it. However, feature selection tends to generally improve the robustness of predictions, shorten training times, avoid the curse of dimensionality and it increases interpretability.</w:t>
      </w:r>
      <w:r>
        <w:rPr>
          <w:rFonts w:asciiTheme="majorHAnsi" w:eastAsia="Times New Roman" w:hAnsiTheme="majorHAnsi" w:cstheme="majorHAnsi"/>
          <w:highlight w:val="white"/>
          <w:lang w:val="en-US"/>
        </w:rPr>
        <w:t xml:space="preserve"> </w:t>
      </w:r>
      <w:r w:rsidRPr="00756423">
        <w:rPr>
          <w:rFonts w:asciiTheme="majorHAnsi" w:eastAsia="Times New Roman" w:hAnsiTheme="majorHAnsi" w:cstheme="majorHAnsi"/>
          <w:b/>
          <w:bCs/>
          <w:highlight w:val="white"/>
          <w:lang w:val="en-US"/>
        </w:rPr>
        <w:t>5), 6), 7) Model training, parameter tuning, model testing</w:t>
      </w:r>
      <w:r>
        <w:rPr>
          <w:rFonts w:asciiTheme="majorHAnsi" w:eastAsia="Times New Roman" w:hAnsiTheme="majorHAnsi" w:cstheme="majorHAnsi"/>
          <w:b/>
          <w:bCs/>
          <w:highlight w:val="white"/>
          <w:lang w:val="en-US"/>
        </w:rPr>
        <w:t xml:space="preserve">. </w:t>
      </w:r>
      <w:r w:rsidRPr="002D307B">
        <w:rPr>
          <w:rFonts w:asciiTheme="majorHAnsi" w:eastAsia="Times New Roman" w:hAnsiTheme="majorHAnsi" w:cstheme="majorHAnsi"/>
          <w:highlight w:val="white"/>
          <w:lang w:val="en-US"/>
        </w:rPr>
        <w:t xml:space="preserve">These three steps are intertwined, </w:t>
      </w:r>
      <w:r>
        <w:rPr>
          <w:rFonts w:asciiTheme="majorHAnsi" w:eastAsia="Times New Roman" w:hAnsiTheme="majorHAnsi" w:cstheme="majorHAnsi"/>
          <w:highlight w:val="white"/>
          <w:lang w:val="en-US"/>
        </w:rPr>
        <w:t xml:space="preserve">and the cycle </w:t>
      </w:r>
      <w:r w:rsidRPr="002D307B">
        <w:rPr>
          <w:rFonts w:asciiTheme="majorHAnsi" w:eastAsia="Times New Roman" w:hAnsiTheme="majorHAnsi" w:cstheme="majorHAnsi"/>
          <w:highlight w:val="white"/>
          <w:lang w:val="en-US"/>
        </w:rPr>
        <w:t xml:space="preserve">may be repeated. </w:t>
      </w:r>
      <w:r>
        <w:rPr>
          <w:rFonts w:asciiTheme="majorHAnsi" w:eastAsia="Times New Roman" w:hAnsiTheme="majorHAnsi" w:cstheme="majorHAnsi"/>
          <w:highlight w:val="white"/>
          <w:lang w:val="en-US"/>
        </w:rPr>
        <w:t>D</w:t>
      </w:r>
      <w:r w:rsidRPr="002D307B">
        <w:rPr>
          <w:rFonts w:asciiTheme="majorHAnsi" w:eastAsia="Times New Roman" w:hAnsiTheme="majorHAnsi" w:cstheme="majorHAnsi"/>
          <w:highlight w:val="white"/>
          <w:lang w:val="en-US"/>
        </w:rPr>
        <w:t xml:space="preserve">ivide the training set up into training and test and </w:t>
      </w:r>
      <w:r>
        <w:rPr>
          <w:rFonts w:asciiTheme="majorHAnsi" w:eastAsia="Times New Roman" w:hAnsiTheme="majorHAnsi" w:cstheme="majorHAnsi"/>
          <w:highlight w:val="white"/>
          <w:lang w:val="en-US"/>
        </w:rPr>
        <w:t xml:space="preserve">then </w:t>
      </w:r>
      <w:r w:rsidRPr="002D307B">
        <w:rPr>
          <w:rFonts w:asciiTheme="majorHAnsi" w:eastAsia="Times New Roman" w:hAnsiTheme="majorHAnsi" w:cstheme="majorHAnsi"/>
          <w:highlight w:val="white"/>
          <w:lang w:val="en-US"/>
        </w:rPr>
        <w:t>train and test the model. After seeing how it performs on the test set, you may tune the parameters and repeat the process until the predictions</w:t>
      </w:r>
      <w:r>
        <w:rPr>
          <w:rFonts w:asciiTheme="majorHAnsi" w:eastAsia="Times New Roman" w:hAnsiTheme="majorHAnsi" w:cstheme="majorHAnsi"/>
          <w:highlight w:val="white"/>
          <w:lang w:val="en-US"/>
        </w:rPr>
        <w:t xml:space="preserve"> are optimal</w:t>
      </w:r>
      <w:r w:rsidRPr="002D307B">
        <w:rPr>
          <w:rFonts w:asciiTheme="majorHAnsi" w:eastAsia="Times New Roman" w:hAnsiTheme="majorHAnsi" w:cstheme="majorHAnsi"/>
          <w:highlight w:val="white"/>
          <w:lang w:val="en-US"/>
        </w:rPr>
        <w:t>. This can be done advantageously by the implementation of cross validation.</w:t>
      </w:r>
      <w:r>
        <w:rPr>
          <w:rFonts w:asciiTheme="majorHAnsi" w:eastAsia="Times New Roman" w:hAnsiTheme="majorHAnsi" w:cstheme="majorHAnsi"/>
          <w:highlight w:val="white"/>
          <w:lang w:val="en-US"/>
        </w:rPr>
        <w:t xml:space="preserve"> </w:t>
      </w:r>
      <w:r w:rsidRPr="00735C84">
        <w:rPr>
          <w:rFonts w:asciiTheme="majorHAnsi" w:eastAsia="Times New Roman" w:hAnsiTheme="majorHAnsi" w:cstheme="majorHAnsi"/>
          <w:b/>
          <w:bCs/>
          <w:highlight w:val="white"/>
          <w:lang w:val="en-US"/>
        </w:rPr>
        <w:t>8) Validation on hold-out set</w:t>
      </w:r>
      <w:r>
        <w:rPr>
          <w:rFonts w:asciiTheme="majorHAnsi" w:eastAsia="Times New Roman" w:hAnsiTheme="majorHAnsi" w:cstheme="majorHAnsi"/>
          <w:b/>
          <w:bCs/>
          <w:highlight w:val="white"/>
          <w:lang w:val="en-US"/>
        </w:rPr>
        <w:t xml:space="preserve">. </w:t>
      </w:r>
      <w:r>
        <w:rPr>
          <w:rFonts w:asciiTheme="majorHAnsi" w:eastAsia="Times New Roman" w:hAnsiTheme="majorHAnsi" w:cstheme="majorHAnsi"/>
          <w:highlight w:val="white"/>
          <w:lang w:val="en-US"/>
        </w:rPr>
        <w:t>The model then predicts the holdout set and performance is evaluated using relevant metrics. To allow for further insights into the performance of a given model, evaluation metrics ought also to be calculated for subgroups of participants (e.g. men/women or nationalities).</w:t>
      </w:r>
    </w:p>
    <w:p w14:paraId="756140D9" w14:textId="77777777" w:rsidR="006C5258" w:rsidRDefault="006C5258" w:rsidP="006C5258">
      <w:pPr>
        <w:pStyle w:val="BodyText"/>
        <w:ind w:firstLine="0"/>
        <w:rPr>
          <w:lang w:val="en-US"/>
        </w:rPr>
      </w:pPr>
      <w:r>
        <w:rPr>
          <w:highlight w:val="white"/>
          <w:lang w:val="en-US"/>
        </w:rPr>
        <w:t>An overview of the pipeline can be seen in figure 1.</w:t>
      </w:r>
      <w:r>
        <w:rPr>
          <w:lang w:val="en-US"/>
        </w:rPr>
        <w:t xml:space="preserve"> </w:t>
      </w:r>
    </w:p>
    <w:p w14:paraId="2F01C8A2" w14:textId="77777777" w:rsidR="006C5258" w:rsidRPr="002D307B" w:rsidRDefault="006C5258" w:rsidP="006C5258">
      <w:pPr>
        <w:pStyle w:val="BodyText"/>
        <w:ind w:firstLine="0"/>
        <w:rPr>
          <w:rFonts w:asciiTheme="majorHAnsi" w:eastAsia="Times New Roman" w:hAnsiTheme="majorHAnsi" w:cstheme="majorHAnsi"/>
          <w:highlight w:val="white"/>
          <w:lang w:val="en-US"/>
        </w:rPr>
      </w:pPr>
      <w:r w:rsidRPr="002D307B">
        <w:rPr>
          <w:rFonts w:asciiTheme="majorHAnsi" w:hAnsiTheme="majorHAnsi" w:cstheme="majorHAnsi"/>
          <w:noProof/>
        </w:rPr>
        <w:lastRenderedPageBreak/>
        <w:drawing>
          <wp:inline distT="0" distB="0" distL="0" distR="0" wp14:anchorId="7ED3620D" wp14:editId="0E658BA8">
            <wp:extent cx="5733415" cy="4319905"/>
            <wp:effectExtent l="0" t="0" r="635"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3415" cy="4319905"/>
                    </a:xfrm>
                    <a:prstGeom prst="rect">
                      <a:avLst/>
                    </a:prstGeom>
                    <a:noFill/>
                    <a:ln>
                      <a:noFill/>
                    </a:ln>
                  </pic:spPr>
                </pic:pic>
              </a:graphicData>
            </a:graphic>
          </wp:inline>
        </w:drawing>
      </w:r>
      <w:r w:rsidRPr="002D307B">
        <w:rPr>
          <w:rFonts w:asciiTheme="majorHAnsi" w:eastAsia="Times New Roman" w:hAnsiTheme="majorHAnsi" w:cstheme="majorHAnsi"/>
          <w:highlight w:val="white"/>
          <w:lang w:val="en-US"/>
        </w:rPr>
        <w:t>Fig 1.</w:t>
      </w:r>
    </w:p>
    <w:p w14:paraId="727AB5CE" w14:textId="77777777" w:rsidR="006C5258" w:rsidRDefault="006C5258" w:rsidP="006C5258">
      <w:pPr>
        <w:ind w:firstLine="0"/>
        <w:rPr>
          <w:highlight w:val="white"/>
          <w:lang w:val="en-US"/>
        </w:rPr>
      </w:pPr>
      <w:r w:rsidRPr="00E05109">
        <w:rPr>
          <w:i/>
          <w:iCs/>
          <w:highlight w:val="white"/>
          <w:lang w:val="en-US"/>
        </w:rPr>
        <w:t>Pipeline with workflow that is well suited for classification machine learning on voice.</w:t>
      </w:r>
    </w:p>
    <w:p w14:paraId="689DA090" w14:textId="77777777" w:rsidR="006C5258" w:rsidRPr="00286B9A" w:rsidRDefault="006C5258" w:rsidP="006C5258">
      <w:pPr>
        <w:ind w:firstLine="0"/>
        <w:rPr>
          <w:i/>
          <w:iCs/>
          <w:highlight w:val="white"/>
          <w:lang w:val="en-US"/>
        </w:rPr>
      </w:pP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0225908E" w14:textId="77777777" w:rsidR="006C5258" w:rsidRDefault="006C5258" w:rsidP="006C5258">
      <w:pPr>
        <w:pStyle w:val="ListParagraph"/>
        <w:numPr>
          <w:ilvl w:val="0"/>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S </w:t>
      </w:r>
    </w:p>
    <w:p w14:paraId="76273BB3" w14:textId="77777777" w:rsidR="006C5258" w:rsidRPr="00985C1E" w:rsidRDefault="006C5258" w:rsidP="006C5258">
      <w:pPr>
        <w:ind w:firstLine="0"/>
        <w:rPr>
          <w:rFonts w:asciiTheme="majorHAnsi" w:eastAsia="Times New Roman" w:hAnsiTheme="majorHAnsi" w:cstheme="majorHAnsi"/>
          <w:highlight w:val="white"/>
          <w:lang w:val="en-US"/>
        </w:rPr>
      </w:pPr>
    </w:p>
    <w:p w14:paraId="5A2A30FF" w14:textId="77777777" w:rsidR="006C5258" w:rsidRPr="00985C1E" w:rsidRDefault="006C5258" w:rsidP="006C5258">
      <w:pPr>
        <w:ind w:firstLine="0"/>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w:t>
      </w:r>
    </w:p>
    <w:p w14:paraId="1FA697DB" w14:textId="77777777" w:rsidR="006C5258" w:rsidRPr="002D307B" w:rsidRDefault="006C5258" w:rsidP="006C5258">
      <w:pPr>
        <w:pStyle w:val="Heading3"/>
        <w:ind w:firstLine="0"/>
        <w:rPr>
          <w:rFonts w:asciiTheme="majorHAnsi" w:hAnsiTheme="majorHAnsi" w:cstheme="majorHAnsi"/>
          <w:highlight w:val="white"/>
          <w:lang w:val="en-US"/>
        </w:rPr>
      </w:pPr>
      <w:bookmarkStart w:id="11" w:name="_Toc57284921"/>
      <w:r w:rsidRPr="002D307B">
        <w:rPr>
          <w:rFonts w:asciiTheme="majorHAnsi" w:hAnsiTheme="majorHAnsi" w:cstheme="majorHAnsi"/>
          <w:highlight w:val="white"/>
          <w:lang w:val="en-US"/>
        </w:rPr>
        <w:t>1.</w:t>
      </w:r>
      <w:r>
        <w:rPr>
          <w:rFonts w:asciiTheme="majorHAnsi" w:hAnsiTheme="majorHAnsi" w:cstheme="majorHAnsi"/>
          <w:highlight w:val="white"/>
          <w:lang w:val="en-US"/>
        </w:rPr>
        <w:t>3</w:t>
      </w:r>
      <w:r w:rsidRPr="002D307B">
        <w:rPr>
          <w:rFonts w:asciiTheme="majorHAnsi" w:hAnsiTheme="majorHAnsi" w:cstheme="majorHAnsi"/>
          <w:highlight w:val="white"/>
          <w:lang w:val="en-US"/>
        </w:rPr>
        <w:t>.</w:t>
      </w:r>
      <w:r>
        <w:rPr>
          <w:rFonts w:asciiTheme="majorHAnsi" w:hAnsiTheme="majorHAnsi" w:cstheme="majorHAnsi"/>
          <w:highlight w:val="white"/>
          <w:lang w:val="en-US"/>
        </w:rPr>
        <w:t>3</w:t>
      </w:r>
      <w:r w:rsidRPr="002D307B">
        <w:rPr>
          <w:rFonts w:asciiTheme="majorHAnsi" w:hAnsiTheme="majorHAnsi" w:cstheme="majorHAnsi"/>
          <w:highlight w:val="white"/>
          <w:lang w:val="en-US"/>
        </w:rPr>
        <w:t xml:space="preserve"> </w:t>
      </w:r>
      <w:r>
        <w:rPr>
          <w:rFonts w:asciiTheme="majorHAnsi" w:hAnsiTheme="majorHAnsi" w:cstheme="majorHAnsi"/>
          <w:highlight w:val="white"/>
          <w:lang w:val="en-US"/>
        </w:rPr>
        <w:t>Thesis statement / purpose of paper</w:t>
      </w:r>
      <w:bookmarkEnd w:id="11"/>
    </w:p>
    <w:p w14:paraId="551C71A4" w14:textId="77777777"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3F408C8D" w14:textId="77777777" w:rsidR="006C5258" w:rsidRPr="00D35DEF" w:rsidRDefault="006C5258" w:rsidP="006C5258">
      <w:pPr>
        <w:pStyle w:val="BodyText"/>
        <w:ind w:firstLine="0"/>
        <w:rPr>
          <w:highlight w:val="white"/>
          <w:lang w:val="en-US"/>
        </w:rPr>
      </w:pPr>
      <w:r w:rsidRPr="00D35DEF">
        <w:rPr>
          <w:rFonts w:ascii="Arial" w:hAnsi="Arial"/>
          <w:color w:val="000000"/>
          <w:lang w:val="en-US"/>
        </w:rPr>
        <w:t>Noone should just mindlessly replicate</w:t>
      </w:r>
      <w:r>
        <w:rPr>
          <w:rFonts w:ascii="Arial" w:hAnsi="Arial"/>
          <w:color w:val="000000"/>
          <w:lang w:val="en-US"/>
        </w:rPr>
        <w:t>, when replicating!! Important to take all the necessary steps.</w:t>
      </w:r>
    </w:p>
    <w:p w14:paraId="2A5CCD3F" w14:textId="77777777" w:rsidR="006C5258" w:rsidRDefault="006C5258" w:rsidP="006C5258">
      <w:pPr>
        <w:ind w:firstLine="0"/>
        <w:rPr>
          <w:rFonts w:asciiTheme="majorHAnsi" w:hAnsiTheme="majorHAnsi" w:cstheme="majorHAnsi"/>
          <w:lang w:val="en-US"/>
        </w:rPr>
      </w:pPr>
    </w:p>
    <w:p w14:paraId="453AC36D" w14:textId="77777777" w:rsidR="006C5258" w:rsidRPr="0008600B" w:rsidRDefault="006C5258" w:rsidP="006C5258">
      <w:pPr>
        <w:pStyle w:val="BodyText"/>
        <w:rPr>
          <w:lang w:val="en-US"/>
        </w:rPr>
      </w:pPr>
      <w:r w:rsidRPr="0033460D">
        <w:rPr>
          <w:lang w:val="en-US"/>
        </w:rPr>
        <w:t>Overall goal of thesis:</w:t>
      </w:r>
      <w:r w:rsidRPr="0033460D">
        <w:rPr>
          <w:lang w:val="en-US"/>
        </w:rPr>
        <w:br/>
        <w:t>How does it work to reproduce?</w:t>
      </w:r>
      <w:r w:rsidRPr="0033460D">
        <w:rPr>
          <w:lang w:val="en-US"/>
        </w:rPr>
        <w:br/>
        <w:t>Increase conservative</w:t>
      </w:r>
      <w:r>
        <w:rPr>
          <w:lang w:val="en-US"/>
        </w:rPr>
        <w:br/>
      </w:r>
      <w:r w:rsidRPr="0033460D">
        <w:rPr>
          <w:lang w:val="en-US"/>
        </w:rPr>
        <w:t>What are the important lessons we’re learning while we’re replicating</w:t>
      </w:r>
    </w:p>
    <w:p w14:paraId="7A6808C2" w14:textId="77777777" w:rsidR="006C5258" w:rsidRDefault="006C5258" w:rsidP="006C5258">
      <w:pPr>
        <w:ind w:firstLine="0"/>
        <w:rPr>
          <w:rFonts w:asciiTheme="majorHAnsi" w:hAnsiTheme="majorHAnsi" w:cstheme="majorHAnsi"/>
          <w:u w:val="single"/>
          <w:lang w:val="en-US"/>
        </w:rPr>
      </w:pPr>
    </w:p>
    <w:p w14:paraId="0424E45B" w14:textId="77777777" w:rsidR="006C5258" w:rsidRPr="00286D0D" w:rsidRDefault="006C5258" w:rsidP="006C5258">
      <w:pPr>
        <w:pStyle w:val="BodyText"/>
        <w:rPr>
          <w:b/>
          <w:bCs/>
          <w:u w:val="single"/>
          <w:lang w:val="en-US"/>
        </w:rPr>
      </w:pPr>
      <w:r w:rsidRPr="00286D0D">
        <w:rPr>
          <w:b/>
          <w:bCs/>
          <w:u w:val="single"/>
          <w:lang w:val="en-US"/>
        </w:rPr>
        <w:lastRenderedPageBreak/>
        <w:t>R</w:t>
      </w:r>
      <w:r>
        <w:rPr>
          <w:b/>
          <w:bCs/>
          <w:u w:val="single"/>
          <w:lang w:val="en-US"/>
        </w:rPr>
        <w:t>i</w:t>
      </w:r>
      <w:r w:rsidRPr="00286D0D">
        <w:rPr>
          <w:b/>
          <w:bCs/>
          <w:u w:val="single"/>
          <w:lang w:val="en-US"/>
        </w:rPr>
        <w:t>ccardos words on overall goal of thesis:</w:t>
      </w:r>
    </w:p>
    <w:p w14:paraId="16591D80" w14:textId="77777777" w:rsidR="006C5258" w:rsidRPr="00993B4D" w:rsidRDefault="006C5258" w:rsidP="006C5258">
      <w:pPr>
        <w:pStyle w:val="BodyText"/>
        <w:rPr>
          <w:u w:val="single"/>
          <w:lang w:val="en-US"/>
        </w:rPr>
      </w:pPr>
      <w:r w:rsidRPr="003C3FFF">
        <w:rPr>
          <w:u w:val="single"/>
          <w:lang w:val="en-US"/>
        </w:rPr>
        <w:t>How does it work to replicate the results of these paper when you increase the conservativeness of the procedure - and what do you learn from the problems, that future researcher can use when they do these kind of analysis</w:t>
      </w:r>
    </w:p>
    <w:p w14:paraId="73CD71F1"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br/>
      </w:r>
    </w:p>
    <w:p w14:paraId="2B991E77"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b/>
          <w:bCs/>
          <w:highlight w:val="white"/>
          <w:lang w:val="en-US"/>
        </w:rPr>
        <w:t>Thesis statement idea 1 (Maries):</w:t>
      </w:r>
    </w:p>
    <w:p w14:paraId="2C329512"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his thesis aims to investigate the capabilities of existing machine-learning classifying individuals with ASD from acoustic features. We will review previous literature, extract strong voice-features and machine-learning models, and validate models on new data. We predict that support vector machine will achieve higher accuracy but will have less x and that naive bayes will x. Additionally, we predict that validation methods x,y,z will make results stronger in specific case/weaker generalization. By this, we will attempt to establish a procedure for machine-learning studies that achieve the most robust and ecologically valid measures.</w:t>
      </w:r>
    </w:p>
    <w:p w14:paraId="2B8DA536"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w:t>
      </w:r>
    </w:p>
    <w:p w14:paraId="7407E201"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w:t>
      </w:r>
    </w:p>
    <w:p w14:paraId="6D7634F3"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b/>
          <w:bCs/>
          <w:highlight w:val="white"/>
          <w:lang w:val="en-US"/>
        </w:rPr>
        <w:t>Thesis statement idea 2:</w:t>
      </w:r>
    </w:p>
    <w:p w14:paraId="6ADA4064"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is thesis aims to replicate two promising findings of machine learning classification of schizophrenia, using voice data. Since the literature on the area has very heterogeneous findings, I expect worse performance given the new data that I will test on. Given the inrobustness and low ecological validity of ML attempts, I will attempt to establish a ML pipeline less prone to the pitfalls of ML, with the intention of establishing a general procedure for future research. </w:t>
      </w:r>
    </w:p>
    <w:p w14:paraId="51E52EBE" w14:textId="77777777" w:rsidR="006C5258" w:rsidRPr="002D307B" w:rsidRDefault="006C5258" w:rsidP="006C5258">
      <w:pPr>
        <w:rPr>
          <w:rFonts w:asciiTheme="majorHAnsi" w:eastAsia="Times New Roman" w:hAnsiTheme="majorHAnsi" w:cstheme="majorHAnsi"/>
          <w:highlight w:val="white"/>
          <w:lang w:val="en-US"/>
        </w:rPr>
      </w:pPr>
    </w:p>
    <w:p w14:paraId="603F16F3"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our de Bachelors: </w:t>
      </w:r>
    </w:p>
    <w:p w14:paraId="6F603FA4" w14:textId="77777777" w:rsidR="006C5258" w:rsidRPr="002D307B" w:rsidRDefault="00426D76" w:rsidP="006C5258">
      <w:pPr>
        <w:ind w:firstLine="0"/>
        <w:rPr>
          <w:rFonts w:asciiTheme="majorHAnsi" w:eastAsia="Times New Roman" w:hAnsiTheme="majorHAnsi" w:cstheme="majorHAnsi"/>
          <w:lang w:val="en-US"/>
        </w:rPr>
      </w:pPr>
      <w:hyperlink r:id="rId15" w:history="1">
        <w:r w:rsidR="006C5258" w:rsidRPr="00E210A6">
          <w:rPr>
            <w:rStyle w:val="Hyperlink"/>
            <w:rFonts w:asciiTheme="majorHAnsi" w:eastAsia="Times New Roman" w:hAnsiTheme="majorHAnsi" w:cstheme="majorHAnsi"/>
            <w:lang w:val="en-US"/>
          </w:rPr>
          <w:t>https://docs.google.com/document/d/1qc3tDtAg6sc2-zfnxaxqKl_WydK3AAgaDLb1V7QjTTU/edit?fbclid=IwAR1JB53UmJcDEI8GnXEEvA4PcuWXvVeX_ZN43VEamHHxMWsHYdAR_Wo3vKY#</w:t>
        </w:r>
      </w:hyperlink>
    </w:p>
    <w:p w14:paraId="5A766ED6" w14:textId="77777777" w:rsidR="006C5258" w:rsidRPr="002D307B" w:rsidRDefault="006C5258" w:rsidP="006C5258">
      <w:pPr>
        <w:rPr>
          <w:rFonts w:asciiTheme="majorHAnsi" w:eastAsia="Times New Roman" w:hAnsiTheme="majorHAnsi" w:cstheme="majorHAnsi"/>
          <w:highlight w:val="white"/>
          <w:lang w:val="en-US"/>
        </w:rPr>
      </w:pPr>
    </w:p>
    <w:p w14:paraId="0C86F61D"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Pipeline:</w:t>
      </w:r>
    </w:p>
    <w:p w14:paraId="309C7F5E" w14:textId="77777777" w:rsidR="006C5258" w:rsidRPr="002D307B" w:rsidRDefault="00426D76" w:rsidP="006C5258">
      <w:pPr>
        <w:ind w:firstLine="0"/>
        <w:rPr>
          <w:rFonts w:asciiTheme="majorHAnsi" w:eastAsia="Times New Roman" w:hAnsiTheme="majorHAnsi" w:cstheme="majorHAnsi"/>
          <w:lang w:val="en-US"/>
        </w:rPr>
      </w:pPr>
      <w:hyperlink r:id="rId16" w:history="1">
        <w:r w:rsidR="006C5258" w:rsidRPr="00E210A6">
          <w:rPr>
            <w:rStyle w:val="Hyperlink"/>
            <w:rFonts w:asciiTheme="majorHAnsi" w:eastAsia="Times New Roman" w:hAnsiTheme="majorHAnsi" w:cstheme="majorHAnsi"/>
            <w:lang w:val="en-US"/>
          </w:rPr>
          <w:t>https://docs.google.com/document/d/1fbfpR5ZQiVTZYChzWut06fkXA9CQziMMJNtFOiF6Giw/edit?fbclid=IwAR3MU3OTehQ_nVEk0nB8PihR_0clhxrIbOPE5y_v6X9PQoqRfFKRbZDiF7o#</w:t>
        </w:r>
      </w:hyperlink>
    </w:p>
    <w:p w14:paraId="7ECF01E6" w14:textId="77777777" w:rsidR="006C5258" w:rsidRPr="002D307B" w:rsidRDefault="006C5258" w:rsidP="006C5258">
      <w:pPr>
        <w:ind w:firstLine="0"/>
        <w:rPr>
          <w:rFonts w:asciiTheme="majorHAnsi" w:eastAsia="Times New Roman" w:hAnsiTheme="majorHAnsi" w:cstheme="majorHAnsi"/>
          <w:highlight w:val="white"/>
          <w:lang w:val="en-US"/>
        </w:rPr>
      </w:pPr>
    </w:p>
    <w:p w14:paraId="6688E311" w14:textId="77777777" w:rsidR="006C5258" w:rsidRPr="002D307B" w:rsidRDefault="006C5258" w:rsidP="006C5258">
      <w:pPr>
        <w:pStyle w:val="Heading1"/>
        <w:ind w:firstLine="0"/>
        <w:rPr>
          <w:rFonts w:asciiTheme="majorHAnsi" w:hAnsiTheme="majorHAnsi" w:cstheme="majorHAnsi"/>
          <w:highlight w:val="white"/>
          <w:lang w:val="en-US"/>
        </w:rPr>
      </w:pPr>
      <w:bookmarkStart w:id="12" w:name="_Toc57284922"/>
      <w:r w:rsidRPr="002D307B">
        <w:rPr>
          <w:rFonts w:asciiTheme="majorHAnsi" w:hAnsiTheme="majorHAnsi" w:cstheme="majorHAnsi"/>
          <w:highlight w:val="white"/>
          <w:lang w:val="en-US"/>
        </w:rPr>
        <w:t xml:space="preserve">2. Materials and </w:t>
      </w:r>
      <w:r>
        <w:rPr>
          <w:rFonts w:asciiTheme="majorHAnsi" w:hAnsiTheme="majorHAnsi" w:cstheme="majorHAnsi"/>
          <w:highlight w:val="white"/>
          <w:lang w:val="en-US"/>
        </w:rPr>
        <w:t>m</w:t>
      </w:r>
      <w:r w:rsidRPr="002D307B">
        <w:rPr>
          <w:rFonts w:asciiTheme="majorHAnsi" w:hAnsiTheme="majorHAnsi" w:cstheme="majorHAnsi"/>
          <w:highlight w:val="white"/>
          <w:lang w:val="en-US"/>
        </w:rPr>
        <w:t>ethods</w:t>
      </w:r>
      <w:bookmarkEnd w:id="12"/>
    </w:p>
    <w:p w14:paraId="2C7BEF99" w14:textId="77777777" w:rsidR="006C5258" w:rsidRPr="002D307B" w:rsidRDefault="006C5258" w:rsidP="006C5258">
      <w:pPr>
        <w:pStyle w:val="Heading2"/>
        <w:ind w:firstLine="0"/>
        <w:rPr>
          <w:rFonts w:asciiTheme="majorHAnsi" w:hAnsiTheme="majorHAnsi" w:cstheme="majorHAnsi"/>
          <w:highlight w:val="white"/>
          <w:lang w:val="en-US"/>
        </w:rPr>
      </w:pPr>
      <w:bookmarkStart w:id="13" w:name="_Toc57284923"/>
      <w:r w:rsidRPr="002D307B">
        <w:rPr>
          <w:rFonts w:asciiTheme="majorHAnsi" w:hAnsiTheme="majorHAnsi" w:cstheme="majorHAnsi"/>
          <w:highlight w:val="white"/>
          <w:lang w:val="en-US"/>
        </w:rPr>
        <w:t>2.1 Pipeline</w:t>
      </w:r>
      <w:bookmarkEnd w:id="13"/>
    </w:p>
    <w:p w14:paraId="29A3940E" w14:textId="77777777" w:rsidR="006C5258" w:rsidRPr="00B65955" w:rsidRDefault="006C5258" w:rsidP="006C5258">
      <w:pPr>
        <w:rPr>
          <w:highlight w:val="white"/>
          <w:lang w:val="en-US"/>
        </w:rPr>
      </w:pPr>
      <w:r w:rsidRPr="00B65955">
        <w:rPr>
          <w:highlight w:val="white"/>
          <w:lang w:val="en-US"/>
        </w:rPr>
        <w:t>How this replication follows pipeline (short overview of methods section)</w:t>
      </w:r>
    </w:p>
    <w:p w14:paraId="03739DE7" w14:textId="77777777" w:rsidR="006C5258" w:rsidRDefault="006C5258" w:rsidP="006C5258">
      <w:pPr>
        <w:rPr>
          <w:highlight w:val="white"/>
          <w:lang w:val="en-US"/>
        </w:rPr>
      </w:pPr>
    </w:p>
    <w:p w14:paraId="057D5EF8" w14:textId="77777777" w:rsidR="006C5258" w:rsidRDefault="006C5258" w:rsidP="006C5258">
      <w:pPr>
        <w:rPr>
          <w:highlight w:val="white"/>
          <w:lang w:val="en-US"/>
        </w:rPr>
      </w:pPr>
      <w:r>
        <w:rPr>
          <w:highlight w:val="white"/>
          <w:lang w:val="en-US"/>
        </w:rPr>
        <w:t xml:space="preserve">The replication of this paper follows and provides an exemplification of the steps the pipeline consists of (fig. 1). The rest of the methods section will provide a detailed description of the course of action taken to replicate the paper by * Chakraborty et al. *. However, to provide an overview of </w:t>
      </w:r>
      <w:r>
        <w:rPr>
          <w:highlight w:val="white"/>
          <w:lang w:val="en-US"/>
        </w:rPr>
        <w:lastRenderedPageBreak/>
        <w:t>the process and showcase how it followed our proposed pipeline, a short summary will be provided a long with a figure which visualizes the process (fig. 2).</w:t>
      </w:r>
    </w:p>
    <w:p w14:paraId="35B0FE7A" w14:textId="77777777" w:rsidR="006C5258" w:rsidRPr="002D307B" w:rsidRDefault="006C5258" w:rsidP="006C5258">
      <w:pPr>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noProof/>
          <w:highlight w:val="white"/>
          <w:lang w:val="en-US"/>
        </w:rPr>
        <w:drawing>
          <wp:inline distT="0" distB="0" distL="0" distR="0" wp14:anchorId="68AB541E" wp14:editId="0FC6E38F">
            <wp:extent cx="4798500" cy="542925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802759" cy="5434069"/>
                    </a:xfrm>
                    <a:prstGeom prst="rect">
                      <a:avLst/>
                    </a:prstGeom>
                    <a:noFill/>
                    <a:ln>
                      <a:noFill/>
                    </a:ln>
                  </pic:spPr>
                </pic:pic>
              </a:graphicData>
            </a:graphic>
          </wp:inline>
        </w:drawing>
      </w:r>
    </w:p>
    <w:p w14:paraId="621F5281" w14:textId="77777777" w:rsidR="006C5258" w:rsidRPr="00235C1C"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Fig. x *.</w:t>
      </w:r>
    </w:p>
    <w:p w14:paraId="66AD03F1" w14:textId="77777777" w:rsidR="006C5258" w:rsidRDefault="006C5258" w:rsidP="006C5258">
      <w:pPr>
        <w:pStyle w:val="BodyText"/>
        <w:rPr>
          <w:highlight w:val="white"/>
          <w:lang w:val="en-US"/>
        </w:rPr>
      </w:pPr>
      <w:r>
        <w:rPr>
          <w:rFonts w:asciiTheme="majorHAnsi" w:eastAsia="Times New Roman" w:hAnsiTheme="majorHAnsi" w:cstheme="majorHAnsi"/>
          <w:i/>
          <w:iCs/>
          <w:highlight w:val="white"/>
          <w:lang w:val="en-US"/>
        </w:rPr>
        <w:t>An overview visualization of this specific machine learning process - p</w:t>
      </w:r>
      <w:r w:rsidRPr="002D307B">
        <w:rPr>
          <w:rFonts w:asciiTheme="majorHAnsi" w:eastAsia="Times New Roman" w:hAnsiTheme="majorHAnsi" w:cstheme="majorHAnsi"/>
          <w:i/>
          <w:iCs/>
          <w:highlight w:val="white"/>
          <w:lang w:val="en-US"/>
        </w:rPr>
        <w:t>artitioning, feature reduction sets and predictions</w:t>
      </w:r>
      <w:r>
        <w:rPr>
          <w:rFonts w:asciiTheme="majorHAnsi" w:eastAsia="Times New Roman" w:hAnsiTheme="majorHAnsi" w:cstheme="majorHAnsi"/>
          <w:i/>
          <w:iCs/>
          <w:highlight w:val="white"/>
          <w:lang w:val="en-US"/>
        </w:rPr>
        <w:t xml:space="preserve"> of the holdout set</w:t>
      </w:r>
    </w:p>
    <w:p w14:paraId="167D0FAB" w14:textId="77777777" w:rsidR="006C5258" w:rsidRPr="005432BD" w:rsidRDefault="006C5258" w:rsidP="006C5258">
      <w:pPr>
        <w:pStyle w:val="BodyText"/>
        <w:rPr>
          <w:highlight w:val="white"/>
          <w:lang w:val="en-US"/>
        </w:rPr>
      </w:pPr>
    </w:p>
    <w:p w14:paraId="56CEC1CD" w14:textId="77777777" w:rsidR="006C5258" w:rsidRPr="005432BD" w:rsidRDefault="006C5258" w:rsidP="006C5258">
      <w:pPr>
        <w:rPr>
          <w:highlight w:val="white"/>
          <w:lang w:val="en-US"/>
        </w:rPr>
      </w:pPr>
      <w:r>
        <w:rPr>
          <w:highlight w:val="white"/>
          <w:lang w:val="en-US"/>
        </w:rPr>
        <w:t xml:space="preserve">First and foremost, cleaned voice data was acquired from which relevant features were extracted (the feature list was in this replication determined by the original study). The voice data was then partitioned into a training and a holdout set in an 80/20 partitioning process that kept IDs separate in each partition. Feature scaling was then performed using min/max normalization such that it did not allow data leakage from the training to the holdout set. As an ensemble model was desired, we then performed feature selection using LASSO on 5 different splits of the training data. The 5 resulting feature lists where then used as parameters for training 5 distinct SVM linear kernel classification models. These model in turn had their parameters tuned before being tested on a test portion of the training data that the models had not seen. After tuning the parameters until a desired outcome was found, the training data was used to train 5 models, each with its own feature </w:t>
      </w:r>
      <w:r>
        <w:rPr>
          <w:highlight w:val="white"/>
          <w:lang w:val="en-US"/>
        </w:rPr>
        <w:lastRenderedPageBreak/>
        <w:t>set and subsequently predicted the holdout set. The majority vote of a given holdout voice file was then recorded and this constituted the ensemble models predictions. Finally, all models were evaluated based on their performance, with appropriate metrics.</w:t>
      </w:r>
    </w:p>
    <w:p w14:paraId="54EDB588" w14:textId="77777777" w:rsidR="006C5258" w:rsidRPr="009A1D24" w:rsidRDefault="006C5258" w:rsidP="006C5258">
      <w:pPr>
        <w:pStyle w:val="Heading2"/>
        <w:ind w:firstLine="0"/>
        <w:rPr>
          <w:rFonts w:asciiTheme="majorHAnsi" w:hAnsiTheme="majorHAnsi" w:cstheme="majorHAnsi"/>
          <w:highlight w:val="white"/>
          <w:lang w:val="en-US"/>
        </w:rPr>
      </w:pPr>
      <w:bookmarkStart w:id="14" w:name="_Toc57284924"/>
      <w:r w:rsidRPr="002D307B">
        <w:rPr>
          <w:rFonts w:asciiTheme="majorHAnsi" w:hAnsiTheme="majorHAnsi" w:cstheme="majorHAnsi"/>
          <w:highlight w:val="white"/>
          <w:lang w:val="en-US"/>
        </w:rPr>
        <w:t>2.2 Literature search and choice of replication</w:t>
      </w:r>
      <w:bookmarkEnd w:id="14"/>
    </w:p>
    <w:p w14:paraId="3E59F700"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A literature search for papers, dissertations and unpublished manuscripts was conducted for finding the paper to replicate. The complete list of papers listed in the meta-analysis by Alberto et al. in 2019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8aElO80y","properties":{"formattedCitation":"(Alberto et al., 2019)","plainCitation":"(Alberto et al., 2019)","noteIndex":0},"citationItems":[{"id":392,"uris":["http://zotero.org/users/5126004/items/6EGR2NIG"],"uri":["http://zotero.org/users/5126004/items/6EGR2NIG"],"itemData":{"id":392,"type":"report","abstract":"Voice atypicalities have been a characteristic feature of schizophrenia since its first definitions. They are often associated with core negative symptoms such as flat affect and alogia, and with the social impairments seen in the disorder. This suggests that voice atypicalities may represent a marker of clinical features and social functioning in schizophrenia. We systematically reviewed and meta-analyzed the evidence for distinctive acoustic patterns in schizophrenia, as well as their relation to clinical features. We identified 46 articles, including 55 studies with a total of 1254 patients with schizophrenia and 699 healthy controls. Summary effect sizes (Hedges’g and Pearson’s r) estimates were calculated using multilevel Bayesian modeling. We identified weak atypicalities in pitch variability (g = - 0.55) related to flat affect, and stronger atypicalities in proportion of spoken time, speech rate, and pauses (g’s between -0.75 and -1.89) related to alogia and flat affect. However, the effects were mostly modest (with the important exception of pause duration) compared to perceptual and clinical judgments, and characterized by large heterogeneity between studies. Moderator analyses revealed that tasks with a more demanding cognitive and social component showed larger effects both in contrasting patients and controls and in assessing symptomatology. In conclusion, studies of acoustic patterns are a promising but, yet unsystematic avenue for establishing markers of schizophrenia. We outline recommendations towards more cumulative, open, and theory-driven research.","genre":"preprint","language":"en","note":"DOI: 10.1101/583815","publisher":"Bioinformatics","source":"DOI.org (Crossref)","title":"Voice Patterns in Schizophrenia: A systematic Review and Bayesian Meta-Analysis","title-short":"Voice Patterns in Schizophrenia","URL":"http://biorxiv.org/lookup/doi/10.1101/583815","author":[{"family":"Alberto","given":"Parola"},{"family":"Arndis","given":"Simonsen"},{"family":"Vibeke","given":"Bliksted"},{"family":"Riccardo","given":"Fusaroli"}],"accessed":{"date-parts":[["2020",9,3]]},"issued":{"date-parts":[["2019",3,21]]}}}],"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en-US"/>
        </w:rPr>
        <w:t>(Alberto et al., 2019)</w:t>
      </w: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xml:space="preserve"> was manually screened – first by title and since by content. As their search was last updated as of April 12 2018, the search was continued from that date and forward in time by the use of search using Google Scholar on the Sep 15 2020, using the same search terms (schizo* AND machine learning AND prosody OR inflection OR intensity OR pitch OR fundamental frequency OR speech rate OR voice quality OR acoustic OR intonation OR vocal).</w:t>
      </w:r>
    </w:p>
    <w:p w14:paraId="1C65979D"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manual search explored the papers by the author, looking for papers that 1) were transparent and well-documented, 2) were thorough in applying proper machine learning methods, 3) had larger amounts of data. The study by Chakraborty et al. from 2018 was chosen for replication on after taking these factors into consideration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YZKBDLMW","properties":{"formattedCitation":"(Chakraborty et al., 2018)","plainCitation":"(Chakraborty et al., 2018)","noteIndex":0},"citationItems":[{"id":424,"uris":["http://zotero.org/users/5126004/items/TNYWFGZ5"],"uri":["http://zotero.org/users/5126004/items/TNYWFGZ5"],"itemData":{"id":424,"type":"paper-conference","container-title":"2018 IEEE International Conference on Acoustics, Speech and Signal Processing (ICASSP)","page":"6024–6028","publisher":"IEEE","source":"Google Scholar","title":"Prediction of negative symptoms of schizophrenia from emotion related low-level speech signals","author":[{"family":"Chakraborty","given":"Debsubhra"},{"family":"Yang","given":"Zixu"},{"family":"Tahir","given":"Yasir"},{"family":"Maszczyk","given":"Tomasz"},{"family":"Dauwels","given":"Justin"},{"family":"Thalmann","given":"Nadia"},{"family":"Zheng","given":"Jianmin"},{"family":"Maniam","given":"Yogeswary"},{"family":"Amirah","given":"Nur"},{"family":"Tan","given":"Bhing Leet"}],"issued":{"date-parts":[["2018"]]}}}],"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en-US"/>
        </w:rPr>
        <w:t>(Chakraborty et al., 2018)</w:t>
      </w: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xml:space="preserve">. </w:t>
      </w:r>
    </w:p>
    <w:p w14:paraId="007628FF"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br/>
        <w:t>* Expand on this? *</w:t>
      </w:r>
    </w:p>
    <w:p w14:paraId="500F72A3" w14:textId="77777777" w:rsidR="006C5258" w:rsidRPr="002D307B" w:rsidRDefault="006C5258" w:rsidP="006C5258">
      <w:pPr>
        <w:pStyle w:val="Heading2"/>
        <w:ind w:firstLine="0"/>
        <w:rPr>
          <w:rFonts w:asciiTheme="majorHAnsi" w:hAnsiTheme="majorHAnsi" w:cstheme="majorHAnsi"/>
          <w:highlight w:val="white"/>
          <w:lang w:val="en-US"/>
        </w:rPr>
      </w:pPr>
      <w:bookmarkStart w:id="15" w:name="_Toc57284925"/>
      <w:r w:rsidRPr="002D307B">
        <w:rPr>
          <w:rFonts w:asciiTheme="majorHAnsi" w:hAnsiTheme="majorHAnsi" w:cstheme="majorHAnsi"/>
          <w:highlight w:val="white"/>
          <w:lang w:val="en-US"/>
        </w:rPr>
        <w:t>2.3 Data</w:t>
      </w:r>
      <w:bookmarkEnd w:id="15"/>
    </w:p>
    <w:p w14:paraId="7BADB34D" w14:textId="77777777" w:rsidR="006C5258" w:rsidRPr="002D307B" w:rsidRDefault="006C5258" w:rsidP="006C5258">
      <w:pPr>
        <w:pStyle w:val="Heading3"/>
        <w:ind w:firstLine="0"/>
        <w:rPr>
          <w:rFonts w:asciiTheme="majorHAnsi" w:hAnsiTheme="majorHAnsi" w:cstheme="majorHAnsi"/>
          <w:highlight w:val="white"/>
          <w:lang w:val="en-US"/>
        </w:rPr>
      </w:pPr>
      <w:bookmarkStart w:id="16" w:name="_Toc57284926"/>
      <w:r w:rsidRPr="002D307B">
        <w:rPr>
          <w:rFonts w:asciiTheme="majorHAnsi" w:hAnsiTheme="majorHAnsi" w:cstheme="majorHAnsi"/>
          <w:highlight w:val="white"/>
          <w:lang w:val="en-US"/>
        </w:rPr>
        <w:t>2.3.1 Data sources</w:t>
      </w:r>
      <w:bookmarkEnd w:id="16"/>
    </w:p>
    <w:p w14:paraId="51C47F57" w14:textId="77777777" w:rsidR="006C5258" w:rsidRPr="002D307B" w:rsidRDefault="006C5258" w:rsidP="006C5258">
      <w:pPr>
        <w:rPr>
          <w:rFonts w:asciiTheme="majorHAnsi" w:eastAsia="Times New Roman" w:hAnsiTheme="majorHAnsi" w:cstheme="majorHAnsi"/>
          <w:b/>
          <w:bCs/>
          <w:highlight w:val="white"/>
          <w:lang w:val="en-US"/>
        </w:rPr>
      </w:pPr>
      <w:r w:rsidRPr="002D307B">
        <w:rPr>
          <w:rFonts w:asciiTheme="majorHAnsi" w:eastAsia="Times New Roman" w:hAnsiTheme="majorHAnsi" w:cstheme="majorHAnsi"/>
          <w:highlight w:val="white"/>
          <w:lang w:val="en-US"/>
        </w:rPr>
        <w:t xml:space="preserve">The data used in this paper consists of speech recordings gathered from 3 published studies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BsWHbGVm","properties":{"formattedCitation":"(Beck et al., 2020; Bliksted et al., 2014, 2019)","plainCitation":"(Beck et al., 2020; Bliksted et al., 2014, 2019)","noteIndex":0},"citationItems":[{"id":402,"uris":["http://zotero.org/users/5126004/items/RWFCSL7Y"],"uri":["http://zotero.org/users/5126004/items/RWFCSL7Y"],"itemData":{"id":402,"type":"article-journal","container-title":"Nordic Journal of Psychiatry","note":"publisher: Taylor &amp; Francis","page":"1–8","source":"Google Scholar","title":"Cross-cultural comparison of theory of mind deficits in patients with schizophrenia from China and Denmark: different aspects of ToM show different results","title-short":"Cross-cultural comparison of theory of mind deficits in patients with schizophrenia from China and Denmark","author":[{"family":"Beck","given":"Katrine Ingeman"},{"family":"Simonsen","given":"Arndis"},{"family":"Wang","given":"Huiling"},{"family":"Yang","given":"Liuqing"},{"family":"Zhou","given":"Yuan"},{"family":"Bliksted","given":"Vibeke"}],"issued":{"date-parts":[["2020"]]}}},{"id":395,"uris":["http://zotero.org/users/5126004/items/PHF9SAED"],"uri":["http://zotero.org/users/5126004/items/PHF9SAED"],"itemData":{"id":395,"type":"article-journal","abstract":"Background\nRecent research has shown a significant impact of social cognitive domains on real world functioning and prognosis in schizophrenia. However, the correlations between specific aspects of social cognition, neurocognition, IQ and clinical symptoms remain unclear in first-episode schizophrenia. Researchers have speculated about social cognitive subgroups since patients with schizophrenia appear to be a very heterogeneous group.\nMethods\nPatients with a recent diagnosis of first-episode schizophrenia were tested regarding theory of mind, social perception, neurocognition, IQ, and clinical symptoms.\nResults\nData from 36 first-episode schizophrenia patients and 36 one to one matched healthy controls were analysed. Principal component analysis in the patient group was used to examine the variance contributed by different aspects of social cognition, neurocognition, and clinical symptoms.\nConclusions\nComplex aspects of social cognition explained 24% of the variance in the patient group. The other principal components consisted mainly of aspects of simple perception of theory of mind. Neurocognition and clinical symptoms only explained a minor proportion of the variance in the patient group. The results imply that social cognitive deficits in first-episode schizophrenia come in two distinct versions where one is a complex, cognitive demanding form linked with IQ. The other version is related to simpler forms of social cognition and independent of IQ. These two forms are comparable to the implicit and explicit mentalising discussed in the developmental literature. The two forms of social cognitive deficits are likely to require quite different social cognitive interventions.","container-title":"Schizophrenia Research","D</w:instrText>
      </w:r>
      <w:r w:rsidRPr="002D307B">
        <w:rPr>
          <w:rFonts w:asciiTheme="majorHAnsi" w:eastAsia="Times New Roman" w:hAnsiTheme="majorHAnsi" w:cstheme="majorHAnsi"/>
          <w:highlight w:val="white"/>
          <w:lang w:val="da-DK"/>
        </w:rPr>
        <w:instrText xml:space="preserve">OI":"10.1016/j.schres.2014.01.010","ISSN":"0920-9964","issue":"1","journalAbbreviation":"Schizophrenia Research","language":"en","page":"9-17","source":"ScienceDirect","title":"Social cognition and neurocognitive deficits in first-episode schizophrenia","volume":"153","author":[{"family":"Bliksted","given":"Vibeke"},{"family":"Fagerlund","given":"Birgitte"},{"family":"Weed","given":"Ethan"},{"family":"Frith","given":"Chris"},{"family":"Videbech","given":"Poul"}],"issued":{"date-parts":[["2014",3,1]]}}},{"id":405,"uris":["http://zotero.org/users/5126004/items/L7UGRTPI"],"uri":["http://zotero.org/users/5126004/items/L7UGRTPI"],"itemData":{"id":405,"type":"article-journal","container-title":"Schizophrenia bulletin","issue":"2","note":"publisher: Oxford University Press US","page":"377–385","source":"Google Scholar","title":"Hyper-and hypomentalizing in patients with first-episode schizophrenia: fMRI and behavioral studies","title-short":"Hyper-and hypomentalizing in patients with first-episode schizophrenia","volume":"45","author":[{"family":"Bliksted","given":"Vibeke"},{"family":"Frith","given":"Chris"},{"family":"Videbech","given":"Poul"},{"family":"Fagerlund","given":"Birgitte"},{"family":"Emborg","given":"Charlotte"},{"family":"Simonsen","given":"Arndis"},{"family":"Roepstorff","given":"Andreas"},{"family":"Campbell-Meiklejohn","given":"Daniel"}],"issued":{"date-parts":[["2019"]]}}}],"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da-DK"/>
        </w:rPr>
        <w:t>(Beck et al., 2020; Bliksted et al., 2014, 2019)</w:t>
      </w: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da-DK"/>
        </w:rPr>
        <w:t xml:space="preserve"> and an unpublished study by Vibeke Bliksted. </w:t>
      </w:r>
      <w:r w:rsidRPr="002D307B">
        <w:rPr>
          <w:rFonts w:asciiTheme="majorHAnsi" w:eastAsia="Times New Roman" w:hAnsiTheme="majorHAnsi" w:cstheme="majorHAnsi"/>
          <w:highlight w:val="white"/>
          <w:lang w:val="da-DK"/>
        </w:rPr>
        <w:br/>
      </w:r>
      <w:r w:rsidRPr="002D307B">
        <w:rPr>
          <w:rFonts w:asciiTheme="majorHAnsi" w:eastAsia="Times New Roman" w:hAnsiTheme="majorHAnsi" w:cstheme="majorHAnsi"/>
          <w:highlight w:val="white"/>
          <w:lang w:val="en-US"/>
        </w:rPr>
        <w:t>Although the data was acquired in separate studies the speech data has several qualities which makes it suitable for combining into a single study:</w:t>
      </w:r>
    </w:p>
    <w:p w14:paraId="7A561BDF"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Participants from all studies went through the same tasks; namely the Frith Happé animations task (FHA)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cT6FlvnW","properties":{"formattedCitation":"(Abell et al., 2000)","plainCitation":"(Abell et al., 2000)","noteIndex":0},"citationItems":[{"id":413,"uris":["http://zotero.org/users/5126004/items/KDQJFK26"],"uri":["http://zotero.org/users/5126004/items/KDQJFK26"],"itemData":{"id":413,"type":"article-journal","abstract":"Computer-presented animations were used to elicit attributions of actions, interactions and mental states. Two triangles moved around the screen according to one of three conditions. Descriptions of the animations were rated according to accuracy and type of description. Adults predominantly used action descriptions for Random animations (e.g. bouncing), interaction descriptions for Goal-directed (G-D) sequences (fighting), and mentalising descriptions for Theory of Mind (ToM) sequences (tricking). High-functioning children with autism used mentalising descriptions less often than normally developing 8-year-olds, but as often as did children with general intellectual impairment. However, the autism group frequently referred to mental states that were inappropriate to the animation. Even those children with autism who passed standard false belief tasks showed inappropriate descriptions of ToM animations, revealing continuing impairments in mentalising on-line.","container-title":"Cognitive Development","DOI":"10.1016/S0885-2014(00)00014-9","ISSN":"0885-2014","issue":"1","journalAbbreviation":"Cognitive Development","language":"en","page":"1-16","source":"ScienceDirect","title":"Do triangles play tricks? Attribution of mental states to animated shapes in normal and abnormal development","title-short":"Do triangles play tricks?","volume":"15","author":[{"family":"Abell","given":"F"},{"family":"Happé","given":"F"},{"family":"Frith","given":"U"}],"issued":{"date-parts":[["2000",1,1]]}}}],"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en-US"/>
        </w:rPr>
        <w:t>(Abell et al., 2000)</w:t>
      </w: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xml:space="preserve">. All participant went through 8 such trials, except for in the study from 2015 by Bliksted et al., where the participants were presented with 10 trials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gLmMFgF0","properties":{"formattedCitation":"(Bliksted et al., 2014)","plainCitation":"(Bliksted et al., 2014)","noteIndex":0},"citationItems":[{"id":395,"uris":["http://zotero.org/users/5126004/items/PHF9SAED"],"uri":["http://zotero.org/users/5126004/items/PHF9SAED"],"itemData":{"id":395,"type":"article-journal","abstract":"Background\nRecent research has shown a significant impact of social cognitive domains on real world functioning and prognosis in schizophrenia. However, the correlations between specific aspects of social cognition, neurocognition, IQ and clinical symptoms remain unclear in first-episode schizophrenia. Researchers have speculated about social cognitive subgroups since patients with schizophrenia appear to be a very heterogeneous group.\nMethods\nPatients with a recent diagnosis of first-episode schizophrenia were tested regarding theory of mind, social perception, neurocognition, IQ, and clinical symptoms.\nResults\nData from 36 first-episode schizophrenia patients and 36 one to one matched healthy controls were analysed. Principal component analysis in the patient group was used to examine the variance contributed by different aspects of social cognition, neurocognition, and clinical symptoms.\nConclusions\nComplex aspects of social cognition explained 24% of the variance in the patient group. The other principal components consisted mainly of aspects of simple perception of theory of mind. Neurocognition and clinical symptoms only explained a minor proportion of the variance in the patient group. The results imply that social cognitive deficits in first-episode schizophrenia come in two distinct versions where one is a complex, cognitive demanding form linked with IQ. The other version is related to simpler forms of social cognition and independent of IQ. These two forms are comparable to the implicit and explicit mentalising discussed in the developmental literature. The two forms of social cognitive deficits are likely to require quite different social cognitive interventions.","container-title":"Schizophrenia Research","DOI":"10.1016/j.schres.2014.01.010","ISSN":"0920-9964","issue":"1","journalAbbreviation":"Schizophrenia Research","language":"en","page":"9-17","source":"ScienceDirect","title":"Social cognition and neurocognitive deficits in first-episode schizophrenia","volume":"153","author":[{"family":"Bliksted","given":"Vibeke"},{"family":"Fagerlund","given":"Birgitte"},{"family":"Weed","given":"Ethan"},{"family":"Frith","given":"Chris"},{"family":"Videbech","given":"Poul"}],"issued":{"date-parts":[["2014",3,1]]}}}],"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en-US"/>
        </w:rPr>
        <w:t>(Bliksted et al., 2014)</w:t>
      </w: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xml:space="preserve">. </w:t>
      </w:r>
    </w:p>
    <w:p w14:paraId="54783019"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Moreover, recording equipment and recording setting was constant within study, but unique across studies. This results in data corpora of diverse speech recordings suitable for testing whether implementation of a certain machine learning algorithm proves to be versatile in its predictions across data sets.</w:t>
      </w:r>
    </w:p>
    <w:p w14:paraId="21DA131D" w14:textId="77777777" w:rsidR="006C5258" w:rsidRPr="002D307B" w:rsidRDefault="006C5258" w:rsidP="006C5258">
      <w:pPr>
        <w:rPr>
          <w:rFonts w:asciiTheme="majorHAnsi" w:eastAsia="Times New Roman" w:hAnsiTheme="majorHAnsi" w:cstheme="majorHAnsi"/>
          <w:highlight w:val="white"/>
          <w:lang w:val="en-US"/>
        </w:rPr>
      </w:pPr>
    </w:p>
    <w:p w14:paraId="461C05D1" w14:textId="77777777" w:rsidR="006C5258" w:rsidRPr="002D307B" w:rsidRDefault="006C5258" w:rsidP="006C5258">
      <w:pPr>
        <w:pStyle w:val="Heading3"/>
        <w:ind w:firstLine="0"/>
        <w:rPr>
          <w:rFonts w:asciiTheme="majorHAnsi" w:hAnsiTheme="majorHAnsi" w:cstheme="majorHAnsi"/>
          <w:highlight w:val="white"/>
          <w:lang w:val="en-US"/>
        </w:rPr>
      </w:pPr>
      <w:bookmarkStart w:id="17" w:name="_Toc57284927"/>
      <w:r w:rsidRPr="002D307B">
        <w:rPr>
          <w:rFonts w:asciiTheme="majorHAnsi" w:hAnsiTheme="majorHAnsi" w:cstheme="majorHAnsi"/>
          <w:highlight w:val="white"/>
          <w:lang w:val="en-US"/>
        </w:rPr>
        <w:t>2.3.2 Participants</w:t>
      </w:r>
      <w:bookmarkEnd w:id="17"/>
    </w:p>
    <w:p w14:paraId="3C180B4D"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222 Danish participants were included in this study. Out of the 222 participants 106 were clinically diagnosed with schizophrenia by trained psychiatrists in accordance with the standards of ICD-10 DCR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25aqAWeu","properties":{"formattedCitation":"(Zivetz, 1992)","plainCitation":"(Zivetz, 1992)","noteIndex":0},"citationItems":[{"id":393,"uris":["http://zotero.org/users/5126004/items/MWZ23ZV2"],"uri":["http://zotero.org/users/5126004/items/MWZ23ZV2"],"itemData":{"id":393,"type":"book","publisher":"World Health Organization","source":"Google Scholar","title":"The ICD-10 classification of mental and behavioural disorders: clinical descriptions and diagnostic guidelines","title-short":"The ICD-10 classification of mental and behavioural disorders","volume":"1","author":[{"family":"Zivetz","given":"Laurie"}],"issued":{"date-parts":[["1992"]]}}}],"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en-US"/>
        </w:rPr>
        <w:t>(Zivetz, 1992)</w:t>
      </w: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Patients were recruited through OPUS, Clinic for people with schizophrenia, Aarhus University Hospital Risskov.</w:t>
      </w:r>
      <w:r w:rsidRPr="002D307B">
        <w:rPr>
          <w:rFonts w:asciiTheme="majorHAnsi" w:eastAsia="Times New Roman" w:hAnsiTheme="majorHAnsi" w:cstheme="majorHAnsi"/>
          <w:highlight w:val="white"/>
          <w:lang w:val="en-US"/>
        </w:rPr>
        <w:br/>
        <w:t xml:space="preserve">The patient group was originally matched one-to-one with healthy control subjects (N = 116), using the following criteria: age, sex, handedness, ethnicity, community of residence and parental social </w:t>
      </w:r>
      <w:r w:rsidRPr="002D307B">
        <w:rPr>
          <w:rFonts w:asciiTheme="majorHAnsi" w:eastAsia="Times New Roman" w:hAnsiTheme="majorHAnsi" w:cstheme="majorHAnsi"/>
          <w:highlight w:val="white"/>
          <w:lang w:val="en-US"/>
        </w:rPr>
        <w:lastRenderedPageBreak/>
        <w:t xml:space="preserve">economic status (based on the highest parental education and expected parental income according to Statistics Denmark regarding wages) and educational level (based on the last commenced education)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kwHtk9hq","properties":{"formattedCitation":"({\\i{}Statistics Denmark}, n.d.)","plainCitation":"(Statistics Denmark, n.d.)","noteIndex":0},"citationItems":[{"id":408,"uris":["http://zotero.org/users/5126004/items/B6HBWF2L"],"uri":["http://zotero.org/users/5126004/items/B6HBWF2L"],"itemData":{"id":408,"type":"webpage","title":"Statistics Denmark","URL":"https://www.dst.dk/en/","accessed":{"date-parts":[["2020",11,11]]}}}],"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szCs w:val="24"/>
          <w:lang w:val="en-US"/>
        </w:rPr>
        <w:t>(</w:t>
      </w:r>
      <w:r w:rsidRPr="002D307B">
        <w:rPr>
          <w:rFonts w:asciiTheme="majorHAnsi" w:hAnsiTheme="majorHAnsi" w:cstheme="majorHAnsi"/>
          <w:i/>
          <w:iCs/>
          <w:szCs w:val="24"/>
          <w:lang w:val="en-US"/>
        </w:rPr>
        <w:t>Statistics Denmark</w:t>
      </w:r>
      <w:r w:rsidRPr="002D307B">
        <w:rPr>
          <w:rFonts w:asciiTheme="majorHAnsi" w:hAnsiTheme="majorHAnsi" w:cstheme="majorHAnsi"/>
          <w:szCs w:val="24"/>
          <w:lang w:val="en-US"/>
        </w:rPr>
        <w:t>, n.d.)</w:t>
      </w: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Healthy control subjects were recruited via advertisements in four local newspapers. All participants in this group (and their first-degree relatives) had no history of any psychological disorders.</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Although the control group was originally matched one-to-one with the patient group, 14 patients and 4 controls were excluded due to poor recording quality or other similar factors. This explains the uneven number of participants within each group. For further information on participants, see table x *.</w:t>
      </w:r>
      <w:r w:rsidRPr="002D307B">
        <w:rPr>
          <w:rFonts w:asciiTheme="majorHAnsi" w:eastAsia="Times New Roman" w:hAnsiTheme="majorHAnsi" w:cstheme="majorHAnsi"/>
          <w:highlight w:val="white"/>
          <w:lang w:val="en-US"/>
        </w:rPr>
        <w:br/>
      </w:r>
    </w:p>
    <w:tbl>
      <w:tblPr>
        <w:tblStyle w:val="TableGrid"/>
        <w:tblW w:w="8938" w:type="dxa"/>
        <w:tblLook w:val="04A0" w:firstRow="1" w:lastRow="0" w:firstColumn="1" w:lastColumn="0" w:noHBand="0" w:noVBand="1"/>
      </w:tblPr>
      <w:tblGrid>
        <w:gridCol w:w="1232"/>
        <w:gridCol w:w="615"/>
        <w:gridCol w:w="1129"/>
        <w:gridCol w:w="1312"/>
        <w:gridCol w:w="1083"/>
        <w:gridCol w:w="1255"/>
        <w:gridCol w:w="992"/>
        <w:gridCol w:w="1320"/>
      </w:tblGrid>
      <w:tr w:rsidR="006C5258" w:rsidRPr="002D307B" w14:paraId="4904114B" w14:textId="77777777" w:rsidTr="00BE4068">
        <w:tc>
          <w:tcPr>
            <w:tcW w:w="1232" w:type="dxa"/>
          </w:tcPr>
          <w:p w14:paraId="017663CA" w14:textId="77777777" w:rsidR="006C5258" w:rsidRPr="002D307B" w:rsidRDefault="006C5258" w:rsidP="00BE4068">
            <w:pPr>
              <w:pStyle w:val="NoSpacing"/>
              <w:rPr>
                <w:rFonts w:eastAsia="Times New Roman"/>
                <w:highlight w:val="white"/>
              </w:rPr>
            </w:pPr>
            <w:r w:rsidRPr="002D307B">
              <w:rPr>
                <w:rFonts w:eastAsia="Times New Roman"/>
                <w:highlight w:val="white"/>
              </w:rPr>
              <w:t>Study</w:t>
            </w:r>
          </w:p>
        </w:tc>
        <w:tc>
          <w:tcPr>
            <w:tcW w:w="615" w:type="dxa"/>
          </w:tcPr>
          <w:p w14:paraId="35DEF58E" w14:textId="77777777" w:rsidR="006C5258" w:rsidRPr="002D307B" w:rsidRDefault="006C5258" w:rsidP="00BE4068">
            <w:pPr>
              <w:pStyle w:val="NoSpacing"/>
              <w:rPr>
                <w:rFonts w:eastAsia="Times New Roman"/>
                <w:highlight w:val="white"/>
              </w:rPr>
            </w:pPr>
            <w:r w:rsidRPr="002D307B">
              <w:rPr>
                <w:rFonts w:eastAsia="Times New Roman"/>
                <w:highlight w:val="white"/>
              </w:rPr>
              <w:t xml:space="preserve">N() </w:t>
            </w:r>
          </w:p>
        </w:tc>
        <w:tc>
          <w:tcPr>
            <w:tcW w:w="1129" w:type="dxa"/>
          </w:tcPr>
          <w:p w14:paraId="457F12C4" w14:textId="77777777" w:rsidR="006C5258" w:rsidRPr="002D307B" w:rsidRDefault="006C5258" w:rsidP="00BE4068">
            <w:pPr>
              <w:pStyle w:val="NoSpacing"/>
              <w:rPr>
                <w:rFonts w:eastAsia="Times New Roman"/>
                <w:highlight w:val="white"/>
              </w:rPr>
            </w:pPr>
            <w:r w:rsidRPr="002D307B">
              <w:rPr>
                <w:rFonts w:eastAsia="Times New Roman"/>
                <w:highlight w:val="white"/>
              </w:rPr>
              <w:t>Diagnosis</w:t>
            </w:r>
          </w:p>
        </w:tc>
        <w:tc>
          <w:tcPr>
            <w:tcW w:w="1312" w:type="dxa"/>
          </w:tcPr>
          <w:p w14:paraId="36FFC7C3" w14:textId="77777777" w:rsidR="006C5258" w:rsidRPr="002D307B" w:rsidRDefault="006C5258" w:rsidP="00BE4068">
            <w:pPr>
              <w:pStyle w:val="NoSpacing"/>
              <w:rPr>
                <w:rFonts w:eastAsia="Times New Roman"/>
                <w:highlight w:val="white"/>
              </w:rPr>
            </w:pPr>
            <w:r w:rsidRPr="002D307B">
              <w:rPr>
                <w:rFonts w:eastAsia="Times New Roman"/>
                <w:highlight w:val="white"/>
              </w:rPr>
              <w:t>N(Females)</w:t>
            </w:r>
          </w:p>
        </w:tc>
        <w:tc>
          <w:tcPr>
            <w:tcW w:w="1083" w:type="dxa"/>
          </w:tcPr>
          <w:p w14:paraId="0D9F6686" w14:textId="77777777" w:rsidR="006C5258" w:rsidRPr="002D307B" w:rsidRDefault="006C5258" w:rsidP="00BE4068">
            <w:pPr>
              <w:pStyle w:val="NoSpacing"/>
              <w:rPr>
                <w:rFonts w:eastAsia="Times New Roman"/>
                <w:highlight w:val="white"/>
              </w:rPr>
            </w:pPr>
            <w:r w:rsidRPr="002D307B">
              <w:rPr>
                <w:rFonts w:eastAsia="Times New Roman"/>
                <w:highlight w:val="white"/>
              </w:rPr>
              <w:t>N(Males)</w:t>
            </w:r>
          </w:p>
        </w:tc>
        <w:tc>
          <w:tcPr>
            <w:tcW w:w="1255" w:type="dxa"/>
          </w:tcPr>
          <w:p w14:paraId="372CDEA0" w14:textId="77777777" w:rsidR="006C5258" w:rsidRPr="002D307B" w:rsidRDefault="006C5258" w:rsidP="00BE4068">
            <w:pPr>
              <w:pStyle w:val="NoSpacing"/>
              <w:rPr>
                <w:rFonts w:eastAsia="Times New Roman"/>
                <w:highlight w:val="white"/>
              </w:rPr>
            </w:pPr>
            <w:r w:rsidRPr="002D307B">
              <w:rPr>
                <w:rFonts w:eastAsia="Times New Roman"/>
                <w:highlight w:val="white"/>
              </w:rPr>
              <w:t>Mean(Age)</w:t>
            </w:r>
          </w:p>
        </w:tc>
        <w:tc>
          <w:tcPr>
            <w:tcW w:w="992" w:type="dxa"/>
          </w:tcPr>
          <w:p w14:paraId="4F655F97" w14:textId="77777777" w:rsidR="006C5258" w:rsidRPr="002D307B" w:rsidRDefault="006C5258" w:rsidP="00BE4068">
            <w:pPr>
              <w:pStyle w:val="NoSpacing"/>
              <w:rPr>
                <w:rFonts w:eastAsia="Times New Roman"/>
                <w:highlight w:val="white"/>
              </w:rPr>
            </w:pPr>
            <w:r w:rsidRPr="002D307B">
              <w:rPr>
                <w:rFonts w:eastAsia="Times New Roman"/>
                <w:highlight w:val="white"/>
              </w:rPr>
              <w:t>SD(Age)</w:t>
            </w:r>
          </w:p>
        </w:tc>
        <w:tc>
          <w:tcPr>
            <w:tcW w:w="1320" w:type="dxa"/>
          </w:tcPr>
          <w:p w14:paraId="7F10F7EC" w14:textId="77777777" w:rsidR="006C5258" w:rsidRPr="002D307B" w:rsidRDefault="006C5258" w:rsidP="00BE4068">
            <w:pPr>
              <w:pStyle w:val="NoSpacing"/>
              <w:rPr>
                <w:rFonts w:eastAsia="Times New Roman"/>
                <w:highlight w:val="white"/>
              </w:rPr>
            </w:pPr>
            <w:r w:rsidRPr="002D307B">
              <w:rPr>
                <w:rFonts w:eastAsia="Times New Roman"/>
                <w:highlight w:val="white"/>
              </w:rPr>
              <w:t>Range(Age)</w:t>
            </w:r>
          </w:p>
        </w:tc>
      </w:tr>
      <w:tr w:rsidR="006C5258" w:rsidRPr="002D307B" w14:paraId="49066F2B" w14:textId="77777777" w:rsidTr="00BE4068">
        <w:tc>
          <w:tcPr>
            <w:tcW w:w="1232" w:type="dxa"/>
            <w:vMerge w:val="restart"/>
          </w:tcPr>
          <w:p w14:paraId="3C184E20" w14:textId="77777777" w:rsidR="006C5258" w:rsidRPr="002D307B" w:rsidRDefault="006C5258" w:rsidP="00BE4068">
            <w:pPr>
              <w:pStyle w:val="NoSpacing"/>
              <w:rPr>
                <w:rFonts w:eastAsia="Times New Roman"/>
                <w:highlight w:val="white"/>
              </w:rPr>
            </w:pPr>
            <w:r w:rsidRPr="002D307B">
              <w:rPr>
                <w:rFonts w:eastAsia="Times New Roman"/>
                <w:highlight w:val="white"/>
              </w:rPr>
              <w:t>Beck et al., 2020</w:t>
            </w:r>
          </w:p>
        </w:tc>
        <w:tc>
          <w:tcPr>
            <w:tcW w:w="615" w:type="dxa"/>
            <w:vMerge w:val="restart"/>
          </w:tcPr>
          <w:p w14:paraId="0B7A0057" w14:textId="77777777" w:rsidR="006C5258" w:rsidRPr="002D307B" w:rsidRDefault="006C5258" w:rsidP="00BE4068">
            <w:pPr>
              <w:pStyle w:val="NoSpacing"/>
              <w:rPr>
                <w:rFonts w:eastAsia="Times New Roman"/>
                <w:highlight w:val="white"/>
              </w:rPr>
            </w:pPr>
            <w:r w:rsidRPr="002D307B">
              <w:rPr>
                <w:rFonts w:eastAsia="Times New Roman"/>
                <w:highlight w:val="white"/>
              </w:rPr>
              <w:t>70</w:t>
            </w:r>
          </w:p>
        </w:tc>
        <w:tc>
          <w:tcPr>
            <w:tcW w:w="1129" w:type="dxa"/>
            <w:shd w:val="clear" w:color="auto" w:fill="EEECE1" w:themeFill="background2"/>
          </w:tcPr>
          <w:p w14:paraId="626BAD7F" w14:textId="77777777" w:rsidR="006C5258" w:rsidRPr="00FE284D" w:rsidRDefault="006C5258" w:rsidP="00BE4068">
            <w:pPr>
              <w:pStyle w:val="NoSpacing"/>
              <w:rPr>
                <w:rFonts w:eastAsia="Times New Roman"/>
              </w:rPr>
            </w:pPr>
            <w:r w:rsidRPr="00FE284D">
              <w:rPr>
                <w:rFonts w:eastAsia="Times New Roman"/>
              </w:rPr>
              <w:t>SZ</w:t>
            </w:r>
          </w:p>
        </w:tc>
        <w:tc>
          <w:tcPr>
            <w:tcW w:w="1312" w:type="dxa"/>
            <w:shd w:val="clear" w:color="auto" w:fill="EEECE1" w:themeFill="background2"/>
          </w:tcPr>
          <w:p w14:paraId="57EBBB33" w14:textId="77777777" w:rsidR="006C5258" w:rsidRPr="00FE284D" w:rsidRDefault="006C5258" w:rsidP="00BE4068">
            <w:pPr>
              <w:pStyle w:val="NoSpacing"/>
              <w:rPr>
                <w:rFonts w:eastAsia="Times New Roman"/>
              </w:rPr>
            </w:pPr>
            <w:r w:rsidRPr="00FE284D">
              <w:rPr>
                <w:rFonts w:eastAsia="Times New Roman"/>
              </w:rPr>
              <w:t>16</w:t>
            </w:r>
          </w:p>
        </w:tc>
        <w:tc>
          <w:tcPr>
            <w:tcW w:w="1083" w:type="dxa"/>
            <w:shd w:val="clear" w:color="auto" w:fill="EEECE1" w:themeFill="background2"/>
          </w:tcPr>
          <w:p w14:paraId="09797A1C" w14:textId="77777777" w:rsidR="006C5258" w:rsidRPr="00FE284D" w:rsidRDefault="006C5258" w:rsidP="00BE4068">
            <w:pPr>
              <w:pStyle w:val="NoSpacing"/>
              <w:rPr>
                <w:rFonts w:eastAsia="Times New Roman"/>
              </w:rPr>
            </w:pPr>
            <w:r w:rsidRPr="00FE284D">
              <w:rPr>
                <w:rFonts w:eastAsia="Times New Roman"/>
              </w:rPr>
              <w:t>18</w:t>
            </w:r>
          </w:p>
        </w:tc>
        <w:tc>
          <w:tcPr>
            <w:tcW w:w="1255" w:type="dxa"/>
            <w:shd w:val="clear" w:color="auto" w:fill="EEECE1" w:themeFill="background2"/>
          </w:tcPr>
          <w:p w14:paraId="144E2AD6" w14:textId="77777777" w:rsidR="006C5258" w:rsidRPr="00FE284D" w:rsidRDefault="006C5258" w:rsidP="00BE4068">
            <w:pPr>
              <w:pStyle w:val="NoSpacing"/>
              <w:rPr>
                <w:rFonts w:eastAsia="Times New Roman"/>
              </w:rPr>
            </w:pPr>
            <w:r w:rsidRPr="00FE284D">
              <w:rPr>
                <w:rFonts w:eastAsia="Times New Roman"/>
              </w:rPr>
              <w:t>22.8</w:t>
            </w:r>
          </w:p>
        </w:tc>
        <w:tc>
          <w:tcPr>
            <w:tcW w:w="992" w:type="dxa"/>
            <w:shd w:val="clear" w:color="auto" w:fill="EEECE1" w:themeFill="background2"/>
          </w:tcPr>
          <w:p w14:paraId="15CE2318" w14:textId="77777777" w:rsidR="006C5258" w:rsidRPr="00FE284D" w:rsidRDefault="006C5258" w:rsidP="00BE4068">
            <w:pPr>
              <w:pStyle w:val="NoSpacing"/>
              <w:rPr>
                <w:rFonts w:eastAsia="Times New Roman"/>
              </w:rPr>
            </w:pPr>
            <w:r w:rsidRPr="00FE284D">
              <w:rPr>
                <w:rFonts w:eastAsia="Times New Roman"/>
              </w:rPr>
              <w:t>3.13</w:t>
            </w:r>
          </w:p>
        </w:tc>
        <w:tc>
          <w:tcPr>
            <w:tcW w:w="1320" w:type="dxa"/>
            <w:shd w:val="clear" w:color="auto" w:fill="EEECE1" w:themeFill="background2"/>
          </w:tcPr>
          <w:p w14:paraId="202510E9" w14:textId="77777777" w:rsidR="006C5258" w:rsidRPr="00FE284D" w:rsidRDefault="006C5258" w:rsidP="00BE4068">
            <w:pPr>
              <w:pStyle w:val="NoSpacing"/>
              <w:rPr>
                <w:rFonts w:eastAsia="Times New Roman"/>
              </w:rPr>
            </w:pPr>
            <w:r w:rsidRPr="00FE284D">
              <w:rPr>
                <w:rFonts w:eastAsia="Times New Roman"/>
              </w:rPr>
              <w:t>18-31</w:t>
            </w:r>
          </w:p>
        </w:tc>
      </w:tr>
      <w:tr w:rsidR="006C5258" w:rsidRPr="002D307B" w14:paraId="573EB08B" w14:textId="77777777" w:rsidTr="00BE4068">
        <w:tc>
          <w:tcPr>
            <w:tcW w:w="1232" w:type="dxa"/>
            <w:vMerge/>
          </w:tcPr>
          <w:p w14:paraId="16E3AB20" w14:textId="77777777" w:rsidR="006C5258" w:rsidRPr="002D307B" w:rsidRDefault="006C5258" w:rsidP="00BE4068">
            <w:pPr>
              <w:pStyle w:val="NoSpacing"/>
              <w:rPr>
                <w:rFonts w:eastAsia="Times New Roman"/>
                <w:highlight w:val="white"/>
              </w:rPr>
            </w:pPr>
          </w:p>
        </w:tc>
        <w:tc>
          <w:tcPr>
            <w:tcW w:w="615" w:type="dxa"/>
            <w:vMerge/>
          </w:tcPr>
          <w:p w14:paraId="3728B0AF" w14:textId="77777777" w:rsidR="006C5258" w:rsidRPr="002D307B" w:rsidRDefault="006C5258" w:rsidP="00BE4068">
            <w:pPr>
              <w:pStyle w:val="NoSpacing"/>
              <w:rPr>
                <w:rFonts w:eastAsia="Times New Roman"/>
                <w:highlight w:val="white"/>
              </w:rPr>
            </w:pPr>
          </w:p>
        </w:tc>
        <w:tc>
          <w:tcPr>
            <w:tcW w:w="1129" w:type="dxa"/>
          </w:tcPr>
          <w:p w14:paraId="2F0EFD0C" w14:textId="77777777" w:rsidR="006C5258" w:rsidRPr="002D307B" w:rsidRDefault="006C5258" w:rsidP="00BE4068">
            <w:pPr>
              <w:pStyle w:val="NoSpacing"/>
              <w:rPr>
                <w:rFonts w:eastAsia="Times New Roman"/>
                <w:highlight w:val="white"/>
              </w:rPr>
            </w:pPr>
            <w:r w:rsidRPr="002D307B">
              <w:rPr>
                <w:rFonts w:eastAsia="Times New Roman"/>
                <w:highlight w:val="white"/>
              </w:rPr>
              <w:t>TD</w:t>
            </w:r>
          </w:p>
        </w:tc>
        <w:tc>
          <w:tcPr>
            <w:tcW w:w="1312" w:type="dxa"/>
          </w:tcPr>
          <w:p w14:paraId="6D0E762C" w14:textId="77777777" w:rsidR="006C5258" w:rsidRPr="002D307B" w:rsidRDefault="006C5258" w:rsidP="00BE4068">
            <w:pPr>
              <w:pStyle w:val="NoSpacing"/>
              <w:rPr>
                <w:rFonts w:eastAsia="Times New Roman"/>
                <w:highlight w:val="white"/>
              </w:rPr>
            </w:pPr>
            <w:r w:rsidRPr="002D307B">
              <w:rPr>
                <w:rFonts w:eastAsia="Times New Roman"/>
                <w:highlight w:val="white"/>
              </w:rPr>
              <w:t>17</w:t>
            </w:r>
          </w:p>
        </w:tc>
        <w:tc>
          <w:tcPr>
            <w:tcW w:w="1083" w:type="dxa"/>
          </w:tcPr>
          <w:p w14:paraId="5ED85464" w14:textId="77777777" w:rsidR="006C5258" w:rsidRPr="002D307B" w:rsidRDefault="006C5258" w:rsidP="00BE4068">
            <w:pPr>
              <w:pStyle w:val="NoSpacing"/>
              <w:rPr>
                <w:rFonts w:eastAsia="Times New Roman"/>
                <w:highlight w:val="white"/>
              </w:rPr>
            </w:pPr>
            <w:r w:rsidRPr="002D307B">
              <w:rPr>
                <w:rFonts w:eastAsia="Times New Roman"/>
                <w:highlight w:val="white"/>
              </w:rPr>
              <w:t>19</w:t>
            </w:r>
          </w:p>
        </w:tc>
        <w:tc>
          <w:tcPr>
            <w:tcW w:w="1255" w:type="dxa"/>
          </w:tcPr>
          <w:p w14:paraId="2C2A7B70" w14:textId="77777777" w:rsidR="006C5258" w:rsidRPr="002D307B" w:rsidRDefault="006C5258" w:rsidP="00BE4068">
            <w:pPr>
              <w:pStyle w:val="NoSpacing"/>
              <w:rPr>
                <w:rFonts w:eastAsia="Times New Roman"/>
                <w:highlight w:val="white"/>
              </w:rPr>
            </w:pPr>
            <w:r w:rsidRPr="002D307B">
              <w:rPr>
                <w:rFonts w:eastAsia="Times New Roman"/>
                <w:highlight w:val="white"/>
              </w:rPr>
              <w:t>22.7</w:t>
            </w:r>
          </w:p>
        </w:tc>
        <w:tc>
          <w:tcPr>
            <w:tcW w:w="992" w:type="dxa"/>
          </w:tcPr>
          <w:p w14:paraId="74CE3BDF" w14:textId="77777777" w:rsidR="006C5258" w:rsidRPr="002D307B" w:rsidRDefault="006C5258" w:rsidP="00BE4068">
            <w:pPr>
              <w:pStyle w:val="NoSpacing"/>
              <w:rPr>
                <w:rFonts w:eastAsia="Times New Roman"/>
                <w:highlight w:val="white"/>
              </w:rPr>
            </w:pPr>
            <w:r w:rsidRPr="002D307B">
              <w:rPr>
                <w:rFonts w:eastAsia="Times New Roman"/>
                <w:highlight w:val="white"/>
              </w:rPr>
              <w:t>3.19</w:t>
            </w:r>
          </w:p>
        </w:tc>
        <w:tc>
          <w:tcPr>
            <w:tcW w:w="1320" w:type="dxa"/>
          </w:tcPr>
          <w:p w14:paraId="26DBBF18" w14:textId="77777777" w:rsidR="006C5258" w:rsidRPr="002D307B" w:rsidRDefault="006C5258" w:rsidP="00BE4068">
            <w:pPr>
              <w:pStyle w:val="NoSpacing"/>
              <w:rPr>
                <w:rFonts w:eastAsia="Times New Roman"/>
                <w:highlight w:val="white"/>
              </w:rPr>
            </w:pPr>
            <w:r w:rsidRPr="002D307B">
              <w:rPr>
                <w:rFonts w:eastAsia="Times New Roman"/>
                <w:highlight w:val="white"/>
              </w:rPr>
              <w:t>18-30</w:t>
            </w:r>
          </w:p>
        </w:tc>
      </w:tr>
      <w:tr w:rsidR="006C5258" w:rsidRPr="002D307B" w14:paraId="1A7AC805" w14:textId="77777777" w:rsidTr="00BE4068">
        <w:tc>
          <w:tcPr>
            <w:tcW w:w="1232" w:type="dxa"/>
            <w:vMerge w:val="restart"/>
          </w:tcPr>
          <w:p w14:paraId="1B07A083" w14:textId="77777777" w:rsidR="006C5258" w:rsidRPr="002D307B" w:rsidRDefault="006C5258" w:rsidP="00BE4068">
            <w:pPr>
              <w:pStyle w:val="NoSpacing"/>
              <w:rPr>
                <w:rFonts w:eastAsia="Times New Roman"/>
                <w:highlight w:val="white"/>
              </w:rPr>
            </w:pPr>
            <w:r w:rsidRPr="002D307B">
              <w:rPr>
                <w:rFonts w:eastAsia="Times New Roman"/>
                <w:highlight w:val="white"/>
              </w:rPr>
              <w:t>Bliksted et al., 2014</w:t>
            </w:r>
          </w:p>
        </w:tc>
        <w:tc>
          <w:tcPr>
            <w:tcW w:w="615" w:type="dxa"/>
            <w:vMerge w:val="restart"/>
          </w:tcPr>
          <w:p w14:paraId="0EA5772B" w14:textId="77777777" w:rsidR="006C5258" w:rsidRPr="002D307B" w:rsidRDefault="006C5258" w:rsidP="00BE4068">
            <w:pPr>
              <w:pStyle w:val="NoSpacing"/>
              <w:rPr>
                <w:rFonts w:eastAsia="Times New Roman"/>
                <w:highlight w:val="white"/>
              </w:rPr>
            </w:pPr>
            <w:r w:rsidRPr="002D307B">
              <w:rPr>
                <w:rFonts w:eastAsia="Times New Roman"/>
                <w:highlight w:val="white"/>
              </w:rPr>
              <w:t>46</w:t>
            </w:r>
          </w:p>
        </w:tc>
        <w:tc>
          <w:tcPr>
            <w:tcW w:w="1129" w:type="dxa"/>
            <w:shd w:val="clear" w:color="auto" w:fill="EEECE1" w:themeFill="background2"/>
          </w:tcPr>
          <w:p w14:paraId="7CD95B39" w14:textId="77777777" w:rsidR="006C5258" w:rsidRPr="00FE284D" w:rsidRDefault="006C5258" w:rsidP="00BE4068">
            <w:pPr>
              <w:pStyle w:val="NoSpacing"/>
              <w:rPr>
                <w:rFonts w:eastAsia="Times New Roman"/>
              </w:rPr>
            </w:pPr>
            <w:r w:rsidRPr="00FE284D">
              <w:rPr>
                <w:rFonts w:eastAsia="Times New Roman"/>
              </w:rPr>
              <w:t>SZ</w:t>
            </w:r>
          </w:p>
        </w:tc>
        <w:tc>
          <w:tcPr>
            <w:tcW w:w="1312" w:type="dxa"/>
            <w:shd w:val="clear" w:color="auto" w:fill="EEECE1" w:themeFill="background2"/>
          </w:tcPr>
          <w:p w14:paraId="398D9929" w14:textId="77777777" w:rsidR="006C5258" w:rsidRPr="00FE284D" w:rsidRDefault="006C5258" w:rsidP="00BE4068">
            <w:pPr>
              <w:pStyle w:val="NoSpacing"/>
              <w:rPr>
                <w:rFonts w:eastAsia="Times New Roman"/>
              </w:rPr>
            </w:pPr>
            <w:r w:rsidRPr="00FE284D">
              <w:rPr>
                <w:rFonts w:eastAsia="Times New Roman"/>
              </w:rPr>
              <w:t>6</w:t>
            </w:r>
          </w:p>
        </w:tc>
        <w:tc>
          <w:tcPr>
            <w:tcW w:w="1083" w:type="dxa"/>
            <w:shd w:val="clear" w:color="auto" w:fill="EEECE1" w:themeFill="background2"/>
          </w:tcPr>
          <w:p w14:paraId="083992B0" w14:textId="77777777" w:rsidR="006C5258" w:rsidRPr="00FE284D" w:rsidRDefault="006C5258" w:rsidP="00BE4068">
            <w:pPr>
              <w:pStyle w:val="NoSpacing"/>
              <w:rPr>
                <w:rFonts w:eastAsia="Times New Roman"/>
              </w:rPr>
            </w:pPr>
            <w:r w:rsidRPr="00FE284D">
              <w:rPr>
                <w:rFonts w:eastAsia="Times New Roman"/>
              </w:rPr>
              <w:t>17</w:t>
            </w:r>
          </w:p>
        </w:tc>
        <w:tc>
          <w:tcPr>
            <w:tcW w:w="1255" w:type="dxa"/>
            <w:shd w:val="clear" w:color="auto" w:fill="EEECE1" w:themeFill="background2"/>
          </w:tcPr>
          <w:p w14:paraId="23BD26C8" w14:textId="77777777" w:rsidR="006C5258" w:rsidRPr="00FE284D" w:rsidRDefault="006C5258" w:rsidP="00BE4068">
            <w:pPr>
              <w:pStyle w:val="NoSpacing"/>
              <w:rPr>
                <w:rFonts w:eastAsia="Times New Roman"/>
              </w:rPr>
            </w:pPr>
            <w:r w:rsidRPr="00FE284D">
              <w:rPr>
                <w:rFonts w:eastAsia="Times New Roman"/>
              </w:rPr>
              <w:t>23.3</w:t>
            </w:r>
          </w:p>
        </w:tc>
        <w:tc>
          <w:tcPr>
            <w:tcW w:w="992" w:type="dxa"/>
            <w:shd w:val="clear" w:color="auto" w:fill="EEECE1" w:themeFill="background2"/>
          </w:tcPr>
          <w:p w14:paraId="2A858D04" w14:textId="77777777" w:rsidR="006C5258" w:rsidRPr="00FE284D" w:rsidRDefault="006C5258" w:rsidP="00BE4068">
            <w:pPr>
              <w:pStyle w:val="NoSpacing"/>
              <w:rPr>
                <w:rFonts w:eastAsia="Times New Roman"/>
              </w:rPr>
            </w:pPr>
            <w:r w:rsidRPr="00FE284D">
              <w:rPr>
                <w:rFonts w:eastAsia="Times New Roman"/>
              </w:rPr>
              <w:t>3.94</w:t>
            </w:r>
          </w:p>
        </w:tc>
        <w:tc>
          <w:tcPr>
            <w:tcW w:w="1320" w:type="dxa"/>
            <w:shd w:val="clear" w:color="auto" w:fill="EEECE1" w:themeFill="background2"/>
          </w:tcPr>
          <w:p w14:paraId="607F9B6E" w14:textId="77777777" w:rsidR="006C5258" w:rsidRPr="00FE284D" w:rsidRDefault="006C5258" w:rsidP="00BE4068">
            <w:pPr>
              <w:pStyle w:val="NoSpacing"/>
              <w:rPr>
                <w:rFonts w:eastAsia="Times New Roman"/>
              </w:rPr>
            </w:pPr>
            <w:r w:rsidRPr="00FE284D">
              <w:rPr>
                <w:rFonts w:eastAsia="Times New Roman"/>
              </w:rPr>
              <w:t>18-33</w:t>
            </w:r>
          </w:p>
        </w:tc>
      </w:tr>
      <w:tr w:rsidR="006C5258" w:rsidRPr="002D307B" w14:paraId="1553FCA7" w14:textId="77777777" w:rsidTr="00BE4068">
        <w:tc>
          <w:tcPr>
            <w:tcW w:w="1232" w:type="dxa"/>
            <w:vMerge/>
          </w:tcPr>
          <w:p w14:paraId="7358215C" w14:textId="77777777" w:rsidR="006C5258" w:rsidRPr="002D307B" w:rsidRDefault="006C5258" w:rsidP="00BE4068">
            <w:pPr>
              <w:pStyle w:val="NoSpacing"/>
              <w:rPr>
                <w:rFonts w:eastAsia="Times New Roman"/>
                <w:highlight w:val="white"/>
              </w:rPr>
            </w:pPr>
          </w:p>
        </w:tc>
        <w:tc>
          <w:tcPr>
            <w:tcW w:w="615" w:type="dxa"/>
            <w:vMerge/>
          </w:tcPr>
          <w:p w14:paraId="1704B372" w14:textId="77777777" w:rsidR="006C5258" w:rsidRPr="002D307B" w:rsidRDefault="006C5258" w:rsidP="00BE4068">
            <w:pPr>
              <w:pStyle w:val="NoSpacing"/>
              <w:rPr>
                <w:rFonts w:eastAsia="Times New Roman"/>
                <w:highlight w:val="white"/>
              </w:rPr>
            </w:pPr>
          </w:p>
        </w:tc>
        <w:tc>
          <w:tcPr>
            <w:tcW w:w="1129" w:type="dxa"/>
          </w:tcPr>
          <w:p w14:paraId="2A64DAFB" w14:textId="77777777" w:rsidR="006C5258" w:rsidRPr="002D307B" w:rsidRDefault="006C5258" w:rsidP="00BE4068">
            <w:pPr>
              <w:pStyle w:val="NoSpacing"/>
              <w:rPr>
                <w:rFonts w:eastAsia="Times New Roman"/>
                <w:highlight w:val="white"/>
              </w:rPr>
            </w:pPr>
            <w:r w:rsidRPr="002D307B">
              <w:rPr>
                <w:rFonts w:eastAsia="Times New Roman"/>
                <w:highlight w:val="white"/>
              </w:rPr>
              <w:t>TD</w:t>
            </w:r>
          </w:p>
        </w:tc>
        <w:tc>
          <w:tcPr>
            <w:tcW w:w="1312" w:type="dxa"/>
          </w:tcPr>
          <w:p w14:paraId="7A319C5B" w14:textId="77777777" w:rsidR="006C5258" w:rsidRPr="002D307B" w:rsidRDefault="006C5258" w:rsidP="00BE4068">
            <w:pPr>
              <w:pStyle w:val="NoSpacing"/>
              <w:rPr>
                <w:rFonts w:eastAsia="Times New Roman"/>
                <w:highlight w:val="white"/>
              </w:rPr>
            </w:pPr>
            <w:r w:rsidRPr="002D307B">
              <w:rPr>
                <w:rFonts w:eastAsia="Times New Roman"/>
                <w:highlight w:val="white"/>
              </w:rPr>
              <w:t>7</w:t>
            </w:r>
          </w:p>
        </w:tc>
        <w:tc>
          <w:tcPr>
            <w:tcW w:w="1083" w:type="dxa"/>
          </w:tcPr>
          <w:p w14:paraId="5C4852B5" w14:textId="77777777" w:rsidR="006C5258" w:rsidRPr="002D307B" w:rsidRDefault="006C5258" w:rsidP="00BE4068">
            <w:pPr>
              <w:pStyle w:val="NoSpacing"/>
              <w:rPr>
                <w:rFonts w:eastAsia="Times New Roman"/>
                <w:highlight w:val="white"/>
              </w:rPr>
            </w:pPr>
            <w:r w:rsidRPr="002D307B">
              <w:rPr>
                <w:rFonts w:eastAsia="Times New Roman"/>
                <w:highlight w:val="white"/>
              </w:rPr>
              <w:t>16</w:t>
            </w:r>
          </w:p>
        </w:tc>
        <w:tc>
          <w:tcPr>
            <w:tcW w:w="1255" w:type="dxa"/>
          </w:tcPr>
          <w:p w14:paraId="5D99C923" w14:textId="77777777" w:rsidR="006C5258" w:rsidRPr="002D307B" w:rsidRDefault="006C5258" w:rsidP="00BE4068">
            <w:pPr>
              <w:pStyle w:val="NoSpacing"/>
              <w:rPr>
                <w:rFonts w:eastAsia="Times New Roman"/>
                <w:highlight w:val="white"/>
              </w:rPr>
            </w:pPr>
            <w:r w:rsidRPr="002D307B">
              <w:rPr>
                <w:rFonts w:eastAsia="Times New Roman"/>
                <w:highlight w:val="white"/>
              </w:rPr>
              <w:t>23.7</w:t>
            </w:r>
          </w:p>
        </w:tc>
        <w:tc>
          <w:tcPr>
            <w:tcW w:w="992" w:type="dxa"/>
          </w:tcPr>
          <w:p w14:paraId="6FC62651" w14:textId="77777777" w:rsidR="006C5258" w:rsidRPr="002D307B" w:rsidRDefault="006C5258" w:rsidP="00BE4068">
            <w:pPr>
              <w:pStyle w:val="NoSpacing"/>
              <w:rPr>
                <w:rFonts w:eastAsia="Times New Roman"/>
                <w:highlight w:val="white"/>
              </w:rPr>
            </w:pPr>
            <w:r w:rsidRPr="002D307B">
              <w:rPr>
                <w:rFonts w:eastAsia="Times New Roman"/>
                <w:highlight w:val="white"/>
              </w:rPr>
              <w:t>3.61</w:t>
            </w:r>
          </w:p>
        </w:tc>
        <w:tc>
          <w:tcPr>
            <w:tcW w:w="1320" w:type="dxa"/>
          </w:tcPr>
          <w:p w14:paraId="1FB8F321" w14:textId="77777777" w:rsidR="006C5258" w:rsidRPr="002D307B" w:rsidRDefault="006C5258" w:rsidP="00BE4068">
            <w:pPr>
              <w:pStyle w:val="NoSpacing"/>
              <w:rPr>
                <w:rFonts w:eastAsia="Times New Roman"/>
                <w:highlight w:val="white"/>
              </w:rPr>
            </w:pPr>
            <w:r w:rsidRPr="002D307B">
              <w:rPr>
                <w:rFonts w:eastAsia="Times New Roman"/>
                <w:highlight w:val="white"/>
              </w:rPr>
              <w:t>18-34</w:t>
            </w:r>
          </w:p>
        </w:tc>
      </w:tr>
      <w:tr w:rsidR="006C5258" w:rsidRPr="002D307B" w14:paraId="2F50F979" w14:textId="77777777" w:rsidTr="00BE4068">
        <w:tc>
          <w:tcPr>
            <w:tcW w:w="1232" w:type="dxa"/>
            <w:vMerge w:val="restart"/>
          </w:tcPr>
          <w:p w14:paraId="521046F8" w14:textId="77777777" w:rsidR="006C5258" w:rsidRPr="002D307B" w:rsidRDefault="006C5258" w:rsidP="00BE4068">
            <w:pPr>
              <w:pStyle w:val="NoSpacing"/>
              <w:rPr>
                <w:rFonts w:eastAsia="Times New Roman"/>
                <w:highlight w:val="white"/>
              </w:rPr>
            </w:pPr>
            <w:r w:rsidRPr="002D307B">
              <w:rPr>
                <w:rFonts w:eastAsia="Times New Roman"/>
                <w:highlight w:val="white"/>
              </w:rPr>
              <w:t>Bliksted et al., 2019</w:t>
            </w:r>
          </w:p>
        </w:tc>
        <w:tc>
          <w:tcPr>
            <w:tcW w:w="615" w:type="dxa"/>
            <w:vMerge w:val="restart"/>
          </w:tcPr>
          <w:p w14:paraId="557F69B1" w14:textId="77777777" w:rsidR="006C5258" w:rsidRPr="002D307B" w:rsidRDefault="006C5258" w:rsidP="00BE4068">
            <w:pPr>
              <w:pStyle w:val="NoSpacing"/>
              <w:rPr>
                <w:rFonts w:eastAsia="Times New Roman"/>
                <w:highlight w:val="white"/>
              </w:rPr>
            </w:pPr>
            <w:r w:rsidRPr="002D307B">
              <w:rPr>
                <w:rFonts w:eastAsia="Times New Roman"/>
                <w:highlight w:val="white"/>
              </w:rPr>
              <w:t>48</w:t>
            </w:r>
          </w:p>
        </w:tc>
        <w:tc>
          <w:tcPr>
            <w:tcW w:w="1129" w:type="dxa"/>
            <w:shd w:val="clear" w:color="auto" w:fill="EEECE1" w:themeFill="background2"/>
          </w:tcPr>
          <w:p w14:paraId="14067DBA" w14:textId="77777777" w:rsidR="006C5258" w:rsidRPr="00FE284D" w:rsidRDefault="006C5258" w:rsidP="00BE4068">
            <w:pPr>
              <w:pStyle w:val="NoSpacing"/>
              <w:rPr>
                <w:rFonts w:eastAsia="Times New Roman"/>
              </w:rPr>
            </w:pPr>
            <w:r w:rsidRPr="00FE284D">
              <w:rPr>
                <w:rFonts w:eastAsia="Times New Roman"/>
              </w:rPr>
              <w:t>SZ</w:t>
            </w:r>
          </w:p>
        </w:tc>
        <w:tc>
          <w:tcPr>
            <w:tcW w:w="1312" w:type="dxa"/>
            <w:shd w:val="clear" w:color="auto" w:fill="EEECE1" w:themeFill="background2"/>
          </w:tcPr>
          <w:p w14:paraId="5811F48D" w14:textId="77777777" w:rsidR="006C5258" w:rsidRPr="00FE284D" w:rsidRDefault="006C5258" w:rsidP="00BE4068">
            <w:pPr>
              <w:pStyle w:val="NoSpacing"/>
              <w:rPr>
                <w:rFonts w:eastAsia="Times New Roman"/>
              </w:rPr>
            </w:pPr>
            <w:r w:rsidRPr="00FE284D">
              <w:rPr>
                <w:rFonts w:eastAsia="Times New Roman"/>
              </w:rPr>
              <w:t>11</w:t>
            </w:r>
          </w:p>
        </w:tc>
        <w:tc>
          <w:tcPr>
            <w:tcW w:w="1083" w:type="dxa"/>
            <w:shd w:val="clear" w:color="auto" w:fill="EEECE1" w:themeFill="background2"/>
          </w:tcPr>
          <w:p w14:paraId="43DFB6F7" w14:textId="77777777" w:rsidR="006C5258" w:rsidRPr="00FE284D" w:rsidRDefault="006C5258" w:rsidP="00BE4068">
            <w:pPr>
              <w:pStyle w:val="NoSpacing"/>
              <w:rPr>
                <w:rFonts w:eastAsia="Times New Roman"/>
              </w:rPr>
            </w:pPr>
            <w:r w:rsidRPr="00FE284D">
              <w:rPr>
                <w:rFonts w:eastAsia="Times New Roman"/>
              </w:rPr>
              <w:t>8</w:t>
            </w:r>
          </w:p>
        </w:tc>
        <w:tc>
          <w:tcPr>
            <w:tcW w:w="1255" w:type="dxa"/>
            <w:shd w:val="clear" w:color="auto" w:fill="EEECE1" w:themeFill="background2"/>
          </w:tcPr>
          <w:p w14:paraId="787AF13A" w14:textId="77777777" w:rsidR="006C5258" w:rsidRPr="00FE284D" w:rsidRDefault="006C5258" w:rsidP="00BE4068">
            <w:pPr>
              <w:pStyle w:val="NoSpacing"/>
              <w:rPr>
                <w:rFonts w:eastAsia="Times New Roman"/>
              </w:rPr>
            </w:pPr>
            <w:r w:rsidRPr="00FE284D">
              <w:rPr>
                <w:rFonts w:eastAsia="Times New Roman"/>
              </w:rPr>
              <w:t>40.8</w:t>
            </w:r>
          </w:p>
        </w:tc>
        <w:tc>
          <w:tcPr>
            <w:tcW w:w="992" w:type="dxa"/>
            <w:shd w:val="clear" w:color="auto" w:fill="EEECE1" w:themeFill="background2"/>
          </w:tcPr>
          <w:p w14:paraId="1F85338F" w14:textId="77777777" w:rsidR="006C5258" w:rsidRPr="00FE284D" w:rsidRDefault="006C5258" w:rsidP="00BE4068">
            <w:pPr>
              <w:pStyle w:val="NoSpacing"/>
              <w:rPr>
                <w:rFonts w:eastAsia="Times New Roman"/>
              </w:rPr>
            </w:pPr>
            <w:r w:rsidRPr="00FE284D">
              <w:rPr>
                <w:rFonts w:eastAsia="Times New Roman"/>
              </w:rPr>
              <w:t>12.4</w:t>
            </w:r>
          </w:p>
        </w:tc>
        <w:tc>
          <w:tcPr>
            <w:tcW w:w="1320" w:type="dxa"/>
            <w:shd w:val="clear" w:color="auto" w:fill="EEECE1" w:themeFill="background2"/>
          </w:tcPr>
          <w:p w14:paraId="5417C798" w14:textId="77777777" w:rsidR="006C5258" w:rsidRPr="00FE284D" w:rsidRDefault="006C5258" w:rsidP="00BE4068">
            <w:pPr>
              <w:pStyle w:val="NoSpacing"/>
              <w:rPr>
                <w:rFonts w:eastAsia="Times New Roman"/>
              </w:rPr>
            </w:pPr>
            <w:r w:rsidRPr="00FE284D">
              <w:rPr>
                <w:rFonts w:eastAsia="Times New Roman"/>
              </w:rPr>
              <w:t>20-61</w:t>
            </w:r>
          </w:p>
        </w:tc>
      </w:tr>
      <w:tr w:rsidR="006C5258" w:rsidRPr="002D307B" w14:paraId="6E5F7919" w14:textId="77777777" w:rsidTr="00BE4068">
        <w:tc>
          <w:tcPr>
            <w:tcW w:w="1232" w:type="dxa"/>
            <w:vMerge/>
          </w:tcPr>
          <w:p w14:paraId="507F55F9" w14:textId="77777777" w:rsidR="006C5258" w:rsidRPr="002D307B" w:rsidRDefault="006C5258" w:rsidP="00BE4068">
            <w:pPr>
              <w:pStyle w:val="NoSpacing"/>
              <w:rPr>
                <w:rFonts w:eastAsia="Times New Roman"/>
                <w:highlight w:val="white"/>
              </w:rPr>
            </w:pPr>
          </w:p>
        </w:tc>
        <w:tc>
          <w:tcPr>
            <w:tcW w:w="615" w:type="dxa"/>
            <w:vMerge/>
          </w:tcPr>
          <w:p w14:paraId="40120215" w14:textId="77777777" w:rsidR="006C5258" w:rsidRPr="002D307B" w:rsidRDefault="006C5258" w:rsidP="00BE4068">
            <w:pPr>
              <w:pStyle w:val="NoSpacing"/>
              <w:rPr>
                <w:rFonts w:eastAsia="Times New Roman"/>
                <w:highlight w:val="white"/>
              </w:rPr>
            </w:pPr>
          </w:p>
        </w:tc>
        <w:tc>
          <w:tcPr>
            <w:tcW w:w="1129" w:type="dxa"/>
          </w:tcPr>
          <w:p w14:paraId="0DE6A431" w14:textId="77777777" w:rsidR="006C5258" w:rsidRPr="002D307B" w:rsidRDefault="006C5258" w:rsidP="00BE4068">
            <w:pPr>
              <w:pStyle w:val="NoSpacing"/>
              <w:rPr>
                <w:rFonts w:eastAsia="Times New Roman"/>
                <w:highlight w:val="white"/>
              </w:rPr>
            </w:pPr>
            <w:r w:rsidRPr="002D307B">
              <w:rPr>
                <w:rFonts w:eastAsia="Times New Roman"/>
                <w:highlight w:val="white"/>
              </w:rPr>
              <w:t>TD</w:t>
            </w:r>
          </w:p>
        </w:tc>
        <w:tc>
          <w:tcPr>
            <w:tcW w:w="1312" w:type="dxa"/>
          </w:tcPr>
          <w:p w14:paraId="6435A6FE" w14:textId="77777777" w:rsidR="006C5258" w:rsidRPr="002D307B" w:rsidRDefault="006C5258" w:rsidP="00BE4068">
            <w:pPr>
              <w:pStyle w:val="NoSpacing"/>
              <w:rPr>
                <w:rFonts w:eastAsia="Times New Roman"/>
                <w:highlight w:val="white"/>
              </w:rPr>
            </w:pPr>
            <w:r w:rsidRPr="002D307B">
              <w:rPr>
                <w:rFonts w:eastAsia="Times New Roman"/>
                <w:highlight w:val="white"/>
              </w:rPr>
              <w:t>13</w:t>
            </w:r>
          </w:p>
        </w:tc>
        <w:tc>
          <w:tcPr>
            <w:tcW w:w="1083" w:type="dxa"/>
          </w:tcPr>
          <w:p w14:paraId="79544B24" w14:textId="77777777" w:rsidR="006C5258" w:rsidRPr="002D307B" w:rsidRDefault="006C5258" w:rsidP="00BE4068">
            <w:pPr>
              <w:pStyle w:val="NoSpacing"/>
              <w:rPr>
                <w:rFonts w:eastAsia="Times New Roman"/>
                <w:highlight w:val="white"/>
              </w:rPr>
            </w:pPr>
            <w:r w:rsidRPr="002D307B">
              <w:rPr>
                <w:rFonts w:eastAsia="Times New Roman"/>
                <w:highlight w:val="white"/>
              </w:rPr>
              <w:t>16</w:t>
            </w:r>
          </w:p>
        </w:tc>
        <w:tc>
          <w:tcPr>
            <w:tcW w:w="1255" w:type="dxa"/>
          </w:tcPr>
          <w:p w14:paraId="31D3A15C" w14:textId="77777777" w:rsidR="006C5258" w:rsidRPr="002D307B" w:rsidRDefault="006C5258" w:rsidP="00BE4068">
            <w:pPr>
              <w:pStyle w:val="NoSpacing"/>
              <w:rPr>
                <w:rFonts w:eastAsia="Times New Roman"/>
                <w:highlight w:val="white"/>
              </w:rPr>
            </w:pPr>
            <w:r w:rsidRPr="002D307B">
              <w:rPr>
                <w:rFonts w:eastAsia="Times New Roman"/>
                <w:highlight w:val="white"/>
              </w:rPr>
              <w:t>37.5</w:t>
            </w:r>
          </w:p>
        </w:tc>
        <w:tc>
          <w:tcPr>
            <w:tcW w:w="992" w:type="dxa"/>
          </w:tcPr>
          <w:p w14:paraId="1EE214E0" w14:textId="77777777" w:rsidR="006C5258" w:rsidRPr="002D307B" w:rsidRDefault="006C5258" w:rsidP="00BE4068">
            <w:pPr>
              <w:pStyle w:val="NoSpacing"/>
              <w:rPr>
                <w:rFonts w:eastAsia="Times New Roman"/>
                <w:highlight w:val="white"/>
              </w:rPr>
            </w:pPr>
            <w:r w:rsidRPr="002D307B">
              <w:rPr>
                <w:rFonts w:eastAsia="Times New Roman"/>
                <w:highlight w:val="white"/>
              </w:rPr>
              <w:t>13.1</w:t>
            </w:r>
          </w:p>
        </w:tc>
        <w:tc>
          <w:tcPr>
            <w:tcW w:w="1320" w:type="dxa"/>
          </w:tcPr>
          <w:p w14:paraId="62478FAB" w14:textId="77777777" w:rsidR="006C5258" w:rsidRPr="002D307B" w:rsidRDefault="006C5258" w:rsidP="00BE4068">
            <w:pPr>
              <w:pStyle w:val="NoSpacing"/>
              <w:rPr>
                <w:rFonts w:eastAsia="Times New Roman"/>
                <w:highlight w:val="white"/>
              </w:rPr>
            </w:pPr>
            <w:r w:rsidRPr="002D307B">
              <w:rPr>
                <w:rFonts w:eastAsia="Times New Roman"/>
                <w:highlight w:val="white"/>
              </w:rPr>
              <w:t>21-62</w:t>
            </w:r>
          </w:p>
        </w:tc>
      </w:tr>
      <w:tr w:rsidR="006C5258" w:rsidRPr="002D307B" w14:paraId="11C5A647" w14:textId="77777777" w:rsidTr="00BE4068">
        <w:tc>
          <w:tcPr>
            <w:tcW w:w="1232" w:type="dxa"/>
            <w:vMerge w:val="restart"/>
          </w:tcPr>
          <w:p w14:paraId="5FB59616" w14:textId="77777777" w:rsidR="006C5258" w:rsidRPr="002D307B" w:rsidRDefault="006C5258" w:rsidP="00BE4068">
            <w:pPr>
              <w:pStyle w:val="NoSpacing"/>
              <w:rPr>
                <w:rFonts w:eastAsia="Times New Roman"/>
                <w:highlight w:val="white"/>
                <w:lang w:val="da-DK"/>
              </w:rPr>
            </w:pPr>
            <w:r w:rsidRPr="002D307B">
              <w:rPr>
                <w:rFonts w:eastAsia="Times New Roman"/>
                <w:highlight w:val="white"/>
                <w:lang w:val="da-DK"/>
              </w:rPr>
              <w:t>Bliksted et al., n.d.</w:t>
            </w:r>
          </w:p>
        </w:tc>
        <w:tc>
          <w:tcPr>
            <w:tcW w:w="615" w:type="dxa"/>
            <w:vMerge w:val="restart"/>
          </w:tcPr>
          <w:p w14:paraId="544BBA4F" w14:textId="77777777" w:rsidR="006C5258" w:rsidRPr="002D307B" w:rsidRDefault="006C5258" w:rsidP="00BE4068">
            <w:pPr>
              <w:pStyle w:val="NoSpacing"/>
              <w:rPr>
                <w:rFonts w:eastAsia="Times New Roman"/>
                <w:highlight w:val="white"/>
              </w:rPr>
            </w:pPr>
            <w:r w:rsidRPr="002D307B">
              <w:rPr>
                <w:rFonts w:eastAsia="Times New Roman"/>
                <w:highlight w:val="white"/>
              </w:rPr>
              <w:t>58</w:t>
            </w:r>
          </w:p>
        </w:tc>
        <w:tc>
          <w:tcPr>
            <w:tcW w:w="1129" w:type="dxa"/>
            <w:shd w:val="clear" w:color="auto" w:fill="EEECE1" w:themeFill="background2"/>
          </w:tcPr>
          <w:p w14:paraId="78374D40" w14:textId="77777777" w:rsidR="006C5258" w:rsidRPr="00FE284D" w:rsidRDefault="006C5258" w:rsidP="00BE4068">
            <w:pPr>
              <w:pStyle w:val="NoSpacing"/>
              <w:rPr>
                <w:rFonts w:eastAsia="Times New Roman"/>
              </w:rPr>
            </w:pPr>
            <w:r w:rsidRPr="00FE284D">
              <w:rPr>
                <w:rFonts w:eastAsia="Times New Roman"/>
              </w:rPr>
              <w:t>SZ</w:t>
            </w:r>
          </w:p>
        </w:tc>
        <w:tc>
          <w:tcPr>
            <w:tcW w:w="1312" w:type="dxa"/>
            <w:shd w:val="clear" w:color="auto" w:fill="EEECE1" w:themeFill="background2"/>
          </w:tcPr>
          <w:p w14:paraId="7C9B874F" w14:textId="77777777" w:rsidR="006C5258" w:rsidRPr="00FE284D" w:rsidRDefault="006C5258" w:rsidP="00BE4068">
            <w:pPr>
              <w:pStyle w:val="NoSpacing"/>
              <w:rPr>
                <w:rFonts w:eastAsia="Times New Roman"/>
              </w:rPr>
            </w:pPr>
            <w:r w:rsidRPr="00FE284D">
              <w:rPr>
                <w:rFonts w:eastAsia="Times New Roman"/>
              </w:rPr>
              <w:t>12</w:t>
            </w:r>
          </w:p>
        </w:tc>
        <w:tc>
          <w:tcPr>
            <w:tcW w:w="1083" w:type="dxa"/>
            <w:shd w:val="clear" w:color="auto" w:fill="EEECE1" w:themeFill="background2"/>
          </w:tcPr>
          <w:p w14:paraId="75A2D3AA" w14:textId="77777777" w:rsidR="006C5258" w:rsidRPr="00FE284D" w:rsidRDefault="006C5258" w:rsidP="00BE4068">
            <w:pPr>
              <w:pStyle w:val="NoSpacing"/>
              <w:rPr>
                <w:rFonts w:eastAsia="Times New Roman"/>
              </w:rPr>
            </w:pPr>
            <w:r w:rsidRPr="00FE284D">
              <w:rPr>
                <w:rFonts w:eastAsia="Times New Roman"/>
              </w:rPr>
              <w:t>18</w:t>
            </w:r>
          </w:p>
        </w:tc>
        <w:tc>
          <w:tcPr>
            <w:tcW w:w="1255" w:type="dxa"/>
            <w:shd w:val="clear" w:color="auto" w:fill="EEECE1" w:themeFill="background2"/>
          </w:tcPr>
          <w:p w14:paraId="029F053E" w14:textId="77777777" w:rsidR="006C5258" w:rsidRPr="00FE284D" w:rsidRDefault="006C5258" w:rsidP="00BE4068">
            <w:pPr>
              <w:pStyle w:val="NoSpacing"/>
              <w:rPr>
                <w:rFonts w:eastAsia="Times New Roman"/>
              </w:rPr>
            </w:pPr>
            <w:r w:rsidRPr="00FE284D">
              <w:rPr>
                <w:rFonts w:eastAsia="Times New Roman"/>
              </w:rPr>
              <w:t>24.8</w:t>
            </w:r>
          </w:p>
        </w:tc>
        <w:tc>
          <w:tcPr>
            <w:tcW w:w="992" w:type="dxa"/>
            <w:shd w:val="clear" w:color="auto" w:fill="EEECE1" w:themeFill="background2"/>
          </w:tcPr>
          <w:p w14:paraId="2998BEF7" w14:textId="77777777" w:rsidR="006C5258" w:rsidRPr="00FE284D" w:rsidRDefault="006C5258" w:rsidP="00BE4068">
            <w:pPr>
              <w:pStyle w:val="NoSpacing"/>
              <w:rPr>
                <w:rFonts w:eastAsia="Times New Roman"/>
              </w:rPr>
            </w:pPr>
            <w:r w:rsidRPr="00FE284D">
              <w:rPr>
                <w:rFonts w:eastAsia="Times New Roman"/>
              </w:rPr>
              <w:t>3.66</w:t>
            </w:r>
          </w:p>
        </w:tc>
        <w:tc>
          <w:tcPr>
            <w:tcW w:w="1320" w:type="dxa"/>
            <w:shd w:val="clear" w:color="auto" w:fill="EEECE1" w:themeFill="background2"/>
          </w:tcPr>
          <w:p w14:paraId="63E2E059" w14:textId="77777777" w:rsidR="006C5258" w:rsidRPr="00FE284D" w:rsidRDefault="006C5258" w:rsidP="00BE4068">
            <w:pPr>
              <w:pStyle w:val="NoSpacing"/>
              <w:rPr>
                <w:rFonts w:eastAsia="Times New Roman"/>
              </w:rPr>
            </w:pPr>
            <w:r w:rsidRPr="00FE284D">
              <w:rPr>
                <w:rFonts w:eastAsia="Times New Roman"/>
              </w:rPr>
              <w:t>18-31</w:t>
            </w:r>
          </w:p>
        </w:tc>
      </w:tr>
      <w:tr w:rsidR="006C5258" w:rsidRPr="002D307B" w14:paraId="0BEF3481" w14:textId="77777777" w:rsidTr="00BE4068">
        <w:tc>
          <w:tcPr>
            <w:tcW w:w="1232" w:type="dxa"/>
            <w:vMerge/>
            <w:tcBorders>
              <w:bottom w:val="single" w:sz="12" w:space="0" w:color="auto"/>
            </w:tcBorders>
          </w:tcPr>
          <w:p w14:paraId="6688B381" w14:textId="77777777" w:rsidR="006C5258" w:rsidRPr="002D307B" w:rsidRDefault="006C5258" w:rsidP="00BE4068">
            <w:pPr>
              <w:pStyle w:val="NoSpacing"/>
              <w:rPr>
                <w:rFonts w:eastAsia="Times New Roman"/>
                <w:highlight w:val="white"/>
              </w:rPr>
            </w:pPr>
          </w:p>
        </w:tc>
        <w:tc>
          <w:tcPr>
            <w:tcW w:w="615" w:type="dxa"/>
            <w:vMerge/>
            <w:tcBorders>
              <w:bottom w:val="single" w:sz="12" w:space="0" w:color="auto"/>
            </w:tcBorders>
          </w:tcPr>
          <w:p w14:paraId="255B412B" w14:textId="77777777" w:rsidR="006C5258" w:rsidRPr="002D307B" w:rsidRDefault="006C5258" w:rsidP="00BE4068">
            <w:pPr>
              <w:pStyle w:val="NoSpacing"/>
              <w:rPr>
                <w:rFonts w:eastAsia="Times New Roman"/>
                <w:highlight w:val="white"/>
              </w:rPr>
            </w:pPr>
          </w:p>
        </w:tc>
        <w:tc>
          <w:tcPr>
            <w:tcW w:w="1129" w:type="dxa"/>
            <w:tcBorders>
              <w:bottom w:val="single" w:sz="12" w:space="0" w:color="auto"/>
            </w:tcBorders>
          </w:tcPr>
          <w:p w14:paraId="38DFD847" w14:textId="77777777" w:rsidR="006C5258" w:rsidRPr="002D307B" w:rsidRDefault="006C5258" w:rsidP="00BE4068">
            <w:pPr>
              <w:pStyle w:val="NoSpacing"/>
              <w:rPr>
                <w:rFonts w:eastAsia="Times New Roman"/>
                <w:highlight w:val="white"/>
              </w:rPr>
            </w:pPr>
            <w:r w:rsidRPr="002D307B">
              <w:rPr>
                <w:rFonts w:eastAsia="Times New Roman"/>
                <w:highlight w:val="white"/>
              </w:rPr>
              <w:t>TD</w:t>
            </w:r>
          </w:p>
        </w:tc>
        <w:tc>
          <w:tcPr>
            <w:tcW w:w="1312" w:type="dxa"/>
            <w:tcBorders>
              <w:bottom w:val="single" w:sz="12" w:space="0" w:color="auto"/>
            </w:tcBorders>
          </w:tcPr>
          <w:p w14:paraId="7E78E478" w14:textId="77777777" w:rsidR="006C5258" w:rsidRPr="002D307B" w:rsidRDefault="006C5258" w:rsidP="00BE4068">
            <w:pPr>
              <w:pStyle w:val="NoSpacing"/>
              <w:rPr>
                <w:rFonts w:eastAsia="Times New Roman"/>
                <w:highlight w:val="white"/>
              </w:rPr>
            </w:pPr>
            <w:r w:rsidRPr="002D307B">
              <w:rPr>
                <w:rFonts w:eastAsia="Times New Roman"/>
                <w:highlight w:val="white"/>
              </w:rPr>
              <w:t>13</w:t>
            </w:r>
          </w:p>
        </w:tc>
        <w:tc>
          <w:tcPr>
            <w:tcW w:w="1083" w:type="dxa"/>
            <w:tcBorders>
              <w:bottom w:val="single" w:sz="12" w:space="0" w:color="auto"/>
            </w:tcBorders>
          </w:tcPr>
          <w:p w14:paraId="7EE1D723" w14:textId="77777777" w:rsidR="006C5258" w:rsidRPr="002D307B" w:rsidRDefault="006C5258" w:rsidP="00BE4068">
            <w:pPr>
              <w:pStyle w:val="NoSpacing"/>
              <w:rPr>
                <w:rFonts w:eastAsia="Times New Roman"/>
                <w:highlight w:val="white"/>
              </w:rPr>
            </w:pPr>
            <w:r w:rsidRPr="002D307B">
              <w:rPr>
                <w:rFonts w:eastAsia="Times New Roman"/>
                <w:highlight w:val="white"/>
              </w:rPr>
              <w:t>15</w:t>
            </w:r>
          </w:p>
        </w:tc>
        <w:tc>
          <w:tcPr>
            <w:tcW w:w="1255" w:type="dxa"/>
            <w:tcBorders>
              <w:bottom w:val="single" w:sz="12" w:space="0" w:color="auto"/>
            </w:tcBorders>
          </w:tcPr>
          <w:p w14:paraId="39074A2F" w14:textId="77777777" w:rsidR="006C5258" w:rsidRPr="002D307B" w:rsidRDefault="006C5258" w:rsidP="00BE4068">
            <w:pPr>
              <w:pStyle w:val="NoSpacing"/>
              <w:rPr>
                <w:rFonts w:eastAsia="Times New Roman"/>
                <w:highlight w:val="white"/>
              </w:rPr>
            </w:pPr>
            <w:r w:rsidRPr="002D307B">
              <w:rPr>
                <w:rFonts w:eastAsia="Times New Roman"/>
                <w:highlight w:val="white"/>
              </w:rPr>
              <w:t>24.4</w:t>
            </w:r>
          </w:p>
        </w:tc>
        <w:tc>
          <w:tcPr>
            <w:tcW w:w="992" w:type="dxa"/>
            <w:tcBorders>
              <w:bottom w:val="single" w:sz="12" w:space="0" w:color="auto"/>
            </w:tcBorders>
          </w:tcPr>
          <w:p w14:paraId="67B5B946" w14:textId="77777777" w:rsidR="006C5258" w:rsidRPr="002D307B" w:rsidRDefault="006C5258" w:rsidP="00BE4068">
            <w:pPr>
              <w:pStyle w:val="NoSpacing"/>
              <w:rPr>
                <w:rFonts w:eastAsia="Times New Roman"/>
                <w:highlight w:val="white"/>
              </w:rPr>
            </w:pPr>
            <w:r w:rsidRPr="002D307B">
              <w:rPr>
                <w:rFonts w:eastAsia="Times New Roman"/>
                <w:highlight w:val="white"/>
              </w:rPr>
              <w:t>4.65</w:t>
            </w:r>
          </w:p>
        </w:tc>
        <w:tc>
          <w:tcPr>
            <w:tcW w:w="1320" w:type="dxa"/>
            <w:tcBorders>
              <w:bottom w:val="single" w:sz="12" w:space="0" w:color="auto"/>
            </w:tcBorders>
          </w:tcPr>
          <w:p w14:paraId="4191A838" w14:textId="77777777" w:rsidR="006C5258" w:rsidRPr="002D307B" w:rsidRDefault="006C5258" w:rsidP="00BE4068">
            <w:pPr>
              <w:pStyle w:val="NoSpacing"/>
              <w:rPr>
                <w:rFonts w:eastAsia="Times New Roman"/>
                <w:highlight w:val="white"/>
              </w:rPr>
            </w:pPr>
            <w:r w:rsidRPr="002D307B">
              <w:rPr>
                <w:rFonts w:eastAsia="Times New Roman"/>
                <w:highlight w:val="white"/>
              </w:rPr>
              <w:t>18-34</w:t>
            </w:r>
          </w:p>
        </w:tc>
      </w:tr>
      <w:tr w:rsidR="006C5258" w:rsidRPr="002D307B" w14:paraId="37D00685" w14:textId="77777777" w:rsidTr="00BE4068">
        <w:trPr>
          <w:trHeight w:val="274"/>
        </w:trPr>
        <w:tc>
          <w:tcPr>
            <w:tcW w:w="1232" w:type="dxa"/>
            <w:vMerge w:val="restart"/>
            <w:tcBorders>
              <w:top w:val="single" w:sz="12" w:space="0" w:color="auto"/>
            </w:tcBorders>
          </w:tcPr>
          <w:p w14:paraId="72BDE944" w14:textId="77777777" w:rsidR="006C5258" w:rsidRPr="002D307B" w:rsidRDefault="006C5258" w:rsidP="00BE4068">
            <w:pPr>
              <w:pStyle w:val="NoSpacing"/>
              <w:rPr>
                <w:rFonts w:eastAsia="Times New Roman"/>
                <w:highlight w:val="white"/>
              </w:rPr>
            </w:pPr>
            <w:r w:rsidRPr="002D307B">
              <w:rPr>
                <w:rFonts w:eastAsia="Times New Roman"/>
                <w:highlight w:val="white"/>
              </w:rPr>
              <w:t>Total</w:t>
            </w:r>
          </w:p>
        </w:tc>
        <w:tc>
          <w:tcPr>
            <w:tcW w:w="615" w:type="dxa"/>
            <w:tcBorders>
              <w:top w:val="single" w:sz="12" w:space="0" w:color="auto"/>
            </w:tcBorders>
          </w:tcPr>
          <w:p w14:paraId="7AAABC94" w14:textId="77777777" w:rsidR="006C5258" w:rsidRPr="002D307B" w:rsidRDefault="006C5258" w:rsidP="00BE4068">
            <w:pPr>
              <w:pStyle w:val="NoSpacing"/>
              <w:rPr>
                <w:rFonts w:eastAsia="Times New Roman"/>
                <w:highlight w:val="white"/>
              </w:rPr>
            </w:pPr>
            <w:r w:rsidRPr="002D307B">
              <w:rPr>
                <w:rFonts w:eastAsia="Times New Roman"/>
                <w:highlight w:val="white"/>
              </w:rPr>
              <w:t>106</w:t>
            </w:r>
          </w:p>
        </w:tc>
        <w:tc>
          <w:tcPr>
            <w:tcW w:w="1129" w:type="dxa"/>
            <w:tcBorders>
              <w:top w:val="single" w:sz="12" w:space="0" w:color="auto"/>
            </w:tcBorders>
            <w:shd w:val="clear" w:color="auto" w:fill="EEECE1" w:themeFill="background2"/>
          </w:tcPr>
          <w:p w14:paraId="031162BF" w14:textId="77777777" w:rsidR="006C5258" w:rsidRPr="00FE284D" w:rsidRDefault="006C5258" w:rsidP="00BE4068">
            <w:pPr>
              <w:pStyle w:val="NoSpacing"/>
              <w:rPr>
                <w:rFonts w:eastAsia="Times New Roman"/>
              </w:rPr>
            </w:pPr>
            <w:r w:rsidRPr="00FE284D">
              <w:rPr>
                <w:rFonts w:eastAsia="Times New Roman"/>
              </w:rPr>
              <w:t>SZ</w:t>
            </w:r>
          </w:p>
        </w:tc>
        <w:tc>
          <w:tcPr>
            <w:tcW w:w="1312" w:type="dxa"/>
            <w:tcBorders>
              <w:top w:val="single" w:sz="12" w:space="0" w:color="auto"/>
            </w:tcBorders>
            <w:shd w:val="clear" w:color="auto" w:fill="EEECE1" w:themeFill="background2"/>
          </w:tcPr>
          <w:p w14:paraId="4D05D8EE" w14:textId="77777777" w:rsidR="006C5258" w:rsidRPr="00FE284D" w:rsidRDefault="006C5258" w:rsidP="00BE4068">
            <w:pPr>
              <w:pStyle w:val="NoSpacing"/>
              <w:rPr>
                <w:rFonts w:eastAsia="Times New Roman"/>
              </w:rPr>
            </w:pPr>
            <w:r w:rsidRPr="00FE284D">
              <w:rPr>
                <w:rFonts w:eastAsia="Times New Roman"/>
              </w:rPr>
              <w:t>45</w:t>
            </w:r>
          </w:p>
        </w:tc>
        <w:tc>
          <w:tcPr>
            <w:tcW w:w="1083" w:type="dxa"/>
            <w:tcBorders>
              <w:top w:val="single" w:sz="12" w:space="0" w:color="auto"/>
            </w:tcBorders>
            <w:shd w:val="clear" w:color="auto" w:fill="EEECE1" w:themeFill="background2"/>
          </w:tcPr>
          <w:p w14:paraId="74600E5B" w14:textId="77777777" w:rsidR="006C5258" w:rsidRPr="00FE284D" w:rsidRDefault="006C5258" w:rsidP="00BE4068">
            <w:pPr>
              <w:pStyle w:val="NoSpacing"/>
              <w:rPr>
                <w:rFonts w:eastAsia="Times New Roman"/>
              </w:rPr>
            </w:pPr>
            <w:r w:rsidRPr="00FE284D">
              <w:rPr>
                <w:rFonts w:eastAsia="Times New Roman"/>
              </w:rPr>
              <w:t>61</w:t>
            </w:r>
          </w:p>
        </w:tc>
        <w:tc>
          <w:tcPr>
            <w:tcW w:w="1255" w:type="dxa"/>
            <w:tcBorders>
              <w:top w:val="single" w:sz="12" w:space="0" w:color="auto"/>
            </w:tcBorders>
            <w:shd w:val="clear" w:color="auto" w:fill="EEECE1" w:themeFill="background2"/>
          </w:tcPr>
          <w:p w14:paraId="2413BF7B" w14:textId="77777777" w:rsidR="006C5258" w:rsidRPr="00FE284D" w:rsidRDefault="006C5258" w:rsidP="00BE4068">
            <w:pPr>
              <w:pStyle w:val="NoSpacing"/>
              <w:rPr>
                <w:rFonts w:eastAsia="Times New Roman"/>
              </w:rPr>
            </w:pPr>
            <w:r w:rsidRPr="00FE284D">
              <w:rPr>
                <w:rFonts w:eastAsia="Times New Roman"/>
              </w:rPr>
              <w:t>26.7</w:t>
            </w:r>
          </w:p>
        </w:tc>
        <w:tc>
          <w:tcPr>
            <w:tcW w:w="992" w:type="dxa"/>
            <w:tcBorders>
              <w:top w:val="single" w:sz="12" w:space="0" w:color="auto"/>
            </w:tcBorders>
            <w:shd w:val="clear" w:color="auto" w:fill="EEECE1" w:themeFill="background2"/>
          </w:tcPr>
          <w:p w14:paraId="24A5A66E" w14:textId="77777777" w:rsidR="006C5258" w:rsidRPr="00FE284D" w:rsidRDefault="006C5258" w:rsidP="00BE4068">
            <w:pPr>
              <w:pStyle w:val="NoSpacing"/>
              <w:rPr>
                <w:rFonts w:eastAsia="Times New Roman"/>
              </w:rPr>
            </w:pPr>
            <w:r w:rsidRPr="00FE284D">
              <w:rPr>
                <w:rFonts w:eastAsia="Times New Roman"/>
              </w:rPr>
              <w:t>9.02</w:t>
            </w:r>
          </w:p>
        </w:tc>
        <w:tc>
          <w:tcPr>
            <w:tcW w:w="1320" w:type="dxa"/>
            <w:tcBorders>
              <w:top w:val="single" w:sz="12" w:space="0" w:color="auto"/>
            </w:tcBorders>
            <w:shd w:val="clear" w:color="auto" w:fill="EEECE1" w:themeFill="background2"/>
          </w:tcPr>
          <w:p w14:paraId="01EE8E26" w14:textId="77777777" w:rsidR="006C5258" w:rsidRPr="00FE284D" w:rsidRDefault="006C5258" w:rsidP="00BE4068">
            <w:pPr>
              <w:pStyle w:val="NoSpacing"/>
              <w:rPr>
                <w:rFonts w:eastAsia="Times New Roman"/>
              </w:rPr>
            </w:pPr>
            <w:r w:rsidRPr="00FE284D">
              <w:rPr>
                <w:rFonts w:eastAsia="Times New Roman"/>
              </w:rPr>
              <w:t>18-61</w:t>
            </w:r>
          </w:p>
        </w:tc>
      </w:tr>
      <w:tr w:rsidR="006C5258" w:rsidRPr="002D307B" w14:paraId="3C8CF589" w14:textId="77777777" w:rsidTr="00BE4068">
        <w:tc>
          <w:tcPr>
            <w:tcW w:w="1232" w:type="dxa"/>
            <w:vMerge/>
          </w:tcPr>
          <w:p w14:paraId="4296F76F" w14:textId="77777777" w:rsidR="006C5258" w:rsidRPr="002D307B" w:rsidRDefault="006C5258" w:rsidP="00BE4068">
            <w:pPr>
              <w:pStyle w:val="NoSpacing"/>
              <w:rPr>
                <w:rFonts w:eastAsia="Times New Roman"/>
                <w:highlight w:val="white"/>
              </w:rPr>
            </w:pPr>
          </w:p>
        </w:tc>
        <w:tc>
          <w:tcPr>
            <w:tcW w:w="615" w:type="dxa"/>
          </w:tcPr>
          <w:p w14:paraId="349F2302" w14:textId="77777777" w:rsidR="006C5258" w:rsidRPr="002D307B" w:rsidRDefault="006C5258" w:rsidP="00BE4068">
            <w:pPr>
              <w:pStyle w:val="NoSpacing"/>
              <w:rPr>
                <w:rFonts w:eastAsia="Times New Roman"/>
                <w:highlight w:val="white"/>
              </w:rPr>
            </w:pPr>
            <w:r w:rsidRPr="002D307B">
              <w:rPr>
                <w:rFonts w:eastAsia="Times New Roman"/>
                <w:highlight w:val="white"/>
              </w:rPr>
              <w:t>116</w:t>
            </w:r>
          </w:p>
        </w:tc>
        <w:tc>
          <w:tcPr>
            <w:tcW w:w="1129" w:type="dxa"/>
            <w:shd w:val="clear" w:color="auto" w:fill="auto"/>
          </w:tcPr>
          <w:p w14:paraId="580EDAB8" w14:textId="77777777" w:rsidR="006C5258" w:rsidRPr="00FE284D" w:rsidRDefault="006C5258" w:rsidP="00BE4068">
            <w:pPr>
              <w:pStyle w:val="NoSpacing"/>
              <w:rPr>
                <w:rFonts w:eastAsia="Times New Roman"/>
              </w:rPr>
            </w:pPr>
            <w:r w:rsidRPr="00FE284D">
              <w:rPr>
                <w:rFonts w:eastAsia="Times New Roman"/>
              </w:rPr>
              <w:t>TD</w:t>
            </w:r>
          </w:p>
        </w:tc>
        <w:tc>
          <w:tcPr>
            <w:tcW w:w="1312" w:type="dxa"/>
            <w:shd w:val="clear" w:color="auto" w:fill="auto"/>
          </w:tcPr>
          <w:p w14:paraId="4CE99A43" w14:textId="77777777" w:rsidR="006C5258" w:rsidRPr="00FE284D" w:rsidRDefault="006C5258" w:rsidP="00BE4068">
            <w:pPr>
              <w:pStyle w:val="NoSpacing"/>
              <w:rPr>
                <w:rFonts w:eastAsia="Times New Roman"/>
              </w:rPr>
            </w:pPr>
            <w:r w:rsidRPr="00FE284D">
              <w:rPr>
                <w:rFonts w:eastAsia="Times New Roman"/>
              </w:rPr>
              <w:t>50</w:t>
            </w:r>
          </w:p>
        </w:tc>
        <w:tc>
          <w:tcPr>
            <w:tcW w:w="1083" w:type="dxa"/>
            <w:shd w:val="clear" w:color="auto" w:fill="auto"/>
          </w:tcPr>
          <w:p w14:paraId="38CFD8E1" w14:textId="77777777" w:rsidR="006C5258" w:rsidRPr="00FE284D" w:rsidRDefault="006C5258" w:rsidP="00BE4068">
            <w:pPr>
              <w:pStyle w:val="NoSpacing"/>
              <w:rPr>
                <w:rFonts w:eastAsia="Times New Roman"/>
              </w:rPr>
            </w:pPr>
            <w:r w:rsidRPr="00FE284D">
              <w:rPr>
                <w:rFonts w:eastAsia="Times New Roman"/>
              </w:rPr>
              <w:t>66</w:t>
            </w:r>
          </w:p>
        </w:tc>
        <w:tc>
          <w:tcPr>
            <w:tcW w:w="1255" w:type="dxa"/>
            <w:shd w:val="clear" w:color="auto" w:fill="auto"/>
          </w:tcPr>
          <w:p w14:paraId="18BFEFBB" w14:textId="77777777" w:rsidR="006C5258" w:rsidRPr="00FE284D" w:rsidRDefault="006C5258" w:rsidP="00BE4068">
            <w:pPr>
              <w:pStyle w:val="NoSpacing"/>
              <w:rPr>
                <w:rFonts w:eastAsia="Times New Roman"/>
              </w:rPr>
            </w:pPr>
            <w:r w:rsidRPr="00FE284D">
              <w:rPr>
                <w:rFonts w:eastAsia="Times New Roman"/>
              </w:rPr>
              <w:t>26.7</w:t>
            </w:r>
          </w:p>
        </w:tc>
        <w:tc>
          <w:tcPr>
            <w:tcW w:w="992" w:type="dxa"/>
            <w:shd w:val="clear" w:color="auto" w:fill="auto"/>
          </w:tcPr>
          <w:p w14:paraId="165C910F" w14:textId="77777777" w:rsidR="006C5258" w:rsidRPr="00FE284D" w:rsidRDefault="006C5258" w:rsidP="00BE4068">
            <w:pPr>
              <w:pStyle w:val="NoSpacing"/>
              <w:rPr>
                <w:rFonts w:eastAsia="Times New Roman"/>
              </w:rPr>
            </w:pPr>
            <w:r w:rsidRPr="00FE284D">
              <w:rPr>
                <w:rFonts w:eastAsia="Times New Roman"/>
              </w:rPr>
              <w:t>9.22</w:t>
            </w:r>
          </w:p>
        </w:tc>
        <w:tc>
          <w:tcPr>
            <w:tcW w:w="1320" w:type="dxa"/>
            <w:shd w:val="clear" w:color="auto" w:fill="auto"/>
          </w:tcPr>
          <w:p w14:paraId="7835A1CC" w14:textId="77777777" w:rsidR="006C5258" w:rsidRPr="00FE284D" w:rsidRDefault="006C5258" w:rsidP="00BE4068">
            <w:pPr>
              <w:pStyle w:val="NoSpacing"/>
              <w:rPr>
                <w:rFonts w:eastAsia="Times New Roman"/>
              </w:rPr>
            </w:pPr>
            <w:r w:rsidRPr="00FE284D">
              <w:rPr>
                <w:rFonts w:eastAsia="Times New Roman"/>
              </w:rPr>
              <w:t>18-62</w:t>
            </w:r>
          </w:p>
        </w:tc>
      </w:tr>
    </w:tbl>
    <w:p w14:paraId="06B46E4D"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able x * :</w:t>
      </w:r>
    </w:p>
    <w:p w14:paraId="52F8382B"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i/>
          <w:iCs/>
          <w:highlight w:val="white"/>
          <w:lang w:val="en-US"/>
        </w:rPr>
        <w:t>Demographic data on the sex and diagnosis within each of the different studies. N means number and SD standard deviation.</w:t>
      </w:r>
      <w:r w:rsidRPr="002D307B">
        <w:rPr>
          <w:rFonts w:asciiTheme="majorHAnsi" w:eastAsia="Times New Roman" w:hAnsiTheme="majorHAnsi" w:cstheme="majorHAnsi"/>
          <w:highlight w:val="white"/>
          <w:lang w:val="en-US"/>
        </w:rPr>
        <w:br/>
      </w:r>
    </w:p>
    <w:p w14:paraId="178FAC4E" w14:textId="77777777" w:rsidR="006C5258" w:rsidRPr="002D307B" w:rsidRDefault="006C5258" w:rsidP="006C5258">
      <w:pPr>
        <w:pStyle w:val="Heading3"/>
        <w:ind w:firstLine="0"/>
        <w:rPr>
          <w:rFonts w:asciiTheme="majorHAnsi" w:hAnsiTheme="majorHAnsi" w:cstheme="majorHAnsi"/>
          <w:highlight w:val="white"/>
          <w:lang w:val="en-US"/>
        </w:rPr>
      </w:pPr>
      <w:bookmarkStart w:id="18" w:name="_Toc57284928"/>
      <w:r w:rsidRPr="002D307B">
        <w:rPr>
          <w:rFonts w:asciiTheme="majorHAnsi" w:hAnsiTheme="majorHAnsi" w:cstheme="majorHAnsi"/>
          <w:highlight w:val="white"/>
          <w:lang w:val="en-US"/>
        </w:rPr>
        <w:t>2.3.2 Procedure/task</w:t>
      </w:r>
      <w:bookmarkEnd w:id="18"/>
    </w:p>
    <w:p w14:paraId="7DD1E846"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highlight w:val="white"/>
          <w:lang w:val="en-US"/>
        </w:rPr>
        <w:t xml:space="preserve">The participants went through the Frith Happé animations task. This task consisted of watching a </w:t>
      </w:r>
      <w:r w:rsidRPr="002D307B">
        <w:rPr>
          <w:rFonts w:asciiTheme="majorHAnsi" w:eastAsia="Times New Roman" w:hAnsiTheme="majorHAnsi" w:cstheme="majorHAnsi"/>
          <w:lang w:val="en-US"/>
        </w:rPr>
        <w:t>2D top-view video of animated triangles. There were two distinct triangles; one large red and one small blue, both of which moved around on the screen and most videos furthermore contained an enclosure in the center of the video. There were three conditions with multiple videos for each condition:</w:t>
      </w:r>
    </w:p>
    <w:p w14:paraId="78C8D19E" w14:textId="77777777" w:rsidR="006C5258" w:rsidRPr="002D307B" w:rsidRDefault="006C5258" w:rsidP="006C5258">
      <w:pPr>
        <w:ind w:firstLine="0"/>
        <w:rPr>
          <w:rFonts w:asciiTheme="majorHAnsi" w:eastAsia="Times New Roman" w:hAnsiTheme="majorHAnsi" w:cstheme="majorHAnsi"/>
          <w:lang w:val="en-US"/>
        </w:rPr>
      </w:pPr>
      <w:r w:rsidRPr="002D307B">
        <w:rPr>
          <w:rFonts w:asciiTheme="majorHAnsi" w:eastAsia="Times New Roman" w:hAnsiTheme="majorHAnsi" w:cstheme="majorHAnsi"/>
          <w:b/>
          <w:bCs/>
          <w:lang w:val="en-US"/>
        </w:rPr>
        <w:t>1. Random movement sequences.</w:t>
      </w:r>
      <w:r w:rsidRPr="002D307B">
        <w:rPr>
          <w:rFonts w:asciiTheme="majorHAnsi" w:eastAsia="Times New Roman" w:hAnsiTheme="majorHAnsi" w:cstheme="majorHAnsi"/>
          <w:lang w:val="en-US"/>
        </w:rPr>
        <w:t xml:space="preserve"> There was no obvious interaction between the triangles and movement appears random. </w:t>
      </w:r>
      <w:r w:rsidRPr="002D307B">
        <w:rPr>
          <w:rFonts w:asciiTheme="majorHAnsi" w:eastAsia="Times New Roman" w:hAnsiTheme="majorHAnsi" w:cstheme="majorHAnsi"/>
          <w:b/>
          <w:bCs/>
          <w:lang w:val="en-US"/>
        </w:rPr>
        <w:t>2. Goal-directed (G-D) movement sequences.</w:t>
      </w:r>
      <w:r w:rsidRPr="002D307B">
        <w:rPr>
          <w:rFonts w:asciiTheme="majorHAnsi" w:eastAsia="Times New Roman" w:hAnsiTheme="majorHAnsi" w:cstheme="majorHAnsi"/>
          <w:lang w:val="en-US"/>
        </w:rPr>
        <w:t xml:space="preserve"> An interaction between the triangles in which actions are directed toward each other in order to achieve specific goals. </w:t>
      </w:r>
    </w:p>
    <w:p w14:paraId="4B1E94E8" w14:textId="77777777" w:rsidR="006C5258" w:rsidRPr="002D307B" w:rsidRDefault="006C5258" w:rsidP="006C5258">
      <w:pPr>
        <w:ind w:firstLine="0"/>
        <w:rPr>
          <w:rFonts w:asciiTheme="majorHAnsi" w:eastAsia="Times New Roman" w:hAnsiTheme="majorHAnsi" w:cstheme="majorHAnsi"/>
          <w:lang w:val="en-US"/>
        </w:rPr>
      </w:pPr>
      <w:r w:rsidRPr="002D307B">
        <w:rPr>
          <w:rFonts w:asciiTheme="majorHAnsi" w:eastAsia="Times New Roman" w:hAnsiTheme="majorHAnsi" w:cstheme="majorHAnsi"/>
          <w:b/>
          <w:bCs/>
          <w:lang w:val="en-US"/>
        </w:rPr>
        <w:t>3. Mental interaction (ToM)</w:t>
      </w:r>
      <w:r w:rsidRPr="002D307B">
        <w:rPr>
          <w:rFonts w:asciiTheme="majorHAnsi" w:eastAsia="Times New Roman" w:hAnsiTheme="majorHAnsi" w:cstheme="majorHAnsi"/>
          <w:lang w:val="en-US"/>
        </w:rPr>
        <w:t>. An interaction between the triangles involving the manipulation of the emotions and thoughts of one triangle by the other.</w:t>
      </w:r>
      <w:r>
        <w:rPr>
          <w:rFonts w:asciiTheme="majorHAnsi" w:eastAsia="Times New Roman" w:hAnsiTheme="majorHAnsi" w:cstheme="majorHAnsi"/>
          <w:lang w:val="en-US"/>
        </w:rPr>
        <w:t xml:space="preserve"> </w:t>
      </w:r>
      <w:r w:rsidRPr="002D307B">
        <w:rPr>
          <w:rFonts w:asciiTheme="majorHAnsi" w:eastAsia="Times New Roman" w:hAnsiTheme="majorHAnsi" w:cstheme="majorHAnsi"/>
          <w:lang w:val="en-US"/>
        </w:rPr>
        <w:t>After watching an animation from one of these conditions, the participants were interviewed and asked to describe what happened in the animation. Each description of a trial thus ended up as a single .wav file.</w:t>
      </w:r>
      <w:r w:rsidRPr="002D307B">
        <w:rPr>
          <w:rFonts w:asciiTheme="majorHAnsi" w:eastAsia="Times New Roman" w:hAnsiTheme="majorHAnsi" w:cstheme="majorHAnsi"/>
          <w:lang w:val="en-US"/>
        </w:rPr>
        <w:br/>
      </w:r>
    </w:p>
    <w:p w14:paraId="6F436185" w14:textId="77777777" w:rsidR="006C5258" w:rsidRPr="002D307B" w:rsidRDefault="006C5258" w:rsidP="006C5258">
      <w:pPr>
        <w:pStyle w:val="Heading2"/>
        <w:ind w:firstLine="0"/>
        <w:rPr>
          <w:rFonts w:asciiTheme="majorHAnsi" w:hAnsiTheme="majorHAnsi" w:cstheme="majorHAnsi"/>
          <w:highlight w:val="white"/>
          <w:lang w:val="en-US"/>
        </w:rPr>
      </w:pPr>
      <w:bookmarkStart w:id="19" w:name="_Toc57284929"/>
      <w:r w:rsidRPr="002D307B">
        <w:rPr>
          <w:rFonts w:asciiTheme="majorHAnsi" w:hAnsiTheme="majorHAnsi" w:cstheme="majorHAnsi"/>
          <w:highlight w:val="white"/>
          <w:lang w:val="en-US"/>
        </w:rPr>
        <w:lastRenderedPageBreak/>
        <w:t>2.4 Preprocessing</w:t>
      </w:r>
      <w:bookmarkEnd w:id="19"/>
    </w:p>
    <w:p w14:paraId="070111F9" w14:textId="77777777" w:rsidR="006C5258" w:rsidRPr="002D307B" w:rsidRDefault="006C5258" w:rsidP="006C5258">
      <w:pPr>
        <w:pStyle w:val="Heading3"/>
        <w:ind w:firstLine="0"/>
        <w:rPr>
          <w:rFonts w:asciiTheme="majorHAnsi" w:hAnsiTheme="majorHAnsi" w:cstheme="majorHAnsi"/>
          <w:highlight w:val="white"/>
          <w:lang w:val="en-US"/>
        </w:rPr>
      </w:pPr>
      <w:bookmarkStart w:id="20" w:name="_Toc57284930"/>
      <w:r w:rsidRPr="002D307B">
        <w:rPr>
          <w:rFonts w:asciiTheme="majorHAnsi" w:hAnsiTheme="majorHAnsi" w:cstheme="majorHAnsi"/>
          <w:highlight w:val="white"/>
          <w:lang w:val="en-US"/>
        </w:rPr>
        <w:t>2.4.1 Cleaning of audio files</w:t>
      </w:r>
      <w:bookmarkEnd w:id="20"/>
    </w:p>
    <w:p w14:paraId="4F1B2B3D"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cleaning of the audio files was carried out by Ludvig Olsen in 2018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4INRv0do","properties":{"formattedCitation":"(Olsen, 2018)","plainCitation":"(Olsen, 2018)","noteIndex":0},"citationItems":[{"id":416,"uris":["http://zotero.org/users/5126004/items/2JVTNUNM"],"uri":["http://zotero.org/users/5126004/items/2JVTNUNM"],"itemData":{"id":416,"type":"manuscript","event-place":"Aarhus University","publisher-place":"Aarhus University","title":"Automatically diagnosing mental disorders from voice: A deep learning approach","author":[{"family":"Olsen","given":"Ludvig"}],"issued":{"date-parts":[["2018"]]}}}],"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en-US"/>
        </w:rPr>
        <w:t>(Olsen, 2018)</w:t>
      </w: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br/>
        <w:t xml:space="preserve">The audio files were then converted to 16-bit .wav files, with a sample rate of 16k. They were subsequently denoised by stacking multiple instances of the Voice De-noise and De-hum tools in the iZotope RX 6 audio editor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sv4usqEj","properties":{"formattedCitation":"(iZotope Inc., 2018)","plainCitation":"(iZotope Inc., 2018)","noteIndex":0},"citationItems":[{"id":417,"uris":["http://zotero.org/users/5126004/items/HS9XBADE"],"uri":["http://zotero.org/users/5126004/items/HS9XBADE"],"itemData":{"id":417,"type":"graphic","title":"iZotope RX 6","author":[{"family":"iZotope Inc.","given":""}],"issued":{"date-parts":[["2018"]]}}}],"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en-US"/>
        </w:rPr>
        <w:t>(iZotope Inc., 2018)</w:t>
      </w: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xml:space="preserve">. A small equalizer tilt was applied at 1085Hz with the Fabfilter Pro-Q2 equalizer to bring more brightness to the signal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3VuE8Bw5","properties":{"formattedCitation":"(FabFilter Software Instruments, 2018)","plainCitation":"(FabFilter Software Instruments, 2018)","noteIndex":0},"citationItems":[{"id":418,"uris":["http://zotero.org/users/5126004/items/EATQSMJQ"],"uri":["http://zotero.org/users/5126004/items/EATQSMJQ"],"itemData":{"id":418,"type":"book","title":"FabFilter","version":"Fabfilter pro-q 2.","author":[{"family":"FabFilter Software Instruments","given":""}],"issued":{"date-parts":[["2018"]]}}}],"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en-US"/>
        </w:rPr>
        <w:t>(FabFilter Software Instruments, 2018)</w:t>
      </w: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The signal was normalized to peak at -1dB both before and after the cleaning steps.</w:t>
      </w:r>
      <w:r w:rsidRPr="002D307B">
        <w:rPr>
          <w:rFonts w:asciiTheme="majorHAnsi" w:eastAsia="Times New Roman" w:hAnsiTheme="majorHAnsi" w:cstheme="majorHAnsi"/>
          <w:highlight w:val="white"/>
          <w:lang w:val="en-US"/>
        </w:rPr>
        <w:br/>
      </w:r>
    </w:p>
    <w:p w14:paraId="60569C53" w14:textId="77777777" w:rsidR="006C5258" w:rsidRPr="002D307B" w:rsidRDefault="006C5258" w:rsidP="006C5258">
      <w:pPr>
        <w:pStyle w:val="Heading3"/>
        <w:ind w:firstLine="0"/>
        <w:rPr>
          <w:rFonts w:asciiTheme="majorHAnsi" w:hAnsiTheme="majorHAnsi" w:cstheme="majorHAnsi"/>
          <w:highlight w:val="white"/>
          <w:lang w:val="en-US"/>
        </w:rPr>
      </w:pPr>
      <w:bookmarkStart w:id="21" w:name="_Toc57284931"/>
      <w:r w:rsidRPr="002D307B">
        <w:rPr>
          <w:rFonts w:asciiTheme="majorHAnsi" w:hAnsiTheme="majorHAnsi" w:cstheme="majorHAnsi"/>
          <w:highlight w:val="white"/>
          <w:lang w:val="en-US"/>
        </w:rPr>
        <w:t>2.4.2 Feature extraction from audio files</w:t>
      </w:r>
      <w:bookmarkEnd w:id="21"/>
    </w:p>
    <w:p w14:paraId="75B7FBD5"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toolkit openSMILE 2.3.0 was used for extracting the features needed for the SVM classification algorithm. From within the openSMILE software package, the base-set configuration file of emotion recognition features called ‘emobase’ was chosen for feature extraction. </w:t>
      </w:r>
    </w:p>
    <w:p w14:paraId="2E4518DC"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he feature set specified by emobase contains 988 features used for emotion recognition:</w:t>
      </w:r>
    </w:p>
    <w:p w14:paraId="2BD77AC7"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Intensity, Loudness, 12 MFCC’s, F0 Pitch, Probability of voicing, F0 envelope, 8 LSFs (Line</w:t>
      </w:r>
    </w:p>
    <w:p w14:paraId="048DE961"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Spectral Frequencies), Zero-Crossing Rate. Delta regression coefficients are then computed from all these previously mentioned low-level descriptors (LLD). Both the LLDs and their delta coefficients are smoothed by a moving average window that filters with a window size of 3 seconds. Furthermore, the following functionals are applied to the LLDs and the delta coefficients:</w:t>
      </w:r>
    </w:p>
    <w:p w14:paraId="533EF3D9"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Max./Min. values and their respective relative position within input, range, arithmetic mean, 2 linear</w:t>
      </w:r>
    </w:p>
    <w:p w14:paraId="311D9BDB"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regression coefficients and linear and quadratic error, standard deviation, skewness, kurtosis,</w:t>
      </w:r>
    </w:p>
    <w:p w14:paraId="57F0FA19"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quartile 1-3, and 3 inter-quartile ranges. </w:t>
      </w:r>
    </w:p>
    <w:p w14:paraId="52B76D3E"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his results in the feature set consisting of 988 features. In other words; 26 LLDs, a delta regression coefficient for each LLD and 19 functionals for each of the LLDs and for each of the delta regression coefficients (26 * 2 * 19 = 988).</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The process of feature extraction was executed on each of the speech recordings, yielding a single feature vector for each trial of each participant.</w:t>
      </w:r>
    </w:p>
    <w:p w14:paraId="61E6CD65" w14:textId="77777777" w:rsidR="006C5258" w:rsidRPr="002D307B" w:rsidRDefault="006C5258" w:rsidP="006C5258">
      <w:pPr>
        <w:rPr>
          <w:rFonts w:asciiTheme="majorHAnsi" w:eastAsia="Times New Roman" w:hAnsiTheme="majorHAnsi" w:cstheme="majorHAnsi"/>
          <w:highlight w:val="white"/>
          <w:lang w:val="en-US"/>
        </w:rPr>
      </w:pPr>
    </w:p>
    <w:p w14:paraId="6E628EC7" w14:textId="77777777" w:rsidR="006C5258" w:rsidRPr="002D307B" w:rsidRDefault="006C5258" w:rsidP="006C5258">
      <w:pPr>
        <w:pStyle w:val="Heading3"/>
        <w:ind w:firstLine="0"/>
        <w:rPr>
          <w:rFonts w:asciiTheme="majorHAnsi" w:hAnsiTheme="majorHAnsi" w:cstheme="majorHAnsi"/>
          <w:highlight w:val="white"/>
          <w:lang w:val="en-US"/>
        </w:rPr>
      </w:pPr>
      <w:bookmarkStart w:id="22" w:name="_Toc57284932"/>
      <w:r w:rsidRPr="002D307B">
        <w:rPr>
          <w:rFonts w:asciiTheme="majorHAnsi" w:hAnsiTheme="majorHAnsi" w:cstheme="majorHAnsi"/>
          <w:highlight w:val="white"/>
          <w:lang w:val="en-US"/>
        </w:rPr>
        <w:t>2.4.3 Partitioning</w:t>
      </w:r>
      <w:bookmarkEnd w:id="22"/>
    </w:p>
    <w:p w14:paraId="560C687F" w14:textId="77777777" w:rsidR="006C5258"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o be able to evaluate the performance of the model the dataset was partitioned into a training set and a test set consisting of 80% and 20% of the total data, respectively. The partitioning was carried out using the package groupdata2 and was done semi-randomly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Tza615W3","properties":{"formattedCitation":"(Olsen, 2020)","plainCitation":"(Olsen, 2020)","noteIndex":0},"citationItems":[{"id":423,"uris":["http://zotero.org/users/5126004/items/YAVUUPKG"],"uri":["http://zotero.org/users/5126004/items/YAVUUPKG"],"itemData":{"id":423,"type":"book","title":"groupdata2: Creating Groups from Data","URL":"https://CRAN.R-project.org/package=groupdata2","version":"1.3.0","author":[{"family":"Olsen","given":"Ludvig"}],"issued":{"date-parts":[["2020"]]}}}],"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en-US"/>
        </w:rPr>
        <w:t>(Olsen, 2020)</w:t>
      </w: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The partitioning kept each participant ID only within one of the two resulting training and test sets. This prevented leakage of information from the training set to the test set, which otherwise would have led to overfitting and finally unprecise values for the evaluation.</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Moreover, to avoid a skewed distribution of sex or diagnosis between sets (e.g. ending up with only males/controls in the test set as a result of a random partitioning), sex and controls/patients were evenly distributed in the partitioning.</w:t>
      </w:r>
    </w:p>
    <w:p w14:paraId="3511A1E2" w14:textId="77777777" w:rsidR="006C5258" w:rsidRDefault="006C5258" w:rsidP="006C5258">
      <w:pPr>
        <w:pStyle w:val="BodyText"/>
        <w:rPr>
          <w:highlight w:val="white"/>
          <w:lang w:val="en-US"/>
        </w:rPr>
      </w:pPr>
    </w:p>
    <w:p w14:paraId="007C3B77" w14:textId="77777777" w:rsidR="006C5258" w:rsidRPr="00B47A55" w:rsidRDefault="006C5258" w:rsidP="006C5258">
      <w:pPr>
        <w:pStyle w:val="BodyText"/>
        <w:rPr>
          <w:highlight w:val="white"/>
          <w:lang w:val="en-US"/>
        </w:rPr>
      </w:pPr>
      <w:r w:rsidRPr="00B47A55">
        <w:rPr>
          <w:noProof/>
          <w:lang w:val="en-US"/>
        </w:rPr>
        <w:lastRenderedPageBreak/>
        <w:drawing>
          <wp:inline distT="0" distB="0" distL="0" distR="0" wp14:anchorId="5C14A490" wp14:editId="1EFA0A52">
            <wp:extent cx="1914792" cy="1047896"/>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914792" cy="1047896"/>
                    </a:xfrm>
                    <a:prstGeom prst="rect">
                      <a:avLst/>
                    </a:prstGeom>
                  </pic:spPr>
                </pic:pic>
              </a:graphicData>
            </a:graphic>
          </wp:inline>
        </w:drawing>
      </w:r>
    </w:p>
    <w:p w14:paraId="3901E7F9" w14:textId="77777777" w:rsidR="006C5258" w:rsidRPr="002D307B" w:rsidRDefault="006C5258" w:rsidP="006C5258">
      <w:pPr>
        <w:rPr>
          <w:rFonts w:asciiTheme="majorHAnsi" w:eastAsia="Times New Roman" w:hAnsiTheme="majorHAnsi" w:cstheme="majorHAnsi"/>
          <w:highlight w:val="white"/>
          <w:lang w:val="en-US"/>
        </w:rPr>
      </w:pPr>
    </w:p>
    <w:p w14:paraId="192D0797" w14:textId="77777777" w:rsidR="006C5258" w:rsidRPr="002D307B" w:rsidRDefault="006C5258" w:rsidP="006C5258">
      <w:pPr>
        <w:pStyle w:val="Heading3"/>
        <w:ind w:firstLine="0"/>
        <w:rPr>
          <w:rFonts w:asciiTheme="majorHAnsi" w:hAnsiTheme="majorHAnsi" w:cstheme="majorHAnsi"/>
          <w:highlight w:val="white"/>
          <w:lang w:val="en-US"/>
        </w:rPr>
      </w:pPr>
      <w:bookmarkStart w:id="23" w:name="_Toc57284933"/>
      <w:r w:rsidRPr="002D307B">
        <w:rPr>
          <w:rFonts w:asciiTheme="majorHAnsi" w:hAnsiTheme="majorHAnsi" w:cstheme="majorHAnsi"/>
          <w:highlight w:val="white"/>
          <w:lang w:val="en-US"/>
        </w:rPr>
        <w:t>2.4.4 Normalization</w:t>
      </w:r>
      <w:bookmarkEnd w:id="23"/>
    </w:p>
    <w:p w14:paraId="6F88D969"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ll feature parameters were normalized using the min-max feature scaling formula in order to achieve a dataset with a common scale without losing information or distorting differences in the range of values.</w:t>
      </w:r>
    </w:p>
    <w:p w14:paraId="70097BC4" w14:textId="77777777" w:rsidR="006C5258" w:rsidRPr="002D307B" w:rsidRDefault="006C5258" w:rsidP="006C5258">
      <w:pPr>
        <w:rPr>
          <w:rFonts w:asciiTheme="majorHAnsi" w:eastAsia="Times New Roman" w:hAnsiTheme="majorHAnsi" w:cstheme="majorHAnsi"/>
          <w:highlight w:val="white"/>
          <w:lang w:val="en-US"/>
        </w:rPr>
      </w:pPr>
    </w:p>
    <w:p w14:paraId="36DDFA53" w14:textId="77777777" w:rsidR="006C5258" w:rsidRPr="002D307B" w:rsidRDefault="006C5258" w:rsidP="006C5258">
      <w:pPr>
        <w:jc w:val="center"/>
        <w:rPr>
          <w:rFonts w:asciiTheme="majorHAnsi" w:eastAsia="Times New Roman" w:hAnsiTheme="majorHAnsi" w:cstheme="majorHAnsi"/>
          <w:highlight w:val="white"/>
          <w:lang w:val="en-US"/>
        </w:rPr>
      </w:pPr>
      <w:r w:rsidRPr="002D307B">
        <w:rPr>
          <w:rFonts w:asciiTheme="majorHAnsi" w:hAnsiTheme="majorHAnsi" w:cstheme="majorHAnsi"/>
          <w:noProof/>
        </w:rPr>
        <w:drawing>
          <wp:inline distT="0" distB="0" distL="0" distR="0" wp14:anchorId="796AB5BD" wp14:editId="0DCB1E95">
            <wp:extent cx="2208250" cy="523875"/>
            <wp:effectExtent l="0" t="0" r="1905" b="0"/>
            <wp:docPr id="12" name="Picture 12" descr="Min–max normalization - Regression Analysis with R [Boo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in–max normalization - Regression Analysis with R [Book]"/>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217063" cy="525966"/>
                    </a:xfrm>
                    <a:prstGeom prst="rect">
                      <a:avLst/>
                    </a:prstGeom>
                    <a:noFill/>
                    <a:ln>
                      <a:noFill/>
                    </a:ln>
                  </pic:spPr>
                </pic:pic>
              </a:graphicData>
            </a:graphic>
          </wp:inline>
        </w:drawing>
      </w:r>
    </w:p>
    <w:p w14:paraId="7CD9202F" w14:textId="77777777" w:rsidR="006C5258" w:rsidRPr="002D307B" w:rsidRDefault="006C5258" w:rsidP="006C5258">
      <w:pPr>
        <w:rPr>
          <w:rFonts w:asciiTheme="majorHAnsi" w:eastAsia="Times New Roman" w:hAnsiTheme="majorHAnsi" w:cstheme="majorHAnsi"/>
          <w:highlight w:val="white"/>
          <w:lang w:val="en-US"/>
        </w:rPr>
      </w:pPr>
    </w:p>
    <w:p w14:paraId="30B4A9B4" w14:textId="77777777" w:rsidR="006C5258" w:rsidRPr="002D307B" w:rsidRDefault="006C5258" w:rsidP="006C5258">
      <w:pPr>
        <w:ind w:firstLine="0"/>
        <w:rPr>
          <w:rFonts w:asciiTheme="majorHAnsi" w:eastAsia="Times New Roman" w:hAnsiTheme="majorHAnsi" w:cstheme="majorHAnsi"/>
          <w:lang w:val="en-US"/>
        </w:rPr>
      </w:pPr>
      <w:r w:rsidRPr="002D307B">
        <w:rPr>
          <w:rFonts w:asciiTheme="majorHAnsi" w:eastAsia="Times New Roman" w:hAnsiTheme="majorHAnsi" w:cstheme="majorHAnsi"/>
          <w:highlight w:val="white"/>
          <w:lang w:val="en-US"/>
        </w:rPr>
        <w:t>To avoid overfitting as a result of carrying data from the test set to the training set, the normalization was carried out separately for the training and the testing set. The scaling used the min. and the max. value for each feature, only from the training set, both for the training and for the testing set.</w:t>
      </w:r>
      <w:r w:rsidRPr="002D307B">
        <w:rPr>
          <w:rFonts w:asciiTheme="majorHAnsi" w:eastAsia="Times New Roman" w:hAnsiTheme="majorHAnsi" w:cstheme="majorHAnsi"/>
          <w:lang w:val="en-US"/>
        </w:rPr>
        <w:t xml:space="preserve"> This had the advantage of having both the training and the test features on the same scale, while not letting information from the test set flow to the training set and is common practice when applying most machine learning algorithms.</w:t>
      </w:r>
    </w:p>
    <w:p w14:paraId="1DDF3755" w14:textId="77777777" w:rsidR="006C5258" w:rsidRPr="002D307B" w:rsidRDefault="006C5258" w:rsidP="006C5258">
      <w:pPr>
        <w:pStyle w:val="Heading2"/>
        <w:ind w:firstLine="0"/>
        <w:rPr>
          <w:rFonts w:asciiTheme="majorHAnsi" w:hAnsiTheme="majorHAnsi" w:cstheme="majorHAnsi"/>
          <w:highlight w:val="white"/>
          <w:lang w:val="en-US"/>
        </w:rPr>
      </w:pPr>
      <w:bookmarkStart w:id="24" w:name="_Toc57284934"/>
      <w:r w:rsidRPr="002D307B">
        <w:rPr>
          <w:rFonts w:asciiTheme="majorHAnsi" w:hAnsiTheme="majorHAnsi" w:cstheme="majorHAnsi"/>
          <w:highlight w:val="white"/>
          <w:lang w:val="en-US"/>
        </w:rPr>
        <w:t>2.5 Feature selection using LASSO</w:t>
      </w:r>
      <w:bookmarkEnd w:id="24"/>
    </w:p>
    <w:p w14:paraId="175A82A9" w14:textId="77777777" w:rsidR="006C5258" w:rsidRPr="002D307B" w:rsidRDefault="006C5258" w:rsidP="006C5258">
      <w:pPr>
        <w:pStyle w:val="Heading3"/>
        <w:ind w:firstLine="0"/>
        <w:rPr>
          <w:rFonts w:asciiTheme="majorHAnsi" w:hAnsiTheme="majorHAnsi" w:cstheme="majorHAnsi"/>
          <w:highlight w:val="white"/>
          <w:lang w:val="en-US"/>
        </w:rPr>
      </w:pPr>
      <w:bookmarkStart w:id="25" w:name="_Toc57284935"/>
      <w:r w:rsidRPr="002D307B">
        <w:rPr>
          <w:rFonts w:asciiTheme="majorHAnsi" w:hAnsiTheme="majorHAnsi" w:cstheme="majorHAnsi"/>
          <w:highlight w:val="white"/>
          <w:lang w:val="en-US"/>
        </w:rPr>
        <w:t>2.5.1 Motivation for using LASSO</w:t>
      </w:r>
      <w:bookmarkEnd w:id="25"/>
    </w:p>
    <w:p w14:paraId="06534B84"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s the 988 acoustic features from the ‘emobase’ package were originally designed to distinguish emotions from speech, some of the features were bound to be redundant for the purpose of distinguishing between patients and controls. As a measure to counterfeit this, a rigorous feature selection method was applied to rid the model of superfluous features. This was done in order to simplify the model and thereby reduces both complexity, computational power needed to run the model and in order to improve both predictive power and interpretability of the classifier.</w:t>
      </w:r>
    </w:p>
    <w:p w14:paraId="4484AA52"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Feature selection was done using L2 regularization, also called the Least Absolute Shrinkage and Selection Operator (LASSO) analysis regression. To carry out this process, the ‘glmnet’ R Package was utilized for the purpose of this paper.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FBMBK6Ri","properties":{"formattedCitation":"(Friedman et al., 2010)","plainCitation":"(Friedman et al., 2010)","noteIndex":0},"citationItems":[{"id":420,"uris":["http://zotero.org/users/5126004/items/I7WNVQ9A"],"uri":["http://zotero.org/users/5126004/items/I7WNVQ9A"],"itemData":{"id":420,"type":"article-journal","issue":"33(1)","page":"1-22","title":"Regularization Paths for Generalized Linear Models via Coordinate   Descent. Journal of Statistical Software","author":[{"family":"Friedman","given":"Jerome"},{"family":"Hastie","given":"Trevor"},{"family":"Tibshirani","given":"Robert"}],"issued":{"date-parts":[["2010"]]}}}],"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en-US"/>
        </w:rPr>
        <w:t>(Friedman et al., 2010)</w:t>
      </w:r>
      <w:r w:rsidRPr="002D307B">
        <w:rPr>
          <w:rFonts w:asciiTheme="majorHAnsi" w:eastAsia="Times New Roman" w:hAnsiTheme="majorHAnsi" w:cstheme="majorHAnsi"/>
          <w:highlight w:val="white"/>
          <w:lang w:val="en-US"/>
        </w:rPr>
        <w:fldChar w:fldCharType="end"/>
      </w:r>
    </w:p>
    <w:p w14:paraId="3086DB70"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lthough the parameters could have been regularized using Ridge or ElasticNet, LASSO regularization has the advantage of being able to shrink irrelevant parameters all the way to zero – as opposed to Ridge regularization. Elastic net is a combination of Ridge and Lasso and would therefore be a compromise between the two. The shrinking of parameter estimates to zero is beneficial given the many features that are unrelated to the distinction between schizophrenia and healthy individuals.</w:t>
      </w:r>
    </w:p>
    <w:p w14:paraId="409D34C0" w14:textId="77777777" w:rsidR="006C5258" w:rsidRPr="002D307B" w:rsidRDefault="006C5258" w:rsidP="006C5258">
      <w:pPr>
        <w:pStyle w:val="Heading3"/>
        <w:ind w:firstLine="0"/>
        <w:rPr>
          <w:rFonts w:asciiTheme="majorHAnsi" w:hAnsiTheme="majorHAnsi" w:cstheme="majorHAnsi"/>
          <w:highlight w:val="white"/>
          <w:lang w:val="en-US"/>
        </w:rPr>
      </w:pPr>
      <w:bookmarkStart w:id="26" w:name="_Toc57284936"/>
      <w:r w:rsidRPr="002D307B">
        <w:rPr>
          <w:rFonts w:asciiTheme="majorHAnsi" w:hAnsiTheme="majorHAnsi" w:cstheme="majorHAnsi"/>
          <w:highlight w:val="white"/>
          <w:lang w:val="en-US"/>
        </w:rPr>
        <w:lastRenderedPageBreak/>
        <w:t>2.5.2 What is L2 regularization?</w:t>
      </w:r>
      <w:bookmarkEnd w:id="26"/>
    </w:p>
    <w:p w14:paraId="69FD7427"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is method optimizes beta estimates for all parameters not only through misclassification error but also adding a L2 regularization term. The latter adds a penalty to each beta estimate on the basis of a lambda value multiplied with the beta estimate. </w:t>
      </w:r>
    </w:p>
    <w:p w14:paraId="3B5DE42B"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In other words; performing L2 regularization means fitting a LASSO regression model and thus finding the optimal beta values for all parameters using the loss function seen below.</w:t>
      </w:r>
    </w:p>
    <w:p w14:paraId="1C0723F5" w14:textId="77777777" w:rsidR="006C5258" w:rsidRPr="002D307B" w:rsidRDefault="006C5258" w:rsidP="006C5258">
      <w:pPr>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br/>
        <w:t>The loss function used for finding parameter estimates using LASSO:</w:t>
      </w:r>
      <w:r w:rsidRPr="002D307B">
        <w:rPr>
          <w:rFonts w:asciiTheme="majorHAnsi" w:eastAsia="Times New Roman" w:hAnsiTheme="majorHAnsi" w:cstheme="majorHAnsi"/>
          <w:highlight w:val="white"/>
          <w:lang w:val="en-US"/>
        </w:rPr>
        <w:br/>
      </w:r>
      <w:r w:rsidRPr="002D307B">
        <w:rPr>
          <w:rFonts w:asciiTheme="majorHAnsi" w:hAnsiTheme="majorHAnsi" w:cstheme="majorHAnsi"/>
          <w:noProof/>
        </w:rPr>
        <w:drawing>
          <wp:inline distT="0" distB="0" distL="0" distR="0" wp14:anchorId="4460E49D" wp14:editId="542F3480">
            <wp:extent cx="2286000" cy="723900"/>
            <wp:effectExtent l="0" t="0" r="0" b="0"/>
            <wp:docPr id="5" name="Picture 5"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286000" cy="723900"/>
                    </a:xfrm>
                    <a:prstGeom prst="rect">
                      <a:avLst/>
                    </a:prstGeom>
                    <a:noFill/>
                    <a:ln>
                      <a:noFill/>
                    </a:ln>
                  </pic:spPr>
                </pic:pic>
              </a:graphicData>
            </a:graphic>
          </wp:inline>
        </w:drawing>
      </w:r>
    </w:p>
    <w:p w14:paraId="58FB3BC7" w14:textId="77777777" w:rsidR="006C5258" w:rsidRPr="002D307B" w:rsidRDefault="006C5258" w:rsidP="006C5258">
      <w:pPr>
        <w:rPr>
          <w:rFonts w:asciiTheme="majorHAnsi" w:eastAsia="Times New Roman" w:hAnsiTheme="majorHAnsi" w:cstheme="majorHAnsi"/>
          <w:highlight w:val="white"/>
          <w:lang w:val="en-US"/>
        </w:rPr>
      </w:pPr>
    </w:p>
    <w:p w14:paraId="39312FF6"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Since this method requires a lambda value (</w:t>
      </w:r>
      <w:r w:rsidRPr="002D307B">
        <w:rPr>
          <w:rFonts w:asciiTheme="majorHAnsi" w:eastAsia="Times New Roman" w:hAnsiTheme="majorHAnsi" w:cstheme="majorHAnsi"/>
          <w:highlight w:val="white"/>
        </w:rPr>
        <w:t>λ</w:t>
      </w:r>
      <w:r w:rsidRPr="002D307B">
        <w:rPr>
          <w:rFonts w:asciiTheme="majorHAnsi" w:eastAsia="Times New Roman" w:hAnsiTheme="majorHAnsi" w:cstheme="majorHAnsi"/>
          <w:highlight w:val="white"/>
          <w:lang w:val="en-US"/>
        </w:rPr>
        <w:t>), the optimal lambda value also had to be found.</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The lambda value producing the minimum value in the loss function (lambda.min) was first computed. This was done by testing a range of lambda values using Leave-One-Out CV</w:t>
      </w:r>
      <w:r w:rsidRPr="002D307B">
        <w:rPr>
          <w:rFonts w:asciiTheme="majorHAnsi" w:eastAsia="Times New Roman" w:hAnsiTheme="majorHAnsi" w:cstheme="majorHAnsi"/>
          <w:highlight w:val="yellow"/>
          <w:lang w:val="en-US"/>
        </w:rPr>
        <w:t>**** 5-FOLD? SEE FIGURES *******</w:t>
      </w:r>
      <w:r w:rsidRPr="002D307B">
        <w:rPr>
          <w:rFonts w:asciiTheme="majorHAnsi" w:eastAsia="Times New Roman" w:hAnsiTheme="majorHAnsi" w:cstheme="majorHAnsi"/>
          <w:highlight w:val="white"/>
          <w:lang w:val="en-US"/>
        </w:rPr>
        <w:t xml:space="preserve"> (LOO-CV). Subsequently the lambda value resulting in the fewest number of parameters within 1 SE from the lambda.min was chosen (lambda.1se). Although lambda.min has the lowest level of misclassification, lambda.1se has the advantage of acknowledging the fact that the fits are estimated with some error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oLKXl1QC","properties":{"formattedCitation":"(Friedman et al., 2010)","plainCitation":"(Friedman et al., 2010)","noteIndex":0},"citationItems":[{"id":420,"uris":["http://zotero.org/users/5126004/items/I7WNVQ9A"],"uri":["http://zotero.org/users/5126004/items/I7WNVQ9A"],"itemData":{"id":420,"type":"article-journal","issue":"33(1)","page":"1-22","title":"Regularization Paths for Generalized Linear Models via Coordinate   Descent. Journal of Statistical Software","author":[{"family":"Friedman","given":"Jerome"},{"family":"Hastie","given":"Trevor"},{"family":"Tibshirani","given":"Robert"}],"issued":{"date-parts":[["2010"]]}}}],"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en-US"/>
        </w:rPr>
        <w:t>(Friedman et al., 2010)</w:t>
      </w: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This process thus generates a list of parameter estimates. Those that have not been shrunken to zero are selected as relevant features for predicting patients from controls. For a visualization, see fig. x *.</w:t>
      </w:r>
    </w:p>
    <w:p w14:paraId="2F09D512" w14:textId="77777777" w:rsidR="006C5258" w:rsidRPr="002D307B" w:rsidRDefault="006C5258" w:rsidP="006C5258">
      <w:pPr>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lastRenderedPageBreak/>
        <w:br/>
      </w:r>
      <w:r w:rsidRPr="002D307B">
        <w:rPr>
          <w:rFonts w:asciiTheme="majorHAnsi" w:hAnsiTheme="majorHAnsi" w:cstheme="majorHAnsi"/>
          <w:noProof/>
        </w:rPr>
        <w:drawing>
          <wp:inline distT="0" distB="0" distL="0" distR="0" wp14:anchorId="31FDE7B2" wp14:editId="74AE5F4B">
            <wp:extent cx="4572000" cy="4572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572000" cy="4572000"/>
                    </a:xfrm>
                    <a:prstGeom prst="rect">
                      <a:avLst/>
                    </a:prstGeom>
                    <a:noFill/>
                    <a:ln>
                      <a:noFill/>
                    </a:ln>
                  </pic:spPr>
                </pic:pic>
              </a:graphicData>
            </a:graphic>
          </wp:inline>
        </w:drawing>
      </w:r>
    </w:p>
    <w:p w14:paraId="273FF22D"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Fig. x * :</w:t>
      </w:r>
    </w:p>
    <w:p w14:paraId="5B3A6BA2" w14:textId="77777777" w:rsidR="006C5258" w:rsidRPr="002D307B" w:rsidRDefault="006C5258" w:rsidP="006C5258">
      <w:pPr>
        <w:ind w:firstLine="0"/>
        <w:rPr>
          <w:rFonts w:asciiTheme="majorHAnsi" w:eastAsia="Times New Roman" w:hAnsiTheme="majorHAnsi" w:cstheme="majorHAnsi"/>
          <w:i/>
          <w:iCs/>
          <w:highlight w:val="white"/>
          <w:lang w:val="en-US"/>
        </w:rPr>
      </w:pPr>
      <w:r w:rsidRPr="002D307B">
        <w:rPr>
          <w:rFonts w:asciiTheme="majorHAnsi" w:eastAsia="Times New Roman" w:hAnsiTheme="majorHAnsi" w:cstheme="majorHAnsi"/>
          <w:i/>
          <w:iCs/>
          <w:highlight w:val="white"/>
          <w:lang w:val="en-US"/>
        </w:rPr>
        <w:t>A range of lambda values (x-axis) and the resulting 1) misclassification error, and 2) number of features (seen at the top). From left to right, the dotted lines represent lambda.min and lambda.1se, respectively.</w:t>
      </w:r>
    </w:p>
    <w:p w14:paraId="6B400409" w14:textId="77777777" w:rsidR="006C5258" w:rsidRPr="002D307B" w:rsidRDefault="006C5258" w:rsidP="006C5258">
      <w:pPr>
        <w:rPr>
          <w:rFonts w:asciiTheme="majorHAnsi" w:eastAsia="Times New Roman" w:hAnsiTheme="majorHAnsi" w:cstheme="majorHAnsi"/>
          <w:highlight w:val="white"/>
          <w:lang w:val="en-US"/>
        </w:rPr>
      </w:pPr>
    </w:p>
    <w:p w14:paraId="11E7B37A" w14:textId="77777777" w:rsidR="006C5258" w:rsidRPr="002D307B" w:rsidRDefault="006C5258" w:rsidP="006C5258">
      <w:pPr>
        <w:pStyle w:val="Heading3"/>
        <w:ind w:firstLine="0"/>
        <w:rPr>
          <w:rFonts w:asciiTheme="majorHAnsi" w:hAnsiTheme="majorHAnsi" w:cstheme="majorHAnsi"/>
          <w:highlight w:val="white"/>
          <w:lang w:val="en-US"/>
        </w:rPr>
      </w:pPr>
      <w:bookmarkStart w:id="27" w:name="_Toc57284937"/>
      <w:r w:rsidRPr="002D307B">
        <w:rPr>
          <w:rFonts w:asciiTheme="majorHAnsi" w:hAnsiTheme="majorHAnsi" w:cstheme="majorHAnsi"/>
          <w:highlight w:val="white"/>
          <w:lang w:val="en-US"/>
        </w:rPr>
        <w:t>2.5.4 Feature selection</w:t>
      </w:r>
      <w:bookmarkEnd w:id="27"/>
    </w:p>
    <w:p w14:paraId="00DCF982"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he training data was partitioned into 5 folds, and thus also 5 splits (see fig. 2).</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 xml:space="preserve">The previously mentioned L2 regularization was carried out on 4/5th’s of each of these splits, resulting in 5 different feature sets (see appendix x* for list of these feature sets). </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An illustration of the feature selection for a single split, can be seen below.</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noProof/>
          <w:highlight w:val="white"/>
          <w:lang w:val="en-US"/>
        </w:rPr>
        <w:lastRenderedPageBreak/>
        <w:drawing>
          <wp:inline distT="0" distB="0" distL="0" distR="0" wp14:anchorId="608AB2F6" wp14:editId="440064CE">
            <wp:extent cx="5724525" cy="34575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24525" cy="3457575"/>
                    </a:xfrm>
                    <a:prstGeom prst="rect">
                      <a:avLst/>
                    </a:prstGeom>
                    <a:noFill/>
                    <a:ln>
                      <a:noFill/>
                    </a:ln>
                  </pic:spPr>
                </pic:pic>
              </a:graphicData>
            </a:graphic>
          </wp:inline>
        </w:drawing>
      </w:r>
      <w:r w:rsidRPr="002D307B">
        <w:rPr>
          <w:rFonts w:asciiTheme="majorHAnsi" w:eastAsia="Times New Roman" w:hAnsiTheme="majorHAnsi" w:cstheme="majorHAnsi"/>
          <w:highlight w:val="white"/>
          <w:lang w:val="en-US"/>
        </w:rPr>
        <w:t>Figure x * :</w:t>
      </w:r>
    </w:p>
    <w:p w14:paraId="385CADD2" w14:textId="77777777" w:rsidR="006C5258" w:rsidRPr="002D307B" w:rsidRDefault="006C5258" w:rsidP="006C5258">
      <w:pPr>
        <w:ind w:firstLine="0"/>
        <w:rPr>
          <w:rFonts w:asciiTheme="majorHAnsi" w:eastAsia="Times New Roman" w:hAnsiTheme="majorHAnsi" w:cstheme="majorHAnsi"/>
          <w:i/>
          <w:iCs/>
          <w:highlight w:val="white"/>
          <w:lang w:val="en-US"/>
        </w:rPr>
      </w:pPr>
      <w:r w:rsidRPr="002D307B">
        <w:rPr>
          <w:rFonts w:asciiTheme="majorHAnsi" w:eastAsia="Times New Roman" w:hAnsiTheme="majorHAnsi" w:cstheme="majorHAnsi"/>
          <w:i/>
          <w:iCs/>
          <w:highlight w:val="white"/>
          <w:lang w:val="en-US"/>
        </w:rPr>
        <w:t>Figure showing the process of feature selection for one of the splits:</w:t>
      </w:r>
    </w:p>
    <w:p w14:paraId="5685109B" w14:textId="77777777" w:rsidR="006C5258" w:rsidRPr="00033963" w:rsidRDefault="006C5258" w:rsidP="006C5258">
      <w:pPr>
        <w:ind w:firstLine="0"/>
        <w:rPr>
          <w:rFonts w:asciiTheme="majorHAnsi" w:eastAsia="Times New Roman" w:hAnsiTheme="majorHAnsi" w:cstheme="majorHAnsi"/>
          <w:i/>
          <w:iCs/>
          <w:highlight w:val="white"/>
          <w:lang w:val="en-US"/>
        </w:rPr>
      </w:pPr>
      <w:r w:rsidRPr="002D307B">
        <w:rPr>
          <w:rFonts w:asciiTheme="majorHAnsi" w:eastAsia="Times New Roman" w:hAnsiTheme="majorHAnsi" w:cstheme="majorHAnsi"/>
          <w:i/>
          <w:iCs/>
          <w:highlight w:val="white"/>
          <w:lang w:val="en-US"/>
        </w:rPr>
        <w:t>The training data is divided up into 5 folds. One fold is then excluded.</w:t>
      </w:r>
      <w:r>
        <w:rPr>
          <w:rFonts w:asciiTheme="majorHAnsi" w:eastAsia="Times New Roman" w:hAnsiTheme="majorHAnsi" w:cstheme="majorHAnsi"/>
          <w:i/>
          <w:iCs/>
          <w:highlight w:val="white"/>
          <w:lang w:val="en-US"/>
        </w:rPr>
        <w:t xml:space="preserve"> </w:t>
      </w:r>
      <w:r w:rsidRPr="002D307B">
        <w:rPr>
          <w:rFonts w:asciiTheme="majorHAnsi" w:eastAsia="Times New Roman" w:hAnsiTheme="majorHAnsi" w:cstheme="majorHAnsi"/>
          <w:i/>
          <w:iCs/>
          <w:highlight w:val="white"/>
          <w:lang w:val="en-US"/>
        </w:rPr>
        <w:t>Using cross-validation, the LASSO regression fit for a specific lambda value is then computed with each of the folds being omitted once. The misclassification error for each of these fits is then accumulated and stored. The process is then reiterated using a new lambda value from the lambda grid, until all errors from all relevant lambda values have been obtained.</w:t>
      </w:r>
      <w:r>
        <w:rPr>
          <w:rFonts w:asciiTheme="majorHAnsi" w:eastAsia="Times New Roman" w:hAnsiTheme="majorHAnsi" w:cstheme="majorHAnsi"/>
          <w:i/>
          <w:iCs/>
          <w:highlight w:val="white"/>
          <w:lang w:val="en-US"/>
        </w:rPr>
        <w:t xml:space="preserve"> </w:t>
      </w:r>
      <w:r w:rsidRPr="002D307B">
        <w:rPr>
          <w:rFonts w:asciiTheme="majorHAnsi" w:eastAsia="Times New Roman" w:hAnsiTheme="majorHAnsi" w:cstheme="majorHAnsi"/>
          <w:i/>
          <w:iCs/>
          <w:highlight w:val="white"/>
          <w:lang w:val="en-US"/>
        </w:rPr>
        <w:t>This entire procedure is then repeated for each of the 5 splits.</w:t>
      </w:r>
    </w:p>
    <w:p w14:paraId="49DADBE8" w14:textId="77777777" w:rsidR="006C5258" w:rsidRPr="002D307B" w:rsidRDefault="006C5258" w:rsidP="006C5258">
      <w:pPr>
        <w:pStyle w:val="Heading2"/>
        <w:ind w:firstLine="0"/>
        <w:rPr>
          <w:rFonts w:asciiTheme="majorHAnsi" w:hAnsiTheme="majorHAnsi" w:cstheme="majorHAnsi"/>
          <w:highlight w:val="white"/>
          <w:lang w:val="en-US"/>
        </w:rPr>
      </w:pPr>
      <w:bookmarkStart w:id="28" w:name="_Toc57284938"/>
      <w:r w:rsidRPr="002D307B">
        <w:rPr>
          <w:rFonts w:asciiTheme="majorHAnsi" w:hAnsiTheme="majorHAnsi" w:cstheme="majorHAnsi"/>
          <w:highlight w:val="white"/>
          <w:lang w:val="en-US"/>
        </w:rPr>
        <w:t>2.6 Model and model tuning</w:t>
      </w:r>
      <w:bookmarkEnd w:id="28"/>
    </w:p>
    <w:p w14:paraId="6C3325B3" w14:textId="2C48DEF6" w:rsidR="006C5258" w:rsidRPr="004772E3"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013A3CBE" w14:textId="77777777" w:rsidR="006C5258" w:rsidRPr="002D307B" w:rsidRDefault="006C5258" w:rsidP="006C5258">
      <w:pPr>
        <w:pStyle w:val="ListParagraph"/>
        <w:numPr>
          <w:ilvl w:val="0"/>
          <w:numId w:val="15"/>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What do we have now? (short summary of previous sections)</w:t>
      </w:r>
    </w:p>
    <w:p w14:paraId="3238EA1D" w14:textId="77777777" w:rsidR="006C5258" w:rsidRPr="002D307B" w:rsidRDefault="006C5258" w:rsidP="006C5258">
      <w:pPr>
        <w:pStyle w:val="ListParagraph"/>
        <w:numPr>
          <w:ilvl w:val="1"/>
          <w:numId w:val="15"/>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5 feature lists</w:t>
      </w:r>
    </w:p>
    <w:p w14:paraId="4C7A3101" w14:textId="77777777" w:rsidR="006C5258" w:rsidRPr="002D307B" w:rsidRDefault="006C5258" w:rsidP="006C5258">
      <w:pPr>
        <w:pStyle w:val="ListParagraph"/>
        <w:numPr>
          <w:ilvl w:val="1"/>
          <w:numId w:val="15"/>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Predicting .wav file and not participants</w:t>
      </w:r>
    </w:p>
    <w:p w14:paraId="06B6C9DF" w14:textId="77777777" w:rsidR="006C5258" w:rsidRPr="002D307B" w:rsidRDefault="006C5258" w:rsidP="006C5258">
      <w:pPr>
        <w:pStyle w:val="ListParagraph"/>
        <w:numPr>
          <w:ilvl w:val="0"/>
          <w:numId w:val="15"/>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Creating the submodels</w:t>
      </w:r>
    </w:p>
    <w:p w14:paraId="2D6B2B5B" w14:textId="7E78A2F8" w:rsidR="006C5258" w:rsidRDefault="006C5258" w:rsidP="006C5258">
      <w:pPr>
        <w:pStyle w:val="ListParagraph"/>
        <w:numPr>
          <w:ilvl w:val="1"/>
          <w:numId w:val="15"/>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SVM, linear kernel</w:t>
      </w:r>
    </w:p>
    <w:p w14:paraId="7511009F" w14:textId="608D23C5" w:rsidR="00E14F14" w:rsidRDefault="00E14F14" w:rsidP="00E14F14">
      <w:pPr>
        <w:pStyle w:val="ListParagraph"/>
        <w:numPr>
          <w:ilvl w:val="0"/>
          <w:numId w:val="1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Testing the submodels</w:t>
      </w:r>
    </w:p>
    <w:p w14:paraId="21A21A61" w14:textId="12DF50B1" w:rsidR="00E14F14" w:rsidRDefault="00E14F14" w:rsidP="00E14F14">
      <w:pPr>
        <w:pStyle w:val="ListParagraph"/>
        <w:numPr>
          <w:ilvl w:val="1"/>
          <w:numId w:val="1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Default search patterns for C and Gamma parameters</w:t>
      </w:r>
    </w:p>
    <w:p w14:paraId="1C276102" w14:textId="1C1E6DE3" w:rsidR="00E14F14" w:rsidRPr="002D307B" w:rsidRDefault="00E14F14" w:rsidP="00E14F14">
      <w:pPr>
        <w:pStyle w:val="ListParagraph"/>
        <w:numPr>
          <w:ilvl w:val="1"/>
          <w:numId w:val="1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 xml:space="preserve">Evaluating (through </w:t>
      </w:r>
      <w:r w:rsidR="00FB4AE8">
        <w:rPr>
          <w:rFonts w:asciiTheme="majorHAnsi" w:eastAsia="Times New Roman" w:hAnsiTheme="majorHAnsi" w:cstheme="majorHAnsi"/>
          <w:highlight w:val="white"/>
          <w:lang w:val="en-US"/>
        </w:rPr>
        <w:t>F1-scores</w:t>
      </w:r>
      <w:r w:rsidR="00C950F0">
        <w:rPr>
          <w:rFonts w:asciiTheme="majorHAnsi" w:eastAsia="Times New Roman" w:hAnsiTheme="majorHAnsi" w:cstheme="majorHAnsi"/>
          <w:highlight w:val="white"/>
          <w:lang w:val="en-US"/>
        </w:rPr>
        <w:t xml:space="preserve"> as described below</w:t>
      </w:r>
      <w:r w:rsidR="00FB4AE8">
        <w:rPr>
          <w:rFonts w:asciiTheme="majorHAnsi" w:eastAsia="Times New Roman" w:hAnsiTheme="majorHAnsi" w:cstheme="majorHAnsi"/>
          <w:highlight w:val="white"/>
          <w:lang w:val="en-US"/>
        </w:rPr>
        <w:t>)</w:t>
      </w:r>
    </w:p>
    <w:p w14:paraId="036B1682" w14:textId="74BD8069" w:rsidR="006C5258" w:rsidRDefault="006C5258" w:rsidP="006C5258">
      <w:pPr>
        <w:pStyle w:val="ListParagraph"/>
        <w:numPr>
          <w:ilvl w:val="0"/>
          <w:numId w:val="15"/>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Creating the ensemble model</w:t>
      </w:r>
    </w:p>
    <w:p w14:paraId="24F441BE" w14:textId="6F60A975" w:rsidR="00217C61" w:rsidRPr="002D307B" w:rsidRDefault="001630B4" w:rsidP="00217C61">
      <w:pPr>
        <w:pStyle w:val="ListParagraph"/>
        <w:numPr>
          <w:ilvl w:val="1"/>
          <w:numId w:val="1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D</w:t>
      </w:r>
      <w:r>
        <w:rPr>
          <w:rFonts w:asciiTheme="majorHAnsi" w:eastAsia="Times New Roman" w:hAnsiTheme="majorHAnsi" w:cstheme="majorHAnsi"/>
          <w:highlight w:val="white"/>
          <w:lang w:val="en-US"/>
        </w:rPr>
        <w:t>ecision</w:t>
      </w:r>
      <w:r>
        <w:rPr>
          <w:rFonts w:asciiTheme="majorHAnsi" w:eastAsia="Times New Roman" w:hAnsiTheme="majorHAnsi" w:cstheme="majorHAnsi"/>
          <w:highlight w:val="white"/>
          <w:lang w:val="en-US"/>
        </w:rPr>
        <w:t xml:space="preserve"> based on m</w:t>
      </w:r>
      <w:r w:rsidR="00217C61">
        <w:rPr>
          <w:rFonts w:asciiTheme="majorHAnsi" w:eastAsia="Times New Roman" w:hAnsiTheme="majorHAnsi" w:cstheme="majorHAnsi"/>
          <w:highlight w:val="white"/>
          <w:lang w:val="en-US"/>
        </w:rPr>
        <w:t>ajority vote</w:t>
      </w:r>
    </w:p>
    <w:p w14:paraId="3E4B218A" w14:textId="77777777" w:rsidR="006C5258" w:rsidRPr="002D307B" w:rsidRDefault="006C5258" w:rsidP="006C5258">
      <w:pPr>
        <w:rPr>
          <w:rFonts w:asciiTheme="majorHAnsi" w:eastAsia="Times New Roman" w:hAnsiTheme="majorHAnsi" w:cstheme="majorHAnsi"/>
          <w:highlight w:val="white"/>
          <w:lang w:val="en-US"/>
        </w:rPr>
      </w:pPr>
    </w:p>
    <w:p w14:paraId="63527A55" w14:textId="77777777" w:rsidR="006C5258" w:rsidRPr="002D307B" w:rsidRDefault="006C5258" w:rsidP="006C5258">
      <w:pPr>
        <w:pStyle w:val="Heading2"/>
        <w:ind w:firstLine="0"/>
        <w:rPr>
          <w:rFonts w:asciiTheme="majorHAnsi" w:hAnsiTheme="majorHAnsi" w:cstheme="majorHAnsi"/>
          <w:highlight w:val="white"/>
          <w:lang w:val="en-US"/>
        </w:rPr>
      </w:pPr>
      <w:bookmarkStart w:id="29" w:name="_Toc57284939"/>
      <w:r w:rsidRPr="002D307B">
        <w:rPr>
          <w:rFonts w:asciiTheme="majorHAnsi" w:hAnsiTheme="majorHAnsi" w:cstheme="majorHAnsi"/>
          <w:highlight w:val="white"/>
          <w:lang w:val="en-US"/>
        </w:rPr>
        <w:lastRenderedPageBreak/>
        <w:t>2.7 Evaluation metrics</w:t>
      </w:r>
      <w:bookmarkEnd w:id="29"/>
    </w:p>
    <w:p w14:paraId="6E2BE87E" w14:textId="7CB6CA30" w:rsidR="006C5258"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t xml:space="preserve">The predictions </w:t>
      </w:r>
      <w:r>
        <w:rPr>
          <w:rFonts w:asciiTheme="majorHAnsi" w:eastAsia="Times New Roman" w:hAnsiTheme="majorHAnsi" w:cstheme="majorHAnsi"/>
          <w:highlight w:val="white"/>
          <w:lang w:val="en-US"/>
        </w:rPr>
        <w:t xml:space="preserve">on the different models </w:t>
      </w:r>
      <w:r w:rsidRPr="002D307B">
        <w:rPr>
          <w:rFonts w:asciiTheme="majorHAnsi" w:eastAsia="Times New Roman" w:hAnsiTheme="majorHAnsi" w:cstheme="majorHAnsi"/>
          <w:highlight w:val="white"/>
          <w:lang w:val="en-US"/>
        </w:rPr>
        <w:t xml:space="preserve">on diagnosis were evaluated on </w:t>
      </w:r>
      <w:r w:rsidR="004772E3">
        <w:rPr>
          <w:rFonts w:asciiTheme="majorHAnsi" w:eastAsia="Times New Roman" w:hAnsiTheme="majorHAnsi" w:cstheme="majorHAnsi"/>
          <w:highlight w:val="white"/>
          <w:lang w:val="en-US"/>
        </w:rPr>
        <w:t>their</w:t>
      </w:r>
      <w:r w:rsidRPr="002D307B">
        <w:rPr>
          <w:rFonts w:asciiTheme="majorHAnsi" w:eastAsia="Times New Roman" w:hAnsiTheme="majorHAnsi" w:cstheme="majorHAnsi"/>
          <w:highlight w:val="white"/>
          <w:lang w:val="en-US"/>
        </w:rPr>
        <w:t xml:space="preserve"> classification performance.</w:t>
      </w:r>
      <w:r>
        <w:rPr>
          <w:rFonts w:asciiTheme="majorHAnsi" w:eastAsia="Times New Roman" w:hAnsiTheme="majorHAnsi" w:cstheme="majorHAnsi"/>
          <w:highlight w:val="white"/>
          <w:lang w:val="en-US"/>
        </w:rPr>
        <w:t xml:space="preserve"> The evaluation metrics used can be seen below:</w:t>
      </w:r>
    </w:p>
    <w:p w14:paraId="25830CE8" w14:textId="77777777" w:rsidR="006C5258" w:rsidRPr="002D307B" w:rsidRDefault="006C5258" w:rsidP="006C5258">
      <w:pPr>
        <w:ind w:firstLine="0"/>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noProof/>
          <w:lang w:val="en-US"/>
        </w:rPr>
        <w:drawing>
          <wp:inline distT="0" distB="0" distL="0" distR="0" wp14:anchorId="5E27F9B7" wp14:editId="3EA3DB3D">
            <wp:extent cx="2952750" cy="2428876"/>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954362" cy="2430202"/>
                    </a:xfrm>
                    <a:prstGeom prst="rect">
                      <a:avLst/>
                    </a:prstGeom>
                  </pic:spPr>
                </pic:pic>
              </a:graphicData>
            </a:graphic>
          </wp:inline>
        </w:drawing>
      </w:r>
    </w:p>
    <w:p w14:paraId="2F92DFBF" w14:textId="77777777" w:rsidR="006C5258" w:rsidRPr="002D307B" w:rsidRDefault="006C5258" w:rsidP="006C5258">
      <w:pPr>
        <w:rPr>
          <w:rFonts w:asciiTheme="majorHAnsi" w:eastAsia="Times New Roman" w:hAnsiTheme="majorHAnsi" w:cstheme="majorHAnsi"/>
          <w:highlight w:val="white"/>
          <w:lang w:val="en-US"/>
        </w:rPr>
      </w:pPr>
    </w:p>
    <w:p w14:paraId="309E7675"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Where,</w:t>
      </w:r>
    </w:p>
    <w:p w14:paraId="4A3338B3"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P is True Positives (patients classified as patients),</w:t>
      </w:r>
    </w:p>
    <w:p w14:paraId="2A130ED5"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N is True Negatives (controls classified as controls),</w:t>
      </w:r>
    </w:p>
    <w:p w14:paraId="382CD91F"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FP is False Positives (controls classified as patients)</w:t>
      </w:r>
    </w:p>
    <w:p w14:paraId="2B9248A3" w14:textId="77777777" w:rsidR="006C5258"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FN is False Negatives (patients classified as controls)</w:t>
      </w:r>
    </w:p>
    <w:p w14:paraId="25F96EE8" w14:textId="77777777" w:rsidR="006C5258" w:rsidRDefault="006C5258" w:rsidP="006C5258">
      <w:pPr>
        <w:pStyle w:val="BodyText"/>
        <w:rPr>
          <w:highlight w:val="white"/>
          <w:lang w:val="en-US"/>
        </w:rPr>
      </w:pPr>
    </w:p>
    <w:p w14:paraId="6D207E04" w14:textId="77777777" w:rsidR="006C5258" w:rsidRDefault="006C5258" w:rsidP="006C5258">
      <w:pPr>
        <w:pStyle w:val="BodyText"/>
        <w:rPr>
          <w:b/>
          <w:bCs/>
          <w:highlight w:val="white"/>
          <w:lang w:val="en-US"/>
        </w:rPr>
      </w:pPr>
      <w:r>
        <w:rPr>
          <w:b/>
          <w:bCs/>
          <w:highlight w:val="white"/>
          <w:lang w:val="en-US"/>
        </w:rPr>
        <w:t>Notes:</w:t>
      </w:r>
    </w:p>
    <w:p w14:paraId="128F4116" w14:textId="77777777" w:rsidR="006C5258" w:rsidRDefault="006C5258" w:rsidP="006C5258">
      <w:pPr>
        <w:pStyle w:val="BodyText"/>
        <w:rPr>
          <w:rFonts w:ascii="Arial" w:hAnsi="Arial"/>
          <w:color w:val="000000"/>
          <w:lang w:val="en-US"/>
        </w:rPr>
      </w:pPr>
      <w:r w:rsidRPr="007220D5">
        <w:rPr>
          <w:rFonts w:ascii="Arial" w:hAnsi="Arial"/>
          <w:color w:val="000000"/>
          <w:lang w:val="en-US"/>
        </w:rPr>
        <w:t>AUC should be equivalent to F1-score when they’re balanced</w:t>
      </w:r>
    </w:p>
    <w:p w14:paraId="1CC0B68C" w14:textId="38D0ABEF" w:rsidR="006C5258" w:rsidRDefault="006C5258" w:rsidP="006C5258">
      <w:pPr>
        <w:pStyle w:val="BodyText"/>
        <w:rPr>
          <w:rFonts w:ascii="Arial" w:hAnsi="Arial"/>
          <w:color w:val="000000"/>
          <w:lang w:val="en-US"/>
        </w:rPr>
      </w:pPr>
      <w:r>
        <w:rPr>
          <w:rFonts w:ascii="Arial" w:hAnsi="Arial"/>
          <w:color w:val="000000"/>
          <w:lang w:val="en-US"/>
        </w:rPr>
        <w:t>- Mention why not much more is needed</w:t>
      </w:r>
    </w:p>
    <w:p w14:paraId="3860BC7A" w14:textId="4BA0561A" w:rsidR="00607D8F" w:rsidRPr="007220D5" w:rsidRDefault="00607D8F" w:rsidP="006C5258">
      <w:pPr>
        <w:pStyle w:val="BodyText"/>
        <w:rPr>
          <w:b/>
          <w:bCs/>
          <w:highlight w:val="white"/>
          <w:lang w:val="en-US"/>
        </w:rPr>
      </w:pPr>
      <w:r>
        <w:rPr>
          <w:rFonts w:ascii="Arial" w:hAnsi="Arial"/>
          <w:color w:val="000000"/>
          <w:lang w:val="en-US"/>
        </w:rPr>
        <w:t>Providing confusion matrix</w:t>
      </w:r>
    </w:p>
    <w:p w14:paraId="2827CC43" w14:textId="77777777" w:rsidR="006C5258" w:rsidRPr="002D307B" w:rsidRDefault="006C5258" w:rsidP="006C5258">
      <w:pPr>
        <w:pStyle w:val="Heading1"/>
        <w:ind w:firstLine="0"/>
        <w:rPr>
          <w:rFonts w:asciiTheme="majorHAnsi" w:hAnsiTheme="majorHAnsi" w:cstheme="majorHAnsi"/>
          <w:highlight w:val="white"/>
          <w:lang w:val="en-US"/>
        </w:rPr>
      </w:pPr>
      <w:bookmarkStart w:id="30" w:name="_Toc57284940"/>
      <w:r w:rsidRPr="002D307B">
        <w:rPr>
          <w:rFonts w:asciiTheme="majorHAnsi" w:hAnsiTheme="majorHAnsi" w:cstheme="majorHAnsi"/>
          <w:highlight w:val="white"/>
          <w:lang w:val="en-US"/>
        </w:rPr>
        <w:t>3. Results</w:t>
      </w:r>
      <w:bookmarkEnd w:id="30"/>
    </w:p>
    <w:p w14:paraId="19D3F10C" w14:textId="540C6E83" w:rsidR="006C5258" w:rsidRDefault="006C5258" w:rsidP="006C5258">
      <w:pPr>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r w:rsidRPr="00C459CC">
        <w:rPr>
          <w:rFonts w:asciiTheme="majorHAnsi" w:eastAsia="Times New Roman" w:hAnsiTheme="majorHAnsi" w:cstheme="majorHAnsi"/>
          <w:b/>
          <w:bCs/>
          <w:highlight w:val="white"/>
          <w:lang w:val="en-US"/>
        </w:rPr>
        <w:t xml:space="preserve"> </w:t>
      </w:r>
    </w:p>
    <w:p w14:paraId="5E44C1FA" w14:textId="3A7E1E30" w:rsidR="00867DBA" w:rsidRDefault="00500E43" w:rsidP="00867DBA">
      <w:pPr>
        <w:pStyle w:val="BodyText"/>
        <w:rPr>
          <w:highlight w:val="white"/>
          <w:lang w:val="en-US"/>
        </w:rPr>
      </w:pPr>
      <w:r>
        <w:rPr>
          <w:highlight w:val="white"/>
          <w:lang w:val="en-US"/>
        </w:rPr>
        <w:t xml:space="preserve">This section </w:t>
      </w:r>
      <w:r w:rsidR="007C4512">
        <w:rPr>
          <w:highlight w:val="white"/>
          <w:lang w:val="en-US"/>
        </w:rPr>
        <w:t>presents the performance of the machine learning models.</w:t>
      </w:r>
    </w:p>
    <w:p w14:paraId="1E49C6FE" w14:textId="576EAA12" w:rsidR="006771A4" w:rsidRPr="00315C44" w:rsidRDefault="006771A4" w:rsidP="006771A4">
      <w:pPr>
        <w:pStyle w:val="BodyText"/>
        <w:numPr>
          <w:ilvl w:val="0"/>
          <w:numId w:val="19"/>
        </w:numPr>
        <w:rPr>
          <w:highlight w:val="white"/>
          <w:lang w:val="en-US"/>
        </w:rPr>
      </w:pPr>
      <w:r>
        <w:rPr>
          <w:highlight w:val="white"/>
          <w:lang w:val="en-US"/>
        </w:rPr>
        <w:t>TD and SZ refers to Typically developed and SZ refers to Schizophrenia</w:t>
      </w:r>
    </w:p>
    <w:tbl>
      <w:tblPr>
        <w:tblStyle w:val="TableGrid"/>
        <w:tblW w:w="7083" w:type="dxa"/>
        <w:jc w:val="center"/>
        <w:tblLook w:val="04A0" w:firstRow="1" w:lastRow="0" w:firstColumn="1" w:lastColumn="0" w:noHBand="0" w:noVBand="1"/>
      </w:tblPr>
      <w:tblGrid>
        <w:gridCol w:w="979"/>
        <w:gridCol w:w="1568"/>
        <w:gridCol w:w="1701"/>
        <w:gridCol w:w="1417"/>
        <w:gridCol w:w="1418"/>
      </w:tblGrid>
      <w:tr w:rsidR="00DF7BED" w:rsidRPr="002D307B" w14:paraId="3D9CA119" w14:textId="58F4E15F" w:rsidTr="00DF7BED">
        <w:trPr>
          <w:jc w:val="center"/>
        </w:trPr>
        <w:tc>
          <w:tcPr>
            <w:tcW w:w="979" w:type="dxa"/>
            <w:vAlign w:val="center"/>
          </w:tcPr>
          <w:p w14:paraId="262D1914" w14:textId="56F6EB3A" w:rsidR="00DF7BED" w:rsidRPr="00A845CE" w:rsidRDefault="00DF7BED" w:rsidP="00DF7BED">
            <w:pPr>
              <w:pStyle w:val="NoSpacing"/>
              <w:jc w:val="center"/>
              <w:rPr>
                <w:rFonts w:eastAsia="Times New Roman"/>
                <w:b/>
                <w:bCs/>
                <w:highlight w:val="white"/>
              </w:rPr>
            </w:pPr>
            <w:r w:rsidRPr="00A845CE">
              <w:rPr>
                <w:rFonts w:eastAsia="Times New Roman"/>
                <w:b/>
                <w:bCs/>
                <w:highlight w:val="white"/>
              </w:rPr>
              <w:t>Testing set</w:t>
            </w:r>
          </w:p>
        </w:tc>
        <w:tc>
          <w:tcPr>
            <w:tcW w:w="1568" w:type="dxa"/>
            <w:vAlign w:val="center"/>
          </w:tcPr>
          <w:p w14:paraId="2B27E39E" w14:textId="77777777" w:rsidR="00DF7BED" w:rsidRPr="00A845CE" w:rsidRDefault="00DF7BED" w:rsidP="00DF7BED">
            <w:pPr>
              <w:pStyle w:val="NoSpacing"/>
              <w:jc w:val="center"/>
              <w:rPr>
                <w:rFonts w:eastAsia="Times New Roman"/>
                <w:b/>
                <w:bCs/>
                <w:highlight w:val="white"/>
              </w:rPr>
            </w:pPr>
            <w:r w:rsidRPr="00A845CE">
              <w:rPr>
                <w:rFonts w:eastAsia="Times New Roman"/>
                <w:b/>
                <w:bCs/>
                <w:highlight w:val="white"/>
              </w:rPr>
              <w:t>Training and feature set</w:t>
            </w:r>
          </w:p>
        </w:tc>
        <w:tc>
          <w:tcPr>
            <w:tcW w:w="1701" w:type="dxa"/>
            <w:vAlign w:val="center"/>
          </w:tcPr>
          <w:p w14:paraId="3453E596" w14:textId="77777777" w:rsidR="00DF7BED" w:rsidRPr="00A845CE" w:rsidRDefault="00DF7BED" w:rsidP="00DF7BED">
            <w:pPr>
              <w:pStyle w:val="NoSpacing"/>
              <w:jc w:val="center"/>
              <w:rPr>
                <w:rFonts w:eastAsia="Times New Roman"/>
                <w:b/>
                <w:bCs/>
                <w:highlight w:val="white"/>
              </w:rPr>
            </w:pPr>
            <w:r>
              <w:rPr>
                <w:rFonts w:eastAsia="Times New Roman"/>
                <w:b/>
                <w:bCs/>
                <w:highlight w:val="white"/>
              </w:rPr>
              <w:t xml:space="preserve">Macro avg. </w:t>
            </w:r>
            <w:r w:rsidRPr="00A845CE">
              <w:rPr>
                <w:rFonts w:eastAsia="Times New Roman"/>
                <w:b/>
                <w:bCs/>
                <w:highlight w:val="white"/>
              </w:rPr>
              <w:t>F1-score</w:t>
            </w:r>
          </w:p>
        </w:tc>
        <w:tc>
          <w:tcPr>
            <w:tcW w:w="1417" w:type="dxa"/>
            <w:vAlign w:val="center"/>
          </w:tcPr>
          <w:p w14:paraId="119B8662" w14:textId="723935B5" w:rsidR="00DF7BED" w:rsidRPr="008D0342" w:rsidRDefault="00DF7BED" w:rsidP="00DF7BED">
            <w:pPr>
              <w:pStyle w:val="NoSpacing"/>
              <w:jc w:val="center"/>
              <w:rPr>
                <w:rFonts w:eastAsia="Times New Roman"/>
                <w:b/>
                <w:bCs/>
              </w:rPr>
            </w:pPr>
            <w:r w:rsidRPr="008D0342">
              <w:rPr>
                <w:rFonts w:eastAsia="Times New Roman"/>
                <w:b/>
                <w:bCs/>
              </w:rPr>
              <w:t>Ac</w:t>
            </w:r>
            <w:r w:rsidR="00A30AF3">
              <w:rPr>
                <w:rFonts w:eastAsia="Times New Roman"/>
                <w:b/>
                <w:bCs/>
              </w:rPr>
              <w:t>curacy</w:t>
            </w:r>
          </w:p>
        </w:tc>
        <w:tc>
          <w:tcPr>
            <w:tcW w:w="1418" w:type="dxa"/>
            <w:vAlign w:val="center"/>
          </w:tcPr>
          <w:p w14:paraId="167F1DBE" w14:textId="7A3E3E63" w:rsidR="00DF7BED" w:rsidRPr="00DF7BED" w:rsidRDefault="00DF7BED" w:rsidP="00DF7BED">
            <w:pPr>
              <w:pStyle w:val="NoSpacing"/>
              <w:jc w:val="center"/>
              <w:rPr>
                <w:rFonts w:eastAsia="Times New Roman"/>
              </w:rPr>
            </w:pPr>
            <w:r w:rsidRPr="008D0342">
              <w:rPr>
                <w:rFonts w:eastAsia="Times New Roman"/>
                <w:b/>
                <w:bCs/>
              </w:rPr>
              <w:t>Baseline acc</w:t>
            </w:r>
            <w:r w:rsidR="00A30AF3">
              <w:rPr>
                <w:rFonts w:eastAsia="Times New Roman"/>
                <w:b/>
                <w:bCs/>
              </w:rPr>
              <w:t>uracy</w:t>
            </w:r>
          </w:p>
        </w:tc>
      </w:tr>
      <w:tr w:rsidR="00DF7BED" w:rsidRPr="002D307B" w14:paraId="23D05B92" w14:textId="7B0CD010" w:rsidTr="00DF7BED">
        <w:trPr>
          <w:jc w:val="center"/>
        </w:trPr>
        <w:tc>
          <w:tcPr>
            <w:tcW w:w="979" w:type="dxa"/>
            <w:shd w:val="clear" w:color="auto" w:fill="DAEEF3" w:themeFill="accent5" w:themeFillTint="33"/>
            <w:vAlign w:val="center"/>
          </w:tcPr>
          <w:p w14:paraId="3CDD2342" w14:textId="3D9018D3" w:rsidR="00DF7BED" w:rsidRPr="00E93838" w:rsidRDefault="00DF7BED" w:rsidP="00DF7BED">
            <w:pPr>
              <w:pStyle w:val="NoSpacing"/>
              <w:jc w:val="center"/>
              <w:rPr>
                <w:rFonts w:eastAsia="Times New Roman"/>
              </w:rPr>
            </w:pPr>
            <w:r w:rsidRPr="00E93838">
              <w:rPr>
                <w:rFonts w:eastAsia="Times New Roman"/>
              </w:rPr>
              <w:t>Train</w:t>
            </w:r>
            <w:r w:rsidR="00D1248C" w:rsidRPr="00E93838">
              <w:rPr>
                <w:rFonts w:eastAsia="Times New Roman"/>
              </w:rPr>
              <w:t xml:space="preserve"> 1</w:t>
            </w:r>
          </w:p>
        </w:tc>
        <w:tc>
          <w:tcPr>
            <w:tcW w:w="1568" w:type="dxa"/>
            <w:shd w:val="clear" w:color="auto" w:fill="EEECE1" w:themeFill="background2"/>
            <w:vAlign w:val="center"/>
          </w:tcPr>
          <w:p w14:paraId="0A9E7964" w14:textId="29C10C3F" w:rsidR="00DF7BED" w:rsidRPr="005D21DD" w:rsidRDefault="00D1248C" w:rsidP="00DF7BED">
            <w:pPr>
              <w:pStyle w:val="NoSpacing"/>
              <w:jc w:val="center"/>
              <w:rPr>
                <w:rFonts w:eastAsia="Times New Roman"/>
              </w:rPr>
            </w:pPr>
            <w:r>
              <w:rPr>
                <w:rFonts w:eastAsia="Times New Roman"/>
              </w:rPr>
              <w:t>Train</w:t>
            </w:r>
            <w:r w:rsidR="00DF7BED" w:rsidRPr="005D21DD">
              <w:rPr>
                <w:rFonts w:eastAsia="Times New Roman"/>
              </w:rPr>
              <w:t xml:space="preserve"> 1</w:t>
            </w:r>
          </w:p>
        </w:tc>
        <w:tc>
          <w:tcPr>
            <w:tcW w:w="1701" w:type="dxa"/>
            <w:shd w:val="clear" w:color="auto" w:fill="EEECE1" w:themeFill="background2"/>
            <w:vAlign w:val="center"/>
          </w:tcPr>
          <w:p w14:paraId="7CA39FB5" w14:textId="77777777" w:rsidR="00DF7BED" w:rsidRPr="00695F9F" w:rsidRDefault="00DF7BED" w:rsidP="00DF7BED">
            <w:pPr>
              <w:pStyle w:val="NoSpacing"/>
              <w:jc w:val="center"/>
              <w:rPr>
                <w:rFonts w:eastAsia="Times New Roman"/>
              </w:rPr>
            </w:pPr>
            <w:r>
              <w:rPr>
                <w:rFonts w:eastAsia="Times New Roman"/>
              </w:rPr>
              <w:t>0.896</w:t>
            </w:r>
          </w:p>
        </w:tc>
        <w:tc>
          <w:tcPr>
            <w:tcW w:w="1417" w:type="dxa"/>
            <w:shd w:val="clear" w:color="auto" w:fill="EEECE1" w:themeFill="background2"/>
            <w:vAlign w:val="center"/>
          </w:tcPr>
          <w:p w14:paraId="2C32CD4E" w14:textId="2B790101" w:rsidR="00DF7BED" w:rsidRPr="008D0342" w:rsidRDefault="00DF7BED" w:rsidP="00DF7BED">
            <w:pPr>
              <w:pStyle w:val="NoSpacing"/>
              <w:jc w:val="center"/>
              <w:rPr>
                <w:rFonts w:eastAsia="Times New Roman"/>
              </w:rPr>
            </w:pPr>
            <w:r w:rsidRPr="008D0342">
              <w:rPr>
                <w:rFonts w:eastAsia="Times New Roman"/>
              </w:rPr>
              <w:t>89.64%</w:t>
            </w:r>
          </w:p>
        </w:tc>
        <w:tc>
          <w:tcPr>
            <w:tcW w:w="1418" w:type="dxa"/>
            <w:shd w:val="clear" w:color="auto" w:fill="EEECE1" w:themeFill="background2"/>
            <w:vAlign w:val="center"/>
          </w:tcPr>
          <w:p w14:paraId="33FAE834" w14:textId="52766234" w:rsidR="00DF7BED" w:rsidRPr="008D0342" w:rsidRDefault="00DF7BED" w:rsidP="00DF7BED">
            <w:pPr>
              <w:pStyle w:val="NoSpacing"/>
              <w:jc w:val="center"/>
              <w:rPr>
                <w:rFonts w:eastAsia="Times New Roman"/>
              </w:rPr>
            </w:pPr>
            <w:r w:rsidRPr="008D0342">
              <w:rPr>
                <w:rFonts w:eastAsia="Times New Roman"/>
              </w:rPr>
              <w:t>53.05</w:t>
            </w:r>
          </w:p>
        </w:tc>
      </w:tr>
      <w:tr w:rsidR="00DF7BED" w:rsidRPr="002D307B" w14:paraId="3CC1AEE8" w14:textId="790484D1" w:rsidTr="00DF7BED">
        <w:trPr>
          <w:jc w:val="center"/>
        </w:trPr>
        <w:tc>
          <w:tcPr>
            <w:tcW w:w="979" w:type="dxa"/>
            <w:shd w:val="clear" w:color="auto" w:fill="DAEEF3" w:themeFill="accent5" w:themeFillTint="33"/>
            <w:vAlign w:val="center"/>
          </w:tcPr>
          <w:p w14:paraId="0B55AA7D" w14:textId="3E8B7A3B" w:rsidR="00DF7BED" w:rsidRPr="00E93838" w:rsidRDefault="00D1248C" w:rsidP="00DF7BED">
            <w:pPr>
              <w:pStyle w:val="NoSpacing"/>
              <w:jc w:val="center"/>
              <w:rPr>
                <w:rFonts w:eastAsia="Times New Roman"/>
              </w:rPr>
            </w:pPr>
            <w:r w:rsidRPr="00E93838">
              <w:rPr>
                <w:rFonts w:eastAsia="Times New Roman"/>
              </w:rPr>
              <w:t>Train 2</w:t>
            </w:r>
          </w:p>
        </w:tc>
        <w:tc>
          <w:tcPr>
            <w:tcW w:w="1568" w:type="dxa"/>
            <w:vAlign w:val="center"/>
          </w:tcPr>
          <w:p w14:paraId="707A2498" w14:textId="1DA07C4E" w:rsidR="00DF7BED" w:rsidRPr="005D21DD" w:rsidRDefault="00D1248C" w:rsidP="00DF7BED">
            <w:pPr>
              <w:pStyle w:val="NoSpacing"/>
              <w:jc w:val="center"/>
              <w:rPr>
                <w:rFonts w:eastAsia="Times New Roman"/>
              </w:rPr>
            </w:pPr>
            <w:r>
              <w:rPr>
                <w:rFonts w:eastAsia="Times New Roman"/>
              </w:rPr>
              <w:t>Train</w:t>
            </w:r>
            <w:r w:rsidR="00DF7BED" w:rsidRPr="005D21DD">
              <w:rPr>
                <w:rFonts w:eastAsia="Times New Roman"/>
              </w:rPr>
              <w:t xml:space="preserve"> 2</w:t>
            </w:r>
          </w:p>
        </w:tc>
        <w:tc>
          <w:tcPr>
            <w:tcW w:w="1701" w:type="dxa"/>
            <w:vAlign w:val="center"/>
          </w:tcPr>
          <w:p w14:paraId="18DADB59" w14:textId="77777777" w:rsidR="00DF7BED" w:rsidRPr="002D307B" w:rsidRDefault="00DF7BED" w:rsidP="00DF7BED">
            <w:pPr>
              <w:pStyle w:val="NoSpacing"/>
              <w:jc w:val="center"/>
              <w:rPr>
                <w:rFonts w:eastAsia="Times New Roman"/>
                <w:highlight w:val="white"/>
              </w:rPr>
            </w:pPr>
            <w:r>
              <w:rPr>
                <w:rFonts w:eastAsia="Times New Roman"/>
                <w:highlight w:val="white"/>
              </w:rPr>
              <w:t>0.930</w:t>
            </w:r>
          </w:p>
        </w:tc>
        <w:tc>
          <w:tcPr>
            <w:tcW w:w="1417" w:type="dxa"/>
            <w:vAlign w:val="center"/>
          </w:tcPr>
          <w:p w14:paraId="1F1DB030" w14:textId="12199640" w:rsidR="00DF7BED" w:rsidRPr="008D0342" w:rsidRDefault="00DF7BED" w:rsidP="00DF7BED">
            <w:pPr>
              <w:pStyle w:val="NoSpacing"/>
              <w:jc w:val="center"/>
              <w:rPr>
                <w:rFonts w:eastAsia="Times New Roman"/>
              </w:rPr>
            </w:pPr>
            <w:r w:rsidRPr="008D0342">
              <w:rPr>
                <w:rFonts w:eastAsia="Times New Roman"/>
              </w:rPr>
              <w:t>93.03%</w:t>
            </w:r>
          </w:p>
        </w:tc>
        <w:tc>
          <w:tcPr>
            <w:tcW w:w="1418" w:type="dxa"/>
            <w:vAlign w:val="center"/>
          </w:tcPr>
          <w:p w14:paraId="50FCE685" w14:textId="22A242B4" w:rsidR="00DF7BED" w:rsidRPr="008D0342" w:rsidRDefault="00DF7BED" w:rsidP="00DF7BED">
            <w:pPr>
              <w:pStyle w:val="NoSpacing"/>
              <w:jc w:val="center"/>
              <w:rPr>
                <w:rFonts w:eastAsia="Times New Roman"/>
              </w:rPr>
            </w:pPr>
            <w:r w:rsidRPr="008D0342">
              <w:rPr>
                <w:rFonts w:eastAsia="Times New Roman"/>
              </w:rPr>
              <w:t>51.52</w:t>
            </w:r>
          </w:p>
        </w:tc>
      </w:tr>
      <w:tr w:rsidR="00DF7BED" w:rsidRPr="002D307B" w14:paraId="3F919D65" w14:textId="65AD426B" w:rsidTr="00DF7BED">
        <w:trPr>
          <w:jc w:val="center"/>
        </w:trPr>
        <w:tc>
          <w:tcPr>
            <w:tcW w:w="979" w:type="dxa"/>
            <w:shd w:val="clear" w:color="auto" w:fill="DAEEF3" w:themeFill="accent5" w:themeFillTint="33"/>
            <w:vAlign w:val="center"/>
          </w:tcPr>
          <w:p w14:paraId="6D5FD3D1" w14:textId="33CA5C46" w:rsidR="00DF7BED" w:rsidRPr="00E93838" w:rsidRDefault="00D1248C" w:rsidP="00DF7BED">
            <w:pPr>
              <w:pStyle w:val="NoSpacing"/>
              <w:jc w:val="center"/>
              <w:rPr>
                <w:rFonts w:eastAsia="Times New Roman"/>
              </w:rPr>
            </w:pPr>
            <w:r w:rsidRPr="00E93838">
              <w:rPr>
                <w:rFonts w:eastAsia="Times New Roman"/>
              </w:rPr>
              <w:t>Train 3</w:t>
            </w:r>
          </w:p>
        </w:tc>
        <w:tc>
          <w:tcPr>
            <w:tcW w:w="1568" w:type="dxa"/>
            <w:shd w:val="clear" w:color="auto" w:fill="EEECE1" w:themeFill="background2"/>
            <w:vAlign w:val="center"/>
          </w:tcPr>
          <w:p w14:paraId="104DFB74" w14:textId="3E29BF97" w:rsidR="00DF7BED" w:rsidRPr="005D21DD" w:rsidRDefault="00D1248C" w:rsidP="00DF7BED">
            <w:pPr>
              <w:pStyle w:val="NoSpacing"/>
              <w:jc w:val="center"/>
              <w:rPr>
                <w:rFonts w:eastAsia="Times New Roman"/>
              </w:rPr>
            </w:pPr>
            <w:r>
              <w:rPr>
                <w:rFonts w:eastAsia="Times New Roman"/>
              </w:rPr>
              <w:t>Train</w:t>
            </w:r>
            <w:r w:rsidR="00DF7BED" w:rsidRPr="005D21DD">
              <w:rPr>
                <w:rFonts w:eastAsia="Times New Roman"/>
              </w:rPr>
              <w:t xml:space="preserve"> 3</w:t>
            </w:r>
          </w:p>
        </w:tc>
        <w:tc>
          <w:tcPr>
            <w:tcW w:w="1701" w:type="dxa"/>
            <w:shd w:val="clear" w:color="auto" w:fill="EEECE1" w:themeFill="background2"/>
            <w:vAlign w:val="center"/>
          </w:tcPr>
          <w:p w14:paraId="1AB454CE" w14:textId="77777777" w:rsidR="00DF7BED" w:rsidRPr="00695F9F" w:rsidRDefault="00DF7BED" w:rsidP="00DF7BED">
            <w:pPr>
              <w:pStyle w:val="NoSpacing"/>
              <w:jc w:val="center"/>
              <w:rPr>
                <w:rFonts w:eastAsia="Times New Roman"/>
              </w:rPr>
            </w:pPr>
            <w:r>
              <w:rPr>
                <w:rFonts w:eastAsia="Times New Roman"/>
              </w:rPr>
              <w:t>0.897</w:t>
            </w:r>
          </w:p>
        </w:tc>
        <w:tc>
          <w:tcPr>
            <w:tcW w:w="1417" w:type="dxa"/>
            <w:shd w:val="clear" w:color="auto" w:fill="EEECE1" w:themeFill="background2"/>
            <w:vAlign w:val="center"/>
          </w:tcPr>
          <w:p w14:paraId="13261724" w14:textId="442F4375" w:rsidR="00DF7BED" w:rsidRPr="008D0342" w:rsidRDefault="00DF7BED" w:rsidP="00DF7BED">
            <w:pPr>
              <w:pStyle w:val="NoSpacing"/>
              <w:jc w:val="center"/>
              <w:rPr>
                <w:rFonts w:eastAsia="Times New Roman"/>
              </w:rPr>
            </w:pPr>
            <w:r w:rsidRPr="008D0342">
              <w:rPr>
                <w:rFonts w:eastAsia="Times New Roman"/>
              </w:rPr>
              <w:t>89.73%</w:t>
            </w:r>
          </w:p>
        </w:tc>
        <w:tc>
          <w:tcPr>
            <w:tcW w:w="1418" w:type="dxa"/>
            <w:shd w:val="clear" w:color="auto" w:fill="EEECE1" w:themeFill="background2"/>
            <w:vAlign w:val="center"/>
          </w:tcPr>
          <w:p w14:paraId="37526B50" w14:textId="45E5B6C0" w:rsidR="00DF7BED" w:rsidRPr="008D0342" w:rsidRDefault="00DF7BED" w:rsidP="00DF7BED">
            <w:pPr>
              <w:pStyle w:val="NoSpacing"/>
              <w:jc w:val="center"/>
              <w:rPr>
                <w:rFonts w:eastAsia="Times New Roman"/>
              </w:rPr>
            </w:pPr>
            <w:r w:rsidRPr="008D0342">
              <w:rPr>
                <w:rFonts w:eastAsia="Times New Roman"/>
              </w:rPr>
              <w:t>52.21</w:t>
            </w:r>
          </w:p>
        </w:tc>
      </w:tr>
      <w:tr w:rsidR="00DF7BED" w:rsidRPr="002D307B" w14:paraId="7839F4DE" w14:textId="3E397E28" w:rsidTr="00DF7BED">
        <w:trPr>
          <w:jc w:val="center"/>
        </w:trPr>
        <w:tc>
          <w:tcPr>
            <w:tcW w:w="979" w:type="dxa"/>
            <w:shd w:val="clear" w:color="auto" w:fill="DAEEF3" w:themeFill="accent5" w:themeFillTint="33"/>
            <w:vAlign w:val="center"/>
          </w:tcPr>
          <w:p w14:paraId="504FF725" w14:textId="4F15ACDB" w:rsidR="00DF7BED" w:rsidRPr="00E93838" w:rsidRDefault="00D1248C" w:rsidP="00DF7BED">
            <w:pPr>
              <w:pStyle w:val="NoSpacing"/>
              <w:jc w:val="center"/>
              <w:rPr>
                <w:rFonts w:eastAsia="Times New Roman"/>
              </w:rPr>
            </w:pPr>
            <w:r w:rsidRPr="00E93838">
              <w:rPr>
                <w:rFonts w:eastAsia="Times New Roman"/>
              </w:rPr>
              <w:t>Train 4</w:t>
            </w:r>
          </w:p>
        </w:tc>
        <w:tc>
          <w:tcPr>
            <w:tcW w:w="1568" w:type="dxa"/>
            <w:vAlign w:val="center"/>
          </w:tcPr>
          <w:p w14:paraId="26C91CE9" w14:textId="38D8ACD2" w:rsidR="00DF7BED" w:rsidRPr="005D21DD" w:rsidRDefault="00D1248C" w:rsidP="00DF7BED">
            <w:pPr>
              <w:pStyle w:val="NoSpacing"/>
              <w:jc w:val="center"/>
              <w:rPr>
                <w:rFonts w:eastAsia="Times New Roman"/>
              </w:rPr>
            </w:pPr>
            <w:r>
              <w:rPr>
                <w:rFonts w:eastAsia="Times New Roman"/>
              </w:rPr>
              <w:t>Train</w:t>
            </w:r>
            <w:r w:rsidR="00DF7BED" w:rsidRPr="005D21DD">
              <w:rPr>
                <w:rFonts w:eastAsia="Times New Roman"/>
              </w:rPr>
              <w:t xml:space="preserve"> </w:t>
            </w:r>
            <w:r w:rsidR="00DF7BED">
              <w:rPr>
                <w:rFonts w:eastAsia="Times New Roman"/>
              </w:rPr>
              <w:t>4</w:t>
            </w:r>
          </w:p>
        </w:tc>
        <w:tc>
          <w:tcPr>
            <w:tcW w:w="1701" w:type="dxa"/>
            <w:vAlign w:val="center"/>
          </w:tcPr>
          <w:p w14:paraId="0C66E1A7" w14:textId="77777777" w:rsidR="00DF7BED" w:rsidRPr="002D307B" w:rsidRDefault="00DF7BED" w:rsidP="00DF7BED">
            <w:pPr>
              <w:pStyle w:val="NoSpacing"/>
              <w:jc w:val="center"/>
              <w:rPr>
                <w:rFonts w:eastAsia="Times New Roman"/>
                <w:highlight w:val="white"/>
              </w:rPr>
            </w:pPr>
            <w:r>
              <w:rPr>
                <w:rFonts w:eastAsia="Times New Roman"/>
                <w:highlight w:val="white"/>
              </w:rPr>
              <w:t>0.899</w:t>
            </w:r>
          </w:p>
        </w:tc>
        <w:tc>
          <w:tcPr>
            <w:tcW w:w="1417" w:type="dxa"/>
            <w:vAlign w:val="center"/>
          </w:tcPr>
          <w:p w14:paraId="61EB7053" w14:textId="64FF9715" w:rsidR="00DF7BED" w:rsidRPr="008D0342" w:rsidRDefault="00DF7BED" w:rsidP="00DF7BED">
            <w:pPr>
              <w:pStyle w:val="NoSpacing"/>
              <w:jc w:val="center"/>
              <w:rPr>
                <w:rFonts w:eastAsia="Times New Roman"/>
              </w:rPr>
            </w:pPr>
            <w:r w:rsidRPr="008D0342">
              <w:rPr>
                <w:rFonts w:eastAsia="Times New Roman"/>
              </w:rPr>
              <w:t>89.91%</w:t>
            </w:r>
          </w:p>
        </w:tc>
        <w:tc>
          <w:tcPr>
            <w:tcW w:w="1418" w:type="dxa"/>
            <w:vAlign w:val="center"/>
          </w:tcPr>
          <w:p w14:paraId="204103E2" w14:textId="18A0C8E8" w:rsidR="00DF7BED" w:rsidRPr="008D0342" w:rsidRDefault="00DF7BED" w:rsidP="00DF7BED">
            <w:pPr>
              <w:pStyle w:val="NoSpacing"/>
              <w:jc w:val="center"/>
              <w:rPr>
                <w:rFonts w:eastAsia="Times New Roman"/>
              </w:rPr>
            </w:pPr>
            <w:r w:rsidRPr="008D0342">
              <w:rPr>
                <w:rFonts w:eastAsia="Times New Roman"/>
              </w:rPr>
              <w:t>51.89</w:t>
            </w:r>
          </w:p>
        </w:tc>
      </w:tr>
      <w:tr w:rsidR="00DF7BED" w:rsidRPr="002D307B" w14:paraId="0D81A798" w14:textId="0A9DE62A" w:rsidTr="00DF7BED">
        <w:trPr>
          <w:jc w:val="center"/>
        </w:trPr>
        <w:tc>
          <w:tcPr>
            <w:tcW w:w="979" w:type="dxa"/>
            <w:shd w:val="clear" w:color="auto" w:fill="DAEEF3" w:themeFill="accent5" w:themeFillTint="33"/>
            <w:vAlign w:val="center"/>
          </w:tcPr>
          <w:p w14:paraId="6273E866" w14:textId="12260C2D" w:rsidR="00DF7BED" w:rsidRPr="00E93838" w:rsidRDefault="00D1248C" w:rsidP="00DF7BED">
            <w:pPr>
              <w:pStyle w:val="NoSpacing"/>
              <w:jc w:val="center"/>
              <w:rPr>
                <w:rFonts w:eastAsia="Times New Roman"/>
              </w:rPr>
            </w:pPr>
            <w:r w:rsidRPr="00E93838">
              <w:rPr>
                <w:rFonts w:eastAsia="Times New Roman"/>
              </w:rPr>
              <w:lastRenderedPageBreak/>
              <w:t>Train 5</w:t>
            </w:r>
          </w:p>
        </w:tc>
        <w:tc>
          <w:tcPr>
            <w:tcW w:w="1568" w:type="dxa"/>
            <w:shd w:val="clear" w:color="auto" w:fill="EEECE1" w:themeFill="background2"/>
            <w:vAlign w:val="center"/>
          </w:tcPr>
          <w:p w14:paraId="13A785B9" w14:textId="0D7D622B" w:rsidR="00DF7BED" w:rsidRPr="005D21DD" w:rsidRDefault="00D1248C" w:rsidP="00DF7BED">
            <w:pPr>
              <w:pStyle w:val="NoSpacing"/>
              <w:jc w:val="center"/>
              <w:rPr>
                <w:rFonts w:eastAsia="Times New Roman"/>
              </w:rPr>
            </w:pPr>
            <w:r>
              <w:rPr>
                <w:rFonts w:eastAsia="Times New Roman"/>
              </w:rPr>
              <w:t>Train</w:t>
            </w:r>
            <w:r w:rsidR="00DF7BED" w:rsidRPr="005D21DD">
              <w:rPr>
                <w:rFonts w:eastAsia="Times New Roman"/>
              </w:rPr>
              <w:t xml:space="preserve"> </w:t>
            </w:r>
            <w:r w:rsidR="00DF7BED">
              <w:rPr>
                <w:rFonts w:eastAsia="Times New Roman"/>
              </w:rPr>
              <w:t>5</w:t>
            </w:r>
          </w:p>
        </w:tc>
        <w:tc>
          <w:tcPr>
            <w:tcW w:w="1701" w:type="dxa"/>
            <w:shd w:val="clear" w:color="auto" w:fill="EEECE1" w:themeFill="background2"/>
            <w:vAlign w:val="center"/>
          </w:tcPr>
          <w:p w14:paraId="1CC1B691" w14:textId="77777777" w:rsidR="00DF7BED" w:rsidRPr="00695F9F" w:rsidRDefault="00DF7BED" w:rsidP="00DF7BED">
            <w:pPr>
              <w:pStyle w:val="NoSpacing"/>
              <w:jc w:val="center"/>
              <w:rPr>
                <w:rFonts w:eastAsia="Times New Roman"/>
              </w:rPr>
            </w:pPr>
            <w:r>
              <w:rPr>
                <w:rFonts w:eastAsia="Times New Roman"/>
              </w:rPr>
              <w:t>0.898</w:t>
            </w:r>
          </w:p>
        </w:tc>
        <w:tc>
          <w:tcPr>
            <w:tcW w:w="1417" w:type="dxa"/>
            <w:shd w:val="clear" w:color="auto" w:fill="EEECE1" w:themeFill="background2"/>
            <w:vAlign w:val="center"/>
          </w:tcPr>
          <w:p w14:paraId="4E85A088" w14:textId="7C690BCA" w:rsidR="00DF7BED" w:rsidRPr="008D0342" w:rsidRDefault="00DF7BED" w:rsidP="00DF7BED">
            <w:pPr>
              <w:pStyle w:val="NoSpacing"/>
              <w:jc w:val="center"/>
              <w:rPr>
                <w:rFonts w:eastAsia="Times New Roman"/>
              </w:rPr>
            </w:pPr>
            <w:r w:rsidRPr="008D0342">
              <w:rPr>
                <w:rFonts w:eastAsia="Times New Roman"/>
              </w:rPr>
              <w:t>89.85%</w:t>
            </w:r>
          </w:p>
        </w:tc>
        <w:tc>
          <w:tcPr>
            <w:tcW w:w="1418" w:type="dxa"/>
            <w:shd w:val="clear" w:color="auto" w:fill="EEECE1" w:themeFill="background2"/>
            <w:vAlign w:val="center"/>
          </w:tcPr>
          <w:p w14:paraId="776C62A9" w14:textId="6B4827FF" w:rsidR="00DF7BED" w:rsidRPr="008D0342" w:rsidRDefault="00DF7BED" w:rsidP="00DF7BED">
            <w:pPr>
              <w:pStyle w:val="NoSpacing"/>
              <w:jc w:val="center"/>
              <w:rPr>
                <w:rFonts w:eastAsia="Times New Roman"/>
              </w:rPr>
            </w:pPr>
            <w:r w:rsidRPr="008D0342">
              <w:rPr>
                <w:rFonts w:eastAsia="Times New Roman"/>
              </w:rPr>
              <w:t>51.80</w:t>
            </w:r>
          </w:p>
        </w:tc>
      </w:tr>
      <w:tr w:rsidR="00DF7BED" w:rsidRPr="002D307B" w14:paraId="1CF5F662" w14:textId="4514FF45" w:rsidTr="00DF7BED">
        <w:trPr>
          <w:jc w:val="center"/>
        </w:trPr>
        <w:tc>
          <w:tcPr>
            <w:tcW w:w="7083" w:type="dxa"/>
            <w:gridSpan w:val="5"/>
            <w:shd w:val="clear" w:color="auto" w:fill="auto"/>
            <w:vAlign w:val="center"/>
          </w:tcPr>
          <w:p w14:paraId="23EED88A" w14:textId="77777777" w:rsidR="00DF7BED" w:rsidRPr="00E93838" w:rsidRDefault="00DF7BED" w:rsidP="00DF7BED">
            <w:pPr>
              <w:pStyle w:val="NoSpacing"/>
              <w:jc w:val="center"/>
              <w:rPr>
                <w:rFonts w:eastAsia="Times New Roman"/>
              </w:rPr>
            </w:pPr>
          </w:p>
        </w:tc>
      </w:tr>
      <w:tr w:rsidR="00DF7BED" w:rsidRPr="002D307B" w14:paraId="208EBF58" w14:textId="64BD02F5" w:rsidTr="00DF7BED">
        <w:trPr>
          <w:jc w:val="center"/>
        </w:trPr>
        <w:tc>
          <w:tcPr>
            <w:tcW w:w="979" w:type="dxa"/>
            <w:shd w:val="clear" w:color="auto" w:fill="B6DDE8" w:themeFill="accent5" w:themeFillTint="66"/>
            <w:vAlign w:val="center"/>
          </w:tcPr>
          <w:p w14:paraId="0658E246" w14:textId="2BC9BD5B" w:rsidR="00DF7BED" w:rsidRPr="00E93838" w:rsidRDefault="00DF7BED" w:rsidP="00DF7BED">
            <w:pPr>
              <w:pStyle w:val="NoSpacing"/>
              <w:jc w:val="center"/>
              <w:rPr>
                <w:rFonts w:eastAsia="Times New Roman"/>
              </w:rPr>
            </w:pPr>
            <w:r w:rsidRPr="00E93838">
              <w:rPr>
                <w:rFonts w:eastAsia="Times New Roman"/>
              </w:rPr>
              <w:t>Test</w:t>
            </w:r>
            <w:r w:rsidR="00D1248C" w:rsidRPr="00E93838">
              <w:rPr>
                <w:rFonts w:eastAsia="Times New Roman"/>
              </w:rPr>
              <w:t xml:space="preserve"> 1</w:t>
            </w:r>
          </w:p>
        </w:tc>
        <w:tc>
          <w:tcPr>
            <w:tcW w:w="1568" w:type="dxa"/>
            <w:shd w:val="clear" w:color="auto" w:fill="EEECE1" w:themeFill="background2"/>
            <w:vAlign w:val="center"/>
          </w:tcPr>
          <w:p w14:paraId="1AED4810" w14:textId="16EF9514" w:rsidR="00DF7BED" w:rsidRPr="007D44B0" w:rsidRDefault="00D1248C" w:rsidP="00DF7BED">
            <w:pPr>
              <w:pStyle w:val="NoSpacing"/>
              <w:jc w:val="center"/>
              <w:rPr>
                <w:rFonts w:eastAsia="Times New Roman"/>
              </w:rPr>
            </w:pPr>
            <w:r>
              <w:rPr>
                <w:rFonts w:eastAsia="Times New Roman"/>
              </w:rPr>
              <w:t>Train</w:t>
            </w:r>
            <w:r w:rsidR="00DF7BED" w:rsidRPr="007D44B0">
              <w:rPr>
                <w:rFonts w:eastAsia="Times New Roman"/>
              </w:rPr>
              <w:t xml:space="preserve"> 1</w:t>
            </w:r>
          </w:p>
        </w:tc>
        <w:tc>
          <w:tcPr>
            <w:tcW w:w="1701" w:type="dxa"/>
            <w:shd w:val="clear" w:color="auto" w:fill="EEECE1" w:themeFill="background2"/>
            <w:vAlign w:val="center"/>
          </w:tcPr>
          <w:p w14:paraId="1BF23CDF" w14:textId="77777777" w:rsidR="00DF7BED" w:rsidRPr="007D44B0" w:rsidRDefault="00DF7BED" w:rsidP="00DF7BED">
            <w:pPr>
              <w:pStyle w:val="NoSpacing"/>
              <w:jc w:val="center"/>
              <w:rPr>
                <w:rFonts w:eastAsia="Times New Roman"/>
              </w:rPr>
            </w:pPr>
            <w:r>
              <w:rPr>
                <w:rFonts w:eastAsia="Times New Roman"/>
              </w:rPr>
              <w:t>0.687</w:t>
            </w:r>
          </w:p>
        </w:tc>
        <w:tc>
          <w:tcPr>
            <w:tcW w:w="1417" w:type="dxa"/>
            <w:shd w:val="clear" w:color="auto" w:fill="EEECE1" w:themeFill="background2"/>
            <w:vAlign w:val="center"/>
          </w:tcPr>
          <w:p w14:paraId="3715ED30" w14:textId="2BD41953" w:rsidR="00DF7BED" w:rsidRPr="008D0342" w:rsidRDefault="00DF7BED" w:rsidP="00DF7BED">
            <w:pPr>
              <w:pStyle w:val="NoSpacing"/>
              <w:jc w:val="center"/>
              <w:rPr>
                <w:rFonts w:eastAsia="Times New Roman"/>
              </w:rPr>
            </w:pPr>
            <w:r w:rsidRPr="008D0342">
              <w:rPr>
                <w:rFonts w:eastAsia="Times New Roman"/>
              </w:rPr>
              <w:t>68.68%</w:t>
            </w:r>
          </w:p>
        </w:tc>
        <w:tc>
          <w:tcPr>
            <w:tcW w:w="1418" w:type="dxa"/>
            <w:shd w:val="clear" w:color="auto" w:fill="EEECE1" w:themeFill="background2"/>
            <w:vAlign w:val="center"/>
          </w:tcPr>
          <w:p w14:paraId="5F390A6D" w14:textId="1A63191B" w:rsidR="00DF7BED" w:rsidRPr="008D0342" w:rsidRDefault="00DF7BED" w:rsidP="00DF7BED">
            <w:pPr>
              <w:pStyle w:val="NoSpacing"/>
              <w:jc w:val="center"/>
              <w:rPr>
                <w:rFonts w:eastAsia="Times New Roman"/>
              </w:rPr>
            </w:pPr>
            <w:r w:rsidRPr="008D0342">
              <w:rPr>
                <w:rFonts w:eastAsia="Times New Roman"/>
              </w:rPr>
              <w:t>51.85</w:t>
            </w:r>
          </w:p>
        </w:tc>
      </w:tr>
      <w:tr w:rsidR="00DF7BED" w:rsidRPr="002D307B" w14:paraId="5AA88332" w14:textId="7AB697E2" w:rsidTr="00DF7BED">
        <w:trPr>
          <w:jc w:val="center"/>
        </w:trPr>
        <w:tc>
          <w:tcPr>
            <w:tcW w:w="979" w:type="dxa"/>
            <w:shd w:val="clear" w:color="auto" w:fill="B6DDE8" w:themeFill="accent5" w:themeFillTint="66"/>
            <w:vAlign w:val="center"/>
          </w:tcPr>
          <w:p w14:paraId="1F4F5309" w14:textId="56D4858A" w:rsidR="00DF7BED" w:rsidRPr="00E93838" w:rsidRDefault="00D1248C" w:rsidP="00DF7BED">
            <w:pPr>
              <w:pStyle w:val="NoSpacing"/>
              <w:jc w:val="center"/>
              <w:rPr>
                <w:rFonts w:eastAsia="Times New Roman"/>
              </w:rPr>
            </w:pPr>
            <w:r w:rsidRPr="00E93838">
              <w:rPr>
                <w:rFonts w:eastAsia="Times New Roman"/>
              </w:rPr>
              <w:t>Test 2</w:t>
            </w:r>
          </w:p>
        </w:tc>
        <w:tc>
          <w:tcPr>
            <w:tcW w:w="1568" w:type="dxa"/>
            <w:shd w:val="clear" w:color="auto" w:fill="auto"/>
            <w:vAlign w:val="center"/>
          </w:tcPr>
          <w:p w14:paraId="41313F5C" w14:textId="19304EC1" w:rsidR="00DF7BED" w:rsidRPr="005D21DD" w:rsidRDefault="00D1248C" w:rsidP="00DF7BED">
            <w:pPr>
              <w:pStyle w:val="NoSpacing"/>
              <w:jc w:val="center"/>
              <w:rPr>
                <w:rFonts w:eastAsia="Times New Roman"/>
              </w:rPr>
            </w:pPr>
            <w:r>
              <w:rPr>
                <w:rFonts w:eastAsia="Times New Roman"/>
              </w:rPr>
              <w:t>Train</w:t>
            </w:r>
            <w:r w:rsidR="00DF7BED" w:rsidRPr="005D21DD">
              <w:rPr>
                <w:rFonts w:eastAsia="Times New Roman"/>
              </w:rPr>
              <w:t xml:space="preserve"> 2</w:t>
            </w:r>
          </w:p>
        </w:tc>
        <w:tc>
          <w:tcPr>
            <w:tcW w:w="1701" w:type="dxa"/>
            <w:shd w:val="clear" w:color="auto" w:fill="auto"/>
            <w:vAlign w:val="center"/>
          </w:tcPr>
          <w:p w14:paraId="19588404" w14:textId="77777777" w:rsidR="00DF7BED" w:rsidRPr="00695F9F" w:rsidRDefault="00DF7BED" w:rsidP="00DF7BED">
            <w:pPr>
              <w:pStyle w:val="NoSpacing"/>
              <w:jc w:val="center"/>
              <w:rPr>
                <w:rFonts w:eastAsia="Times New Roman"/>
              </w:rPr>
            </w:pPr>
            <w:r>
              <w:rPr>
                <w:rFonts w:eastAsia="Times New Roman"/>
              </w:rPr>
              <w:t>0.630</w:t>
            </w:r>
          </w:p>
        </w:tc>
        <w:tc>
          <w:tcPr>
            <w:tcW w:w="1417" w:type="dxa"/>
            <w:vAlign w:val="center"/>
          </w:tcPr>
          <w:p w14:paraId="73CD4DE3" w14:textId="02DC431F" w:rsidR="00DF7BED" w:rsidRPr="008D0342" w:rsidRDefault="00DF7BED" w:rsidP="00DF7BED">
            <w:pPr>
              <w:pStyle w:val="NoSpacing"/>
              <w:jc w:val="center"/>
              <w:rPr>
                <w:rFonts w:eastAsia="Times New Roman"/>
              </w:rPr>
            </w:pPr>
            <w:r w:rsidRPr="008D0342">
              <w:rPr>
                <w:rFonts w:eastAsia="Times New Roman"/>
              </w:rPr>
              <w:t>63.05%</w:t>
            </w:r>
          </w:p>
        </w:tc>
        <w:tc>
          <w:tcPr>
            <w:tcW w:w="1418" w:type="dxa"/>
            <w:shd w:val="clear" w:color="auto" w:fill="auto"/>
            <w:vAlign w:val="center"/>
          </w:tcPr>
          <w:p w14:paraId="263205C3" w14:textId="66C6D961" w:rsidR="00DF7BED" w:rsidRPr="008D0342" w:rsidRDefault="00DF7BED" w:rsidP="00DF7BED">
            <w:pPr>
              <w:pStyle w:val="NoSpacing"/>
              <w:jc w:val="center"/>
              <w:rPr>
                <w:rFonts w:eastAsia="Times New Roman"/>
              </w:rPr>
            </w:pPr>
            <w:r w:rsidRPr="008D0342">
              <w:rPr>
                <w:rFonts w:eastAsia="Times New Roman"/>
              </w:rPr>
              <w:t>54.34</w:t>
            </w:r>
          </w:p>
        </w:tc>
      </w:tr>
      <w:tr w:rsidR="00DF7BED" w:rsidRPr="002D307B" w14:paraId="75D4E250" w14:textId="40F60AFB" w:rsidTr="00DF7BED">
        <w:trPr>
          <w:jc w:val="center"/>
        </w:trPr>
        <w:tc>
          <w:tcPr>
            <w:tcW w:w="979" w:type="dxa"/>
            <w:shd w:val="clear" w:color="auto" w:fill="B6DDE8" w:themeFill="accent5" w:themeFillTint="66"/>
            <w:vAlign w:val="center"/>
          </w:tcPr>
          <w:p w14:paraId="0DBE07BC" w14:textId="1186053B" w:rsidR="00DF7BED" w:rsidRPr="00E93838" w:rsidRDefault="00D1248C" w:rsidP="00DF7BED">
            <w:pPr>
              <w:pStyle w:val="NoSpacing"/>
              <w:jc w:val="center"/>
              <w:rPr>
                <w:rFonts w:eastAsia="Times New Roman"/>
              </w:rPr>
            </w:pPr>
            <w:r w:rsidRPr="00E93838">
              <w:rPr>
                <w:rFonts w:eastAsia="Times New Roman"/>
              </w:rPr>
              <w:t>Test 3</w:t>
            </w:r>
          </w:p>
        </w:tc>
        <w:tc>
          <w:tcPr>
            <w:tcW w:w="1568" w:type="dxa"/>
            <w:shd w:val="clear" w:color="auto" w:fill="EEECE1" w:themeFill="background2"/>
            <w:vAlign w:val="center"/>
          </w:tcPr>
          <w:p w14:paraId="4E3B605B" w14:textId="20A9CAD0" w:rsidR="00DF7BED" w:rsidRPr="007D44B0" w:rsidRDefault="00D1248C" w:rsidP="00DF7BED">
            <w:pPr>
              <w:pStyle w:val="NoSpacing"/>
              <w:jc w:val="center"/>
              <w:rPr>
                <w:rFonts w:eastAsia="Times New Roman"/>
              </w:rPr>
            </w:pPr>
            <w:r>
              <w:rPr>
                <w:rFonts w:eastAsia="Times New Roman"/>
              </w:rPr>
              <w:t>Train</w:t>
            </w:r>
            <w:r w:rsidR="00DF7BED" w:rsidRPr="007D44B0">
              <w:rPr>
                <w:rFonts w:eastAsia="Times New Roman"/>
              </w:rPr>
              <w:t xml:space="preserve"> 3</w:t>
            </w:r>
          </w:p>
        </w:tc>
        <w:tc>
          <w:tcPr>
            <w:tcW w:w="1701" w:type="dxa"/>
            <w:shd w:val="clear" w:color="auto" w:fill="EEECE1" w:themeFill="background2"/>
            <w:vAlign w:val="center"/>
          </w:tcPr>
          <w:p w14:paraId="56EC7194" w14:textId="77777777" w:rsidR="00DF7BED" w:rsidRPr="007D44B0" w:rsidRDefault="00DF7BED" w:rsidP="00DF7BED">
            <w:pPr>
              <w:pStyle w:val="NoSpacing"/>
              <w:jc w:val="center"/>
              <w:rPr>
                <w:rFonts w:eastAsia="Times New Roman"/>
              </w:rPr>
            </w:pPr>
            <w:r>
              <w:rPr>
                <w:rFonts w:eastAsia="Times New Roman"/>
              </w:rPr>
              <w:t>0.678</w:t>
            </w:r>
          </w:p>
        </w:tc>
        <w:tc>
          <w:tcPr>
            <w:tcW w:w="1417" w:type="dxa"/>
            <w:shd w:val="clear" w:color="auto" w:fill="EEECE1" w:themeFill="background2"/>
            <w:vAlign w:val="center"/>
          </w:tcPr>
          <w:p w14:paraId="47CE1188" w14:textId="5707B80E" w:rsidR="00DF7BED" w:rsidRPr="008D0342" w:rsidRDefault="00DF7BED" w:rsidP="00DF7BED">
            <w:pPr>
              <w:pStyle w:val="NoSpacing"/>
              <w:jc w:val="center"/>
              <w:rPr>
                <w:rFonts w:eastAsia="Times New Roman"/>
              </w:rPr>
            </w:pPr>
            <w:r w:rsidRPr="008D0342">
              <w:rPr>
                <w:rFonts w:eastAsia="Times New Roman"/>
              </w:rPr>
              <w:t>67.84%</w:t>
            </w:r>
          </w:p>
        </w:tc>
        <w:tc>
          <w:tcPr>
            <w:tcW w:w="1418" w:type="dxa"/>
            <w:shd w:val="clear" w:color="auto" w:fill="EEECE1" w:themeFill="background2"/>
            <w:vAlign w:val="center"/>
          </w:tcPr>
          <w:p w14:paraId="47837548" w14:textId="758E3D65" w:rsidR="00DF7BED" w:rsidRPr="008D0342" w:rsidRDefault="00DF7BED" w:rsidP="00DF7BED">
            <w:pPr>
              <w:pStyle w:val="NoSpacing"/>
              <w:jc w:val="center"/>
              <w:rPr>
                <w:rFonts w:eastAsia="Times New Roman"/>
              </w:rPr>
            </w:pPr>
            <w:r w:rsidRPr="008D0342">
              <w:rPr>
                <w:rFonts w:eastAsia="Times New Roman"/>
              </w:rPr>
              <w:t>51.62</w:t>
            </w:r>
          </w:p>
        </w:tc>
      </w:tr>
      <w:tr w:rsidR="00DF7BED" w:rsidRPr="002D307B" w14:paraId="3824A26D" w14:textId="1699ECFC" w:rsidTr="00DF7BED">
        <w:trPr>
          <w:jc w:val="center"/>
        </w:trPr>
        <w:tc>
          <w:tcPr>
            <w:tcW w:w="979" w:type="dxa"/>
            <w:shd w:val="clear" w:color="auto" w:fill="B6DDE8" w:themeFill="accent5" w:themeFillTint="66"/>
            <w:vAlign w:val="center"/>
          </w:tcPr>
          <w:p w14:paraId="02FB001E" w14:textId="06E94248" w:rsidR="00DF7BED" w:rsidRPr="00E93838" w:rsidRDefault="00D1248C" w:rsidP="00DF7BED">
            <w:pPr>
              <w:pStyle w:val="NoSpacing"/>
              <w:jc w:val="center"/>
              <w:rPr>
                <w:rFonts w:eastAsia="Times New Roman"/>
              </w:rPr>
            </w:pPr>
            <w:r w:rsidRPr="00E93838">
              <w:rPr>
                <w:rFonts w:eastAsia="Times New Roman"/>
              </w:rPr>
              <w:t>Test 4</w:t>
            </w:r>
          </w:p>
        </w:tc>
        <w:tc>
          <w:tcPr>
            <w:tcW w:w="1568" w:type="dxa"/>
            <w:shd w:val="clear" w:color="auto" w:fill="auto"/>
            <w:vAlign w:val="center"/>
          </w:tcPr>
          <w:p w14:paraId="7240257C" w14:textId="7E2176EF" w:rsidR="00DF7BED" w:rsidRPr="005D21DD" w:rsidRDefault="00D1248C" w:rsidP="00DF7BED">
            <w:pPr>
              <w:pStyle w:val="NoSpacing"/>
              <w:jc w:val="center"/>
              <w:rPr>
                <w:rFonts w:eastAsia="Times New Roman"/>
              </w:rPr>
            </w:pPr>
            <w:r>
              <w:rPr>
                <w:rFonts w:eastAsia="Times New Roman"/>
              </w:rPr>
              <w:t>Train</w:t>
            </w:r>
            <w:r w:rsidR="00DF7BED" w:rsidRPr="005D21DD">
              <w:rPr>
                <w:rFonts w:eastAsia="Times New Roman"/>
              </w:rPr>
              <w:t xml:space="preserve"> </w:t>
            </w:r>
            <w:r w:rsidR="00DF7BED">
              <w:rPr>
                <w:rFonts w:eastAsia="Times New Roman"/>
              </w:rPr>
              <w:t>4</w:t>
            </w:r>
          </w:p>
        </w:tc>
        <w:tc>
          <w:tcPr>
            <w:tcW w:w="1701" w:type="dxa"/>
            <w:shd w:val="clear" w:color="auto" w:fill="auto"/>
            <w:vAlign w:val="center"/>
          </w:tcPr>
          <w:p w14:paraId="21EAF4CC" w14:textId="77777777" w:rsidR="00DF7BED" w:rsidRPr="002D307B" w:rsidRDefault="00DF7BED" w:rsidP="00DF7BED">
            <w:pPr>
              <w:pStyle w:val="NoSpacing"/>
              <w:jc w:val="center"/>
              <w:rPr>
                <w:rFonts w:eastAsia="Times New Roman"/>
                <w:highlight w:val="white"/>
              </w:rPr>
            </w:pPr>
            <w:r>
              <w:rPr>
                <w:rFonts w:eastAsia="Times New Roman"/>
                <w:highlight w:val="white"/>
              </w:rPr>
              <w:t>0.613</w:t>
            </w:r>
          </w:p>
        </w:tc>
        <w:tc>
          <w:tcPr>
            <w:tcW w:w="1417" w:type="dxa"/>
            <w:vAlign w:val="center"/>
          </w:tcPr>
          <w:p w14:paraId="4DBDEC22" w14:textId="5E2CC8FA" w:rsidR="00DF7BED" w:rsidRPr="008D0342" w:rsidRDefault="00DF7BED" w:rsidP="00DF7BED">
            <w:pPr>
              <w:pStyle w:val="NoSpacing"/>
              <w:jc w:val="center"/>
              <w:rPr>
                <w:rFonts w:eastAsia="Times New Roman"/>
              </w:rPr>
            </w:pPr>
            <w:r w:rsidRPr="008D0342">
              <w:rPr>
                <w:rFonts w:eastAsia="Times New Roman"/>
              </w:rPr>
              <w:t>61.31%</w:t>
            </w:r>
          </w:p>
        </w:tc>
        <w:tc>
          <w:tcPr>
            <w:tcW w:w="1418" w:type="dxa"/>
            <w:shd w:val="clear" w:color="auto" w:fill="auto"/>
            <w:vAlign w:val="center"/>
          </w:tcPr>
          <w:p w14:paraId="0A18ACC5" w14:textId="6CD63FC1" w:rsidR="00DF7BED" w:rsidRPr="008D0342" w:rsidRDefault="00DF7BED" w:rsidP="00DF7BED">
            <w:pPr>
              <w:pStyle w:val="NoSpacing"/>
              <w:jc w:val="center"/>
              <w:rPr>
                <w:rFonts w:eastAsia="Times New Roman"/>
              </w:rPr>
            </w:pPr>
            <w:r w:rsidRPr="008D0342">
              <w:rPr>
                <w:rFonts w:eastAsia="Times New Roman"/>
              </w:rPr>
              <w:t>52.94</w:t>
            </w:r>
          </w:p>
        </w:tc>
      </w:tr>
      <w:tr w:rsidR="00DF7BED" w:rsidRPr="002D307B" w14:paraId="278E7C9E" w14:textId="70B01883" w:rsidTr="00DF7BED">
        <w:trPr>
          <w:jc w:val="center"/>
        </w:trPr>
        <w:tc>
          <w:tcPr>
            <w:tcW w:w="979" w:type="dxa"/>
            <w:shd w:val="clear" w:color="auto" w:fill="B6DDE8" w:themeFill="accent5" w:themeFillTint="66"/>
            <w:vAlign w:val="center"/>
          </w:tcPr>
          <w:p w14:paraId="7077F6DA" w14:textId="321067E5" w:rsidR="00DF7BED" w:rsidRPr="00E93838" w:rsidRDefault="00D1248C" w:rsidP="00DF7BED">
            <w:pPr>
              <w:pStyle w:val="NoSpacing"/>
              <w:jc w:val="center"/>
              <w:rPr>
                <w:rFonts w:eastAsia="Times New Roman"/>
              </w:rPr>
            </w:pPr>
            <w:r w:rsidRPr="00E93838">
              <w:rPr>
                <w:rFonts w:eastAsia="Times New Roman"/>
              </w:rPr>
              <w:t>Test 5</w:t>
            </w:r>
          </w:p>
        </w:tc>
        <w:tc>
          <w:tcPr>
            <w:tcW w:w="1568" w:type="dxa"/>
            <w:shd w:val="clear" w:color="auto" w:fill="EEECE1" w:themeFill="background2"/>
            <w:vAlign w:val="center"/>
          </w:tcPr>
          <w:p w14:paraId="4545FF6F" w14:textId="0B8F51B0" w:rsidR="00DF7BED" w:rsidRPr="007D44B0" w:rsidRDefault="00D1248C" w:rsidP="00DF7BED">
            <w:pPr>
              <w:pStyle w:val="NoSpacing"/>
              <w:jc w:val="center"/>
              <w:rPr>
                <w:rFonts w:eastAsia="Times New Roman"/>
              </w:rPr>
            </w:pPr>
            <w:r>
              <w:rPr>
                <w:rFonts w:eastAsia="Times New Roman"/>
              </w:rPr>
              <w:t>Train</w:t>
            </w:r>
            <w:r w:rsidR="00DF7BED" w:rsidRPr="007D44B0">
              <w:rPr>
                <w:rFonts w:eastAsia="Times New Roman"/>
              </w:rPr>
              <w:t xml:space="preserve"> </w:t>
            </w:r>
            <w:r w:rsidR="00DF7BED">
              <w:rPr>
                <w:rFonts w:eastAsia="Times New Roman"/>
              </w:rPr>
              <w:t>5</w:t>
            </w:r>
          </w:p>
        </w:tc>
        <w:tc>
          <w:tcPr>
            <w:tcW w:w="1701" w:type="dxa"/>
            <w:shd w:val="clear" w:color="auto" w:fill="EEECE1" w:themeFill="background2"/>
            <w:vAlign w:val="center"/>
          </w:tcPr>
          <w:p w14:paraId="29651114" w14:textId="77777777" w:rsidR="00DF7BED" w:rsidRPr="007D44B0" w:rsidRDefault="00DF7BED" w:rsidP="00DF7BED">
            <w:pPr>
              <w:pStyle w:val="NoSpacing"/>
              <w:jc w:val="center"/>
              <w:rPr>
                <w:rFonts w:eastAsia="Times New Roman"/>
              </w:rPr>
            </w:pPr>
            <w:r>
              <w:rPr>
                <w:rFonts w:eastAsia="Times New Roman"/>
              </w:rPr>
              <w:t>0.658</w:t>
            </w:r>
          </w:p>
        </w:tc>
        <w:tc>
          <w:tcPr>
            <w:tcW w:w="1417" w:type="dxa"/>
            <w:shd w:val="clear" w:color="auto" w:fill="EEECE1" w:themeFill="background2"/>
            <w:vAlign w:val="center"/>
          </w:tcPr>
          <w:p w14:paraId="254CF83F" w14:textId="77271222" w:rsidR="00DF7BED" w:rsidRPr="008D0342" w:rsidRDefault="00DF7BED" w:rsidP="00DF7BED">
            <w:pPr>
              <w:pStyle w:val="NoSpacing"/>
              <w:ind w:left="720" w:hanging="720"/>
              <w:jc w:val="center"/>
              <w:rPr>
                <w:rFonts w:eastAsia="Times New Roman"/>
              </w:rPr>
            </w:pPr>
            <w:r w:rsidRPr="008D0342">
              <w:rPr>
                <w:rFonts w:eastAsia="Times New Roman"/>
              </w:rPr>
              <w:t>65.80%</w:t>
            </w:r>
          </w:p>
        </w:tc>
        <w:tc>
          <w:tcPr>
            <w:tcW w:w="1418" w:type="dxa"/>
            <w:shd w:val="clear" w:color="auto" w:fill="EEECE1" w:themeFill="background2"/>
            <w:vAlign w:val="center"/>
          </w:tcPr>
          <w:p w14:paraId="14DC4369" w14:textId="7258B6E3" w:rsidR="00DF7BED" w:rsidRPr="008D0342" w:rsidRDefault="00DF7BED" w:rsidP="00DF7BED">
            <w:pPr>
              <w:pStyle w:val="NoSpacing"/>
              <w:jc w:val="center"/>
              <w:rPr>
                <w:rFonts w:eastAsia="Times New Roman"/>
              </w:rPr>
            </w:pPr>
            <w:r w:rsidRPr="008D0342">
              <w:rPr>
                <w:rFonts w:eastAsia="Times New Roman"/>
              </w:rPr>
              <w:t>53.29</w:t>
            </w:r>
          </w:p>
        </w:tc>
      </w:tr>
      <w:tr w:rsidR="00DF7BED" w:rsidRPr="002D307B" w14:paraId="5584F4C6" w14:textId="305144CE" w:rsidTr="00DF7BED">
        <w:trPr>
          <w:jc w:val="center"/>
        </w:trPr>
        <w:tc>
          <w:tcPr>
            <w:tcW w:w="7083" w:type="dxa"/>
            <w:gridSpan w:val="5"/>
            <w:shd w:val="clear" w:color="auto" w:fill="auto"/>
            <w:vAlign w:val="center"/>
          </w:tcPr>
          <w:p w14:paraId="33942610" w14:textId="77777777" w:rsidR="00DF7BED" w:rsidRPr="008D0342" w:rsidRDefault="00DF7BED" w:rsidP="00DF7BED">
            <w:pPr>
              <w:pStyle w:val="NoSpacing"/>
              <w:jc w:val="center"/>
              <w:rPr>
                <w:rFonts w:eastAsia="Times New Roman"/>
              </w:rPr>
            </w:pPr>
          </w:p>
        </w:tc>
      </w:tr>
      <w:tr w:rsidR="00DF7BED" w:rsidRPr="002D307B" w14:paraId="3809FF9E" w14:textId="1F783BC2" w:rsidTr="00DF7BED">
        <w:trPr>
          <w:jc w:val="center"/>
        </w:trPr>
        <w:tc>
          <w:tcPr>
            <w:tcW w:w="979" w:type="dxa"/>
            <w:vMerge w:val="restart"/>
            <w:shd w:val="clear" w:color="auto" w:fill="92CDDC" w:themeFill="accent5" w:themeFillTint="99"/>
            <w:vAlign w:val="center"/>
          </w:tcPr>
          <w:p w14:paraId="2356B44F" w14:textId="77777777" w:rsidR="00DF7BED" w:rsidRDefault="00DF7BED" w:rsidP="00DF7BED">
            <w:pPr>
              <w:pStyle w:val="NoSpacing"/>
              <w:jc w:val="center"/>
              <w:rPr>
                <w:rFonts w:eastAsia="Times New Roman"/>
              </w:rPr>
            </w:pPr>
            <w:r>
              <w:rPr>
                <w:rFonts w:eastAsia="Times New Roman"/>
              </w:rPr>
              <w:t>Holdout</w:t>
            </w:r>
          </w:p>
        </w:tc>
        <w:tc>
          <w:tcPr>
            <w:tcW w:w="1568" w:type="dxa"/>
            <w:shd w:val="clear" w:color="auto" w:fill="EEECE1" w:themeFill="background2"/>
            <w:vAlign w:val="center"/>
          </w:tcPr>
          <w:p w14:paraId="50500BD9" w14:textId="77777777" w:rsidR="00DF7BED" w:rsidRPr="005D21DD" w:rsidRDefault="00DF7BED" w:rsidP="00DF7BED">
            <w:pPr>
              <w:pStyle w:val="NoSpacing"/>
              <w:jc w:val="center"/>
              <w:rPr>
                <w:rFonts w:eastAsia="Times New Roman"/>
              </w:rPr>
            </w:pPr>
            <w:r w:rsidRPr="005D21DD">
              <w:rPr>
                <w:rFonts w:eastAsia="Times New Roman"/>
              </w:rPr>
              <w:t>Set 1</w:t>
            </w:r>
          </w:p>
        </w:tc>
        <w:tc>
          <w:tcPr>
            <w:tcW w:w="1701" w:type="dxa"/>
            <w:shd w:val="clear" w:color="auto" w:fill="EEECE1" w:themeFill="background2"/>
            <w:vAlign w:val="center"/>
          </w:tcPr>
          <w:p w14:paraId="29E352CF" w14:textId="77777777" w:rsidR="00DF7BED" w:rsidRPr="002D307B" w:rsidRDefault="00DF7BED" w:rsidP="00DF7BED">
            <w:pPr>
              <w:pStyle w:val="NoSpacing"/>
              <w:jc w:val="center"/>
              <w:rPr>
                <w:rFonts w:eastAsia="Times New Roman"/>
                <w:highlight w:val="white"/>
              </w:rPr>
            </w:pPr>
            <w:r>
              <w:rPr>
                <w:rFonts w:eastAsia="Times New Roman"/>
              </w:rPr>
              <w:t>0.644</w:t>
            </w:r>
          </w:p>
        </w:tc>
        <w:tc>
          <w:tcPr>
            <w:tcW w:w="1417" w:type="dxa"/>
            <w:shd w:val="clear" w:color="auto" w:fill="EEECE1" w:themeFill="background2"/>
            <w:vAlign w:val="center"/>
          </w:tcPr>
          <w:p w14:paraId="10EC93E9" w14:textId="5C324044" w:rsidR="00DF7BED" w:rsidRPr="008D0342" w:rsidRDefault="00DF7BED" w:rsidP="00DF7BED">
            <w:pPr>
              <w:pStyle w:val="NoSpacing"/>
              <w:jc w:val="center"/>
              <w:rPr>
                <w:rFonts w:eastAsia="Times New Roman"/>
              </w:rPr>
            </w:pPr>
            <w:r w:rsidRPr="008D0342">
              <w:rPr>
                <w:rFonts w:eastAsia="Times New Roman"/>
              </w:rPr>
              <w:t>64.44%</w:t>
            </w:r>
          </w:p>
        </w:tc>
        <w:tc>
          <w:tcPr>
            <w:tcW w:w="1418" w:type="dxa"/>
            <w:shd w:val="clear" w:color="auto" w:fill="EEECE1" w:themeFill="background2"/>
            <w:vAlign w:val="center"/>
          </w:tcPr>
          <w:p w14:paraId="5EF31AC6" w14:textId="063BA949" w:rsidR="00DF7BED" w:rsidRPr="008D0342" w:rsidRDefault="00DF7BED" w:rsidP="00DF7BED">
            <w:pPr>
              <w:pStyle w:val="NoSpacing"/>
              <w:jc w:val="center"/>
              <w:rPr>
                <w:rFonts w:eastAsia="Times New Roman"/>
              </w:rPr>
            </w:pPr>
            <w:r w:rsidRPr="008D0342">
              <w:rPr>
                <w:rFonts w:eastAsia="Times New Roman"/>
              </w:rPr>
              <w:t>51.87%</w:t>
            </w:r>
          </w:p>
        </w:tc>
      </w:tr>
      <w:tr w:rsidR="00DF7BED" w:rsidRPr="002D307B" w14:paraId="05FA0EA5" w14:textId="2DFDFEDF" w:rsidTr="00DF7BED">
        <w:trPr>
          <w:jc w:val="center"/>
        </w:trPr>
        <w:tc>
          <w:tcPr>
            <w:tcW w:w="979" w:type="dxa"/>
            <w:vMerge/>
            <w:shd w:val="clear" w:color="auto" w:fill="92CDDC" w:themeFill="accent5" w:themeFillTint="99"/>
            <w:vAlign w:val="center"/>
          </w:tcPr>
          <w:p w14:paraId="72A017CD" w14:textId="77777777" w:rsidR="00DF7BED" w:rsidRDefault="00DF7BED" w:rsidP="00DF7BED">
            <w:pPr>
              <w:pStyle w:val="NoSpacing"/>
              <w:jc w:val="center"/>
              <w:rPr>
                <w:rFonts w:eastAsia="Times New Roman"/>
                <w:highlight w:val="white"/>
              </w:rPr>
            </w:pPr>
          </w:p>
        </w:tc>
        <w:tc>
          <w:tcPr>
            <w:tcW w:w="1568" w:type="dxa"/>
            <w:vAlign w:val="center"/>
          </w:tcPr>
          <w:p w14:paraId="02BE17A6" w14:textId="77777777" w:rsidR="00DF7BED" w:rsidRPr="005D21DD" w:rsidRDefault="00DF7BED" w:rsidP="00DF7BED">
            <w:pPr>
              <w:pStyle w:val="NoSpacing"/>
              <w:jc w:val="center"/>
              <w:rPr>
                <w:rFonts w:eastAsia="Times New Roman"/>
              </w:rPr>
            </w:pPr>
            <w:r w:rsidRPr="005D21DD">
              <w:rPr>
                <w:rFonts w:eastAsia="Times New Roman"/>
              </w:rPr>
              <w:t>Set 2</w:t>
            </w:r>
          </w:p>
        </w:tc>
        <w:tc>
          <w:tcPr>
            <w:tcW w:w="1701" w:type="dxa"/>
            <w:vAlign w:val="center"/>
          </w:tcPr>
          <w:p w14:paraId="519DFEAA" w14:textId="77777777" w:rsidR="00DF7BED" w:rsidRPr="002D307B" w:rsidRDefault="00DF7BED" w:rsidP="00DF7BED">
            <w:pPr>
              <w:pStyle w:val="NoSpacing"/>
              <w:jc w:val="center"/>
              <w:rPr>
                <w:rFonts w:eastAsia="Times New Roman"/>
                <w:highlight w:val="white"/>
              </w:rPr>
            </w:pPr>
            <w:r>
              <w:rPr>
                <w:rFonts w:eastAsia="Times New Roman"/>
                <w:highlight w:val="white"/>
              </w:rPr>
              <w:t>0.652</w:t>
            </w:r>
          </w:p>
        </w:tc>
        <w:tc>
          <w:tcPr>
            <w:tcW w:w="1417" w:type="dxa"/>
            <w:vAlign w:val="center"/>
          </w:tcPr>
          <w:p w14:paraId="353FA4EA" w14:textId="0ED86931" w:rsidR="00DF7BED" w:rsidRPr="008D0342" w:rsidRDefault="00DF7BED" w:rsidP="00DF7BED">
            <w:pPr>
              <w:pStyle w:val="NoSpacing"/>
              <w:ind w:left="1440" w:hanging="1440"/>
              <w:jc w:val="center"/>
              <w:rPr>
                <w:rFonts w:eastAsia="Times New Roman"/>
              </w:rPr>
            </w:pPr>
            <w:r w:rsidRPr="008D0342">
              <w:rPr>
                <w:rFonts w:eastAsia="Times New Roman"/>
              </w:rPr>
              <w:t>65.19%</w:t>
            </w:r>
          </w:p>
        </w:tc>
        <w:tc>
          <w:tcPr>
            <w:tcW w:w="1418" w:type="dxa"/>
            <w:vAlign w:val="center"/>
          </w:tcPr>
          <w:p w14:paraId="65A677BA" w14:textId="39DA0506" w:rsidR="00DF7BED" w:rsidRPr="008D0342" w:rsidRDefault="00DF7BED" w:rsidP="00DF7BED">
            <w:pPr>
              <w:pStyle w:val="NoSpacing"/>
              <w:jc w:val="center"/>
              <w:rPr>
                <w:rFonts w:eastAsia="Times New Roman"/>
              </w:rPr>
            </w:pPr>
            <w:r w:rsidRPr="008D0342">
              <w:rPr>
                <w:rFonts w:eastAsia="Times New Roman"/>
              </w:rPr>
              <w:t>51.87%</w:t>
            </w:r>
          </w:p>
        </w:tc>
      </w:tr>
      <w:tr w:rsidR="00DF7BED" w:rsidRPr="002D307B" w14:paraId="443D3B78" w14:textId="77917235" w:rsidTr="00DF7BED">
        <w:trPr>
          <w:jc w:val="center"/>
        </w:trPr>
        <w:tc>
          <w:tcPr>
            <w:tcW w:w="979" w:type="dxa"/>
            <w:vMerge/>
            <w:shd w:val="clear" w:color="auto" w:fill="92CDDC" w:themeFill="accent5" w:themeFillTint="99"/>
            <w:vAlign w:val="center"/>
          </w:tcPr>
          <w:p w14:paraId="65107A93" w14:textId="77777777" w:rsidR="00DF7BED" w:rsidRDefault="00DF7BED" w:rsidP="00DF7BED">
            <w:pPr>
              <w:pStyle w:val="NoSpacing"/>
              <w:jc w:val="center"/>
              <w:rPr>
                <w:rFonts w:eastAsia="Times New Roman"/>
              </w:rPr>
            </w:pPr>
          </w:p>
        </w:tc>
        <w:tc>
          <w:tcPr>
            <w:tcW w:w="1568" w:type="dxa"/>
            <w:shd w:val="clear" w:color="auto" w:fill="EEECE1" w:themeFill="background2"/>
            <w:vAlign w:val="center"/>
          </w:tcPr>
          <w:p w14:paraId="443B40CE" w14:textId="77777777" w:rsidR="00DF7BED" w:rsidRPr="005D21DD" w:rsidRDefault="00DF7BED" w:rsidP="00DF7BED">
            <w:pPr>
              <w:pStyle w:val="NoSpacing"/>
              <w:jc w:val="center"/>
              <w:rPr>
                <w:rFonts w:eastAsia="Times New Roman"/>
              </w:rPr>
            </w:pPr>
            <w:r w:rsidRPr="005D21DD">
              <w:rPr>
                <w:rFonts w:eastAsia="Times New Roman"/>
              </w:rPr>
              <w:t>Set 3</w:t>
            </w:r>
          </w:p>
        </w:tc>
        <w:tc>
          <w:tcPr>
            <w:tcW w:w="1701" w:type="dxa"/>
            <w:shd w:val="clear" w:color="auto" w:fill="EEECE1" w:themeFill="background2"/>
            <w:vAlign w:val="center"/>
          </w:tcPr>
          <w:p w14:paraId="3031EBCA" w14:textId="77777777" w:rsidR="00DF7BED" w:rsidRPr="002D307B" w:rsidRDefault="00DF7BED" w:rsidP="00DF7BED">
            <w:pPr>
              <w:pStyle w:val="NoSpacing"/>
              <w:jc w:val="center"/>
              <w:rPr>
                <w:rFonts w:eastAsia="Times New Roman"/>
                <w:highlight w:val="white"/>
              </w:rPr>
            </w:pPr>
            <w:r>
              <w:rPr>
                <w:rFonts w:eastAsia="Times New Roman"/>
              </w:rPr>
              <w:t>0.735</w:t>
            </w:r>
          </w:p>
        </w:tc>
        <w:tc>
          <w:tcPr>
            <w:tcW w:w="1417" w:type="dxa"/>
            <w:shd w:val="clear" w:color="auto" w:fill="EEECE1" w:themeFill="background2"/>
            <w:vAlign w:val="center"/>
          </w:tcPr>
          <w:p w14:paraId="062F6CC4" w14:textId="1F483347" w:rsidR="00DF7BED" w:rsidRPr="008D0342" w:rsidRDefault="00DF7BED" w:rsidP="00DF7BED">
            <w:pPr>
              <w:pStyle w:val="NoSpacing"/>
              <w:jc w:val="center"/>
              <w:rPr>
                <w:rFonts w:eastAsia="Times New Roman"/>
              </w:rPr>
            </w:pPr>
            <w:r w:rsidRPr="008D0342">
              <w:rPr>
                <w:rFonts w:eastAsia="Times New Roman"/>
              </w:rPr>
              <w:t>73.51%</w:t>
            </w:r>
          </w:p>
        </w:tc>
        <w:tc>
          <w:tcPr>
            <w:tcW w:w="1418" w:type="dxa"/>
            <w:shd w:val="clear" w:color="auto" w:fill="EEECE1" w:themeFill="background2"/>
            <w:vAlign w:val="center"/>
          </w:tcPr>
          <w:p w14:paraId="646C6083" w14:textId="7BFF9729" w:rsidR="00DF7BED" w:rsidRPr="008D0342" w:rsidRDefault="00DF7BED" w:rsidP="00DF7BED">
            <w:pPr>
              <w:pStyle w:val="NoSpacing"/>
              <w:jc w:val="center"/>
              <w:rPr>
                <w:rFonts w:eastAsia="Times New Roman"/>
              </w:rPr>
            </w:pPr>
            <w:r w:rsidRPr="008D0342">
              <w:rPr>
                <w:rFonts w:eastAsia="Times New Roman"/>
              </w:rPr>
              <w:t>51.87%</w:t>
            </w:r>
          </w:p>
        </w:tc>
      </w:tr>
      <w:tr w:rsidR="00DF7BED" w:rsidRPr="002D307B" w14:paraId="04ADE01A" w14:textId="5BC2E15C" w:rsidTr="00DF7BED">
        <w:trPr>
          <w:jc w:val="center"/>
        </w:trPr>
        <w:tc>
          <w:tcPr>
            <w:tcW w:w="979" w:type="dxa"/>
            <w:vMerge/>
            <w:shd w:val="clear" w:color="auto" w:fill="92CDDC" w:themeFill="accent5" w:themeFillTint="99"/>
            <w:vAlign w:val="center"/>
          </w:tcPr>
          <w:p w14:paraId="7C1F4541" w14:textId="77777777" w:rsidR="00DF7BED" w:rsidRDefault="00DF7BED" w:rsidP="00DF7BED">
            <w:pPr>
              <w:pStyle w:val="NoSpacing"/>
              <w:jc w:val="center"/>
              <w:rPr>
                <w:rFonts w:eastAsia="Times New Roman"/>
                <w:highlight w:val="white"/>
              </w:rPr>
            </w:pPr>
          </w:p>
        </w:tc>
        <w:tc>
          <w:tcPr>
            <w:tcW w:w="1568" w:type="dxa"/>
            <w:vAlign w:val="center"/>
          </w:tcPr>
          <w:p w14:paraId="56B0C693" w14:textId="77777777" w:rsidR="00DF7BED" w:rsidRPr="005D21DD" w:rsidRDefault="00DF7BED" w:rsidP="00DF7BED">
            <w:pPr>
              <w:pStyle w:val="NoSpacing"/>
              <w:jc w:val="center"/>
              <w:rPr>
                <w:rFonts w:eastAsia="Times New Roman"/>
              </w:rPr>
            </w:pPr>
            <w:r w:rsidRPr="005D21DD">
              <w:rPr>
                <w:rFonts w:eastAsia="Times New Roman"/>
              </w:rPr>
              <w:t xml:space="preserve">Set </w:t>
            </w:r>
            <w:r>
              <w:rPr>
                <w:rFonts w:eastAsia="Times New Roman"/>
              </w:rPr>
              <w:t>4</w:t>
            </w:r>
          </w:p>
        </w:tc>
        <w:tc>
          <w:tcPr>
            <w:tcW w:w="1701" w:type="dxa"/>
            <w:vAlign w:val="center"/>
          </w:tcPr>
          <w:p w14:paraId="56BEC7E6" w14:textId="77777777" w:rsidR="00DF7BED" w:rsidRPr="002D307B" w:rsidRDefault="00DF7BED" w:rsidP="00DF7BED">
            <w:pPr>
              <w:pStyle w:val="NoSpacing"/>
              <w:jc w:val="center"/>
              <w:rPr>
                <w:rFonts w:eastAsia="Times New Roman"/>
                <w:highlight w:val="white"/>
              </w:rPr>
            </w:pPr>
            <w:r>
              <w:rPr>
                <w:rFonts w:eastAsia="Times New Roman"/>
                <w:highlight w:val="white"/>
              </w:rPr>
              <w:t>0.740</w:t>
            </w:r>
          </w:p>
        </w:tc>
        <w:tc>
          <w:tcPr>
            <w:tcW w:w="1417" w:type="dxa"/>
            <w:vAlign w:val="center"/>
          </w:tcPr>
          <w:p w14:paraId="70079BDE" w14:textId="2FE3E04B" w:rsidR="00DF7BED" w:rsidRPr="008D0342" w:rsidRDefault="00DF7BED" w:rsidP="00DF7BED">
            <w:pPr>
              <w:pStyle w:val="NoSpacing"/>
              <w:jc w:val="center"/>
              <w:rPr>
                <w:rFonts w:eastAsia="Times New Roman"/>
              </w:rPr>
            </w:pPr>
            <w:r w:rsidRPr="008D0342">
              <w:rPr>
                <w:rFonts w:eastAsia="Times New Roman"/>
              </w:rPr>
              <w:t>74.05%</w:t>
            </w:r>
          </w:p>
        </w:tc>
        <w:tc>
          <w:tcPr>
            <w:tcW w:w="1418" w:type="dxa"/>
            <w:vAlign w:val="center"/>
          </w:tcPr>
          <w:p w14:paraId="6EF38144" w14:textId="1756F3E3" w:rsidR="00DF7BED" w:rsidRPr="008D0342" w:rsidRDefault="00DF7BED" w:rsidP="00DF7BED">
            <w:pPr>
              <w:pStyle w:val="NoSpacing"/>
              <w:jc w:val="center"/>
              <w:rPr>
                <w:rFonts w:eastAsia="Times New Roman"/>
              </w:rPr>
            </w:pPr>
            <w:r w:rsidRPr="008D0342">
              <w:rPr>
                <w:rFonts w:eastAsia="Times New Roman"/>
              </w:rPr>
              <w:t>51.87%</w:t>
            </w:r>
          </w:p>
        </w:tc>
      </w:tr>
      <w:tr w:rsidR="00DF7BED" w:rsidRPr="002D307B" w14:paraId="693372F1" w14:textId="3385D6F8" w:rsidTr="00DF7BED">
        <w:trPr>
          <w:jc w:val="center"/>
        </w:trPr>
        <w:tc>
          <w:tcPr>
            <w:tcW w:w="979" w:type="dxa"/>
            <w:vMerge/>
            <w:shd w:val="clear" w:color="auto" w:fill="92CDDC" w:themeFill="accent5" w:themeFillTint="99"/>
            <w:vAlign w:val="center"/>
          </w:tcPr>
          <w:p w14:paraId="1D7B0656" w14:textId="77777777" w:rsidR="00DF7BED" w:rsidRDefault="00DF7BED" w:rsidP="00DF7BED">
            <w:pPr>
              <w:pStyle w:val="NoSpacing"/>
              <w:jc w:val="center"/>
              <w:rPr>
                <w:rFonts w:eastAsia="Times New Roman"/>
              </w:rPr>
            </w:pPr>
          </w:p>
        </w:tc>
        <w:tc>
          <w:tcPr>
            <w:tcW w:w="1568" w:type="dxa"/>
            <w:shd w:val="clear" w:color="auto" w:fill="EEECE1" w:themeFill="background2"/>
            <w:vAlign w:val="center"/>
          </w:tcPr>
          <w:p w14:paraId="13AED043" w14:textId="77777777" w:rsidR="00DF7BED" w:rsidRPr="005D21DD" w:rsidRDefault="00DF7BED" w:rsidP="00DF7BED">
            <w:pPr>
              <w:pStyle w:val="NoSpacing"/>
              <w:jc w:val="center"/>
              <w:rPr>
                <w:rFonts w:eastAsia="Times New Roman"/>
              </w:rPr>
            </w:pPr>
            <w:r w:rsidRPr="005D21DD">
              <w:rPr>
                <w:rFonts w:eastAsia="Times New Roman"/>
              </w:rPr>
              <w:t xml:space="preserve">Set </w:t>
            </w:r>
            <w:r>
              <w:rPr>
                <w:rFonts w:eastAsia="Times New Roman"/>
              </w:rPr>
              <w:t>5</w:t>
            </w:r>
          </w:p>
        </w:tc>
        <w:tc>
          <w:tcPr>
            <w:tcW w:w="1701" w:type="dxa"/>
            <w:shd w:val="clear" w:color="auto" w:fill="EEECE1" w:themeFill="background2"/>
            <w:vAlign w:val="center"/>
          </w:tcPr>
          <w:p w14:paraId="3478449A" w14:textId="77777777" w:rsidR="00DF7BED" w:rsidRPr="002D307B" w:rsidRDefault="00DF7BED" w:rsidP="00DF7BED">
            <w:pPr>
              <w:pStyle w:val="NoSpacing"/>
              <w:jc w:val="center"/>
              <w:rPr>
                <w:rFonts w:eastAsia="Times New Roman"/>
                <w:highlight w:val="white"/>
              </w:rPr>
            </w:pPr>
            <w:r>
              <w:rPr>
                <w:rFonts w:eastAsia="Times New Roman"/>
              </w:rPr>
              <w:t>0.716</w:t>
            </w:r>
          </w:p>
        </w:tc>
        <w:tc>
          <w:tcPr>
            <w:tcW w:w="1417" w:type="dxa"/>
            <w:shd w:val="clear" w:color="auto" w:fill="EEECE1" w:themeFill="background2"/>
            <w:vAlign w:val="center"/>
          </w:tcPr>
          <w:p w14:paraId="04EC8C82" w14:textId="54206B3F" w:rsidR="00DF7BED" w:rsidRPr="008D0342" w:rsidRDefault="00DF7BED" w:rsidP="00DF7BED">
            <w:pPr>
              <w:pStyle w:val="NoSpacing"/>
              <w:jc w:val="center"/>
              <w:rPr>
                <w:rFonts w:eastAsia="Times New Roman"/>
              </w:rPr>
            </w:pPr>
            <w:r w:rsidRPr="008D0342">
              <w:rPr>
                <w:rFonts w:eastAsia="Times New Roman"/>
              </w:rPr>
              <w:t>71.64%</w:t>
            </w:r>
          </w:p>
        </w:tc>
        <w:tc>
          <w:tcPr>
            <w:tcW w:w="1418" w:type="dxa"/>
            <w:shd w:val="clear" w:color="auto" w:fill="EEECE1" w:themeFill="background2"/>
            <w:vAlign w:val="center"/>
          </w:tcPr>
          <w:p w14:paraId="01D7126D" w14:textId="7DD705D5" w:rsidR="00DF7BED" w:rsidRPr="008D0342" w:rsidRDefault="00DF7BED" w:rsidP="00DF7BED">
            <w:pPr>
              <w:pStyle w:val="NoSpacing"/>
              <w:jc w:val="center"/>
              <w:rPr>
                <w:rFonts w:eastAsia="Times New Roman"/>
              </w:rPr>
            </w:pPr>
            <w:r w:rsidRPr="008D0342">
              <w:rPr>
                <w:rFonts w:eastAsia="Times New Roman"/>
              </w:rPr>
              <w:t>51.87%</w:t>
            </w:r>
          </w:p>
        </w:tc>
      </w:tr>
      <w:tr w:rsidR="00DF7BED" w:rsidRPr="006157C6" w14:paraId="6127FA52" w14:textId="54B8ACD1" w:rsidTr="00DF7BED">
        <w:trPr>
          <w:jc w:val="center"/>
        </w:trPr>
        <w:tc>
          <w:tcPr>
            <w:tcW w:w="979" w:type="dxa"/>
            <w:vMerge/>
            <w:vAlign w:val="center"/>
          </w:tcPr>
          <w:p w14:paraId="75CD6D00" w14:textId="77777777" w:rsidR="00DF7BED" w:rsidRDefault="00DF7BED" w:rsidP="00DF7BED">
            <w:pPr>
              <w:pStyle w:val="NoSpacing"/>
              <w:jc w:val="center"/>
              <w:rPr>
                <w:rFonts w:eastAsia="Times New Roman"/>
                <w:highlight w:val="white"/>
              </w:rPr>
            </w:pPr>
          </w:p>
        </w:tc>
        <w:tc>
          <w:tcPr>
            <w:tcW w:w="1568" w:type="dxa"/>
            <w:shd w:val="clear" w:color="auto" w:fill="auto"/>
            <w:vAlign w:val="center"/>
          </w:tcPr>
          <w:p w14:paraId="64DB96F4" w14:textId="77777777" w:rsidR="00DF7BED" w:rsidRPr="00DC7DFA" w:rsidRDefault="00DF7BED" w:rsidP="00DF7BED">
            <w:pPr>
              <w:pStyle w:val="NoSpacing"/>
              <w:jc w:val="center"/>
              <w:rPr>
                <w:rFonts w:eastAsia="Times New Roman"/>
                <w:b/>
                <w:bCs/>
              </w:rPr>
            </w:pPr>
            <w:r w:rsidRPr="00DC7DFA">
              <w:rPr>
                <w:rFonts w:eastAsia="Times New Roman"/>
                <w:b/>
                <w:bCs/>
              </w:rPr>
              <w:t>Ensemble (majority vote of set 1:5)</w:t>
            </w:r>
          </w:p>
        </w:tc>
        <w:tc>
          <w:tcPr>
            <w:tcW w:w="1701" w:type="dxa"/>
            <w:shd w:val="clear" w:color="auto" w:fill="auto"/>
            <w:vAlign w:val="center"/>
          </w:tcPr>
          <w:p w14:paraId="573AF584" w14:textId="77777777" w:rsidR="00DF7BED" w:rsidRPr="00DC7DFA" w:rsidRDefault="00DF7BED" w:rsidP="00DF7BED">
            <w:pPr>
              <w:pStyle w:val="NoSpacing"/>
              <w:jc w:val="center"/>
              <w:rPr>
                <w:rFonts w:eastAsia="Times New Roman"/>
                <w:b/>
                <w:bCs/>
              </w:rPr>
            </w:pPr>
            <w:r>
              <w:rPr>
                <w:rFonts w:eastAsia="Times New Roman"/>
                <w:b/>
                <w:bCs/>
              </w:rPr>
              <w:t>0.703</w:t>
            </w:r>
          </w:p>
        </w:tc>
        <w:tc>
          <w:tcPr>
            <w:tcW w:w="1417" w:type="dxa"/>
            <w:vAlign w:val="center"/>
          </w:tcPr>
          <w:p w14:paraId="0BE9B1DB" w14:textId="01B187DB" w:rsidR="00DF7BED" w:rsidRPr="008D0342" w:rsidRDefault="00DF7BED" w:rsidP="00DF7BED">
            <w:pPr>
              <w:pStyle w:val="NoSpacing"/>
              <w:jc w:val="center"/>
              <w:rPr>
                <w:rFonts w:eastAsia="Times New Roman"/>
                <w:b/>
                <w:bCs/>
              </w:rPr>
            </w:pPr>
            <w:r>
              <w:rPr>
                <w:rFonts w:eastAsia="Times New Roman"/>
                <w:b/>
                <w:bCs/>
              </w:rPr>
              <w:t>70.32%</w:t>
            </w:r>
          </w:p>
        </w:tc>
        <w:tc>
          <w:tcPr>
            <w:tcW w:w="1418" w:type="dxa"/>
            <w:shd w:val="clear" w:color="auto" w:fill="auto"/>
            <w:vAlign w:val="center"/>
          </w:tcPr>
          <w:p w14:paraId="1F58DD6D" w14:textId="69F7B32F" w:rsidR="00DF7BED" w:rsidRPr="008D0342" w:rsidRDefault="00DF7BED" w:rsidP="00DF7BED">
            <w:pPr>
              <w:pStyle w:val="NoSpacing"/>
              <w:jc w:val="center"/>
              <w:rPr>
                <w:rFonts w:eastAsia="Times New Roman"/>
                <w:b/>
                <w:bCs/>
              </w:rPr>
            </w:pPr>
            <w:r w:rsidRPr="008D0342">
              <w:rPr>
                <w:rFonts w:eastAsia="Times New Roman"/>
                <w:b/>
                <w:bCs/>
              </w:rPr>
              <w:t>51.87%</w:t>
            </w:r>
          </w:p>
        </w:tc>
      </w:tr>
    </w:tbl>
    <w:p w14:paraId="55BAFC98" w14:textId="77777777" w:rsidR="006C5258" w:rsidRPr="002D307B" w:rsidRDefault="006C5258" w:rsidP="00C34E83">
      <w:pPr>
        <w:ind w:firstLine="0"/>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able x * :</w:t>
      </w:r>
    </w:p>
    <w:p w14:paraId="01794723" w14:textId="77777777" w:rsidR="006C5258" w:rsidRDefault="006C5258" w:rsidP="00C34E83">
      <w:pPr>
        <w:ind w:firstLine="0"/>
        <w:jc w:val="center"/>
        <w:rPr>
          <w:rFonts w:asciiTheme="majorHAnsi" w:eastAsia="Times New Roman" w:hAnsiTheme="majorHAnsi" w:cstheme="majorHAnsi"/>
          <w:i/>
          <w:iCs/>
          <w:highlight w:val="white"/>
          <w:lang w:val="en-US"/>
        </w:rPr>
      </w:pPr>
      <w:r>
        <w:rPr>
          <w:rFonts w:asciiTheme="majorHAnsi" w:eastAsia="Times New Roman" w:hAnsiTheme="majorHAnsi" w:cstheme="majorHAnsi"/>
          <w:i/>
          <w:iCs/>
          <w:highlight w:val="white"/>
          <w:lang w:val="en-US"/>
        </w:rPr>
        <w:t>Prediction p</w:t>
      </w:r>
      <w:r w:rsidRPr="002D307B">
        <w:rPr>
          <w:rFonts w:asciiTheme="majorHAnsi" w:eastAsia="Times New Roman" w:hAnsiTheme="majorHAnsi" w:cstheme="majorHAnsi"/>
          <w:i/>
          <w:iCs/>
          <w:highlight w:val="white"/>
          <w:lang w:val="en-US"/>
        </w:rPr>
        <w:t xml:space="preserve">erformance for </w:t>
      </w:r>
      <w:r>
        <w:rPr>
          <w:rFonts w:asciiTheme="majorHAnsi" w:eastAsia="Times New Roman" w:hAnsiTheme="majorHAnsi" w:cstheme="majorHAnsi"/>
          <w:i/>
          <w:iCs/>
          <w:highlight w:val="white"/>
          <w:lang w:val="en-US"/>
        </w:rPr>
        <w:t>all SVM Linear Kernel models</w:t>
      </w:r>
    </w:p>
    <w:p w14:paraId="24AABD1E" w14:textId="77777777" w:rsidR="006C5258" w:rsidRPr="00A82280" w:rsidRDefault="006C5258" w:rsidP="006C5258">
      <w:pPr>
        <w:pStyle w:val="BodyText"/>
        <w:rPr>
          <w:highlight w:val="white"/>
          <w:lang w:val="en-US"/>
        </w:rPr>
      </w:pPr>
    </w:p>
    <w:tbl>
      <w:tblPr>
        <w:tblStyle w:val="TableGrid"/>
        <w:tblW w:w="0" w:type="auto"/>
        <w:jc w:val="center"/>
        <w:tblLook w:val="04A0" w:firstRow="1" w:lastRow="0" w:firstColumn="1" w:lastColumn="0" w:noHBand="0" w:noVBand="1"/>
      </w:tblPr>
      <w:tblGrid>
        <w:gridCol w:w="1106"/>
        <w:gridCol w:w="567"/>
        <w:gridCol w:w="582"/>
        <w:gridCol w:w="582"/>
      </w:tblGrid>
      <w:tr w:rsidR="006C5258" w:rsidRPr="002D307B" w14:paraId="2B212178" w14:textId="77777777" w:rsidTr="00BE4068">
        <w:trPr>
          <w:trHeight w:hRule="exact" w:val="567"/>
          <w:jc w:val="center"/>
        </w:trPr>
        <w:tc>
          <w:tcPr>
            <w:tcW w:w="1106" w:type="dxa"/>
            <w:vAlign w:val="center"/>
          </w:tcPr>
          <w:p w14:paraId="4525F29A" w14:textId="77777777" w:rsidR="006C5258" w:rsidRPr="0097219A" w:rsidRDefault="006C5258" w:rsidP="00BE4068">
            <w:pPr>
              <w:pStyle w:val="NoSpacing"/>
              <w:jc w:val="center"/>
              <w:rPr>
                <w:rFonts w:eastAsia="Times New Roman"/>
              </w:rPr>
            </w:pPr>
            <w:r w:rsidRPr="0097219A">
              <w:rPr>
                <w:rFonts w:eastAsia="Times New Roman"/>
              </w:rPr>
              <w:t>N =</w:t>
            </w:r>
            <w:r>
              <w:rPr>
                <w:rFonts w:eastAsia="Times New Roman"/>
              </w:rPr>
              <w:t xml:space="preserve"> 374</w:t>
            </w:r>
          </w:p>
        </w:tc>
        <w:tc>
          <w:tcPr>
            <w:tcW w:w="1731" w:type="dxa"/>
            <w:gridSpan w:val="3"/>
            <w:vAlign w:val="center"/>
          </w:tcPr>
          <w:p w14:paraId="5BD8E6F5" w14:textId="77777777" w:rsidR="006C5258" w:rsidRPr="0097219A" w:rsidRDefault="006C5258" w:rsidP="00BE4068">
            <w:pPr>
              <w:pStyle w:val="NoSpacing"/>
              <w:jc w:val="center"/>
              <w:rPr>
                <w:rFonts w:eastAsia="Times New Roman"/>
              </w:rPr>
            </w:pPr>
            <w:r w:rsidRPr="0097219A">
              <w:rPr>
                <w:rFonts w:eastAsia="Times New Roman"/>
              </w:rPr>
              <w:t xml:space="preserve">Predicted </w:t>
            </w:r>
            <w:r>
              <w:rPr>
                <w:rFonts w:eastAsia="Times New Roman"/>
              </w:rPr>
              <w:t>group</w:t>
            </w:r>
          </w:p>
        </w:tc>
      </w:tr>
      <w:tr w:rsidR="006C5258" w:rsidRPr="002D307B" w14:paraId="527A2892" w14:textId="77777777" w:rsidTr="00BE4068">
        <w:trPr>
          <w:trHeight w:hRule="exact" w:val="567"/>
          <w:jc w:val="center"/>
        </w:trPr>
        <w:tc>
          <w:tcPr>
            <w:tcW w:w="1106" w:type="dxa"/>
            <w:vMerge w:val="restart"/>
            <w:vAlign w:val="center"/>
          </w:tcPr>
          <w:p w14:paraId="310DB19E" w14:textId="77777777" w:rsidR="006C5258" w:rsidRPr="0097219A" w:rsidRDefault="006C5258" w:rsidP="00BE4068">
            <w:pPr>
              <w:pStyle w:val="NoSpacing"/>
              <w:jc w:val="center"/>
              <w:rPr>
                <w:rFonts w:eastAsia="Times New Roman"/>
              </w:rPr>
            </w:pPr>
            <w:r>
              <w:rPr>
                <w:rFonts w:eastAsia="Times New Roman"/>
              </w:rPr>
              <w:t>True group</w:t>
            </w:r>
          </w:p>
        </w:tc>
        <w:tc>
          <w:tcPr>
            <w:tcW w:w="567" w:type="dxa"/>
            <w:vAlign w:val="center"/>
          </w:tcPr>
          <w:p w14:paraId="7563B6A3" w14:textId="77777777" w:rsidR="006C5258" w:rsidRPr="0097219A" w:rsidRDefault="006C5258" w:rsidP="00BE4068">
            <w:pPr>
              <w:pStyle w:val="NoSpacing"/>
              <w:jc w:val="center"/>
              <w:rPr>
                <w:rFonts w:eastAsia="Times New Roman"/>
              </w:rPr>
            </w:pPr>
          </w:p>
        </w:tc>
        <w:tc>
          <w:tcPr>
            <w:tcW w:w="582" w:type="dxa"/>
            <w:vAlign w:val="center"/>
          </w:tcPr>
          <w:p w14:paraId="0D628CEB" w14:textId="77777777" w:rsidR="006C5258" w:rsidRPr="0097219A" w:rsidRDefault="006C5258" w:rsidP="00BE4068">
            <w:pPr>
              <w:pStyle w:val="NoSpacing"/>
              <w:jc w:val="center"/>
              <w:rPr>
                <w:rFonts w:eastAsia="Times New Roman"/>
              </w:rPr>
            </w:pPr>
            <w:r w:rsidRPr="0097219A">
              <w:rPr>
                <w:rFonts w:eastAsia="Times New Roman"/>
              </w:rPr>
              <w:t>TD</w:t>
            </w:r>
          </w:p>
        </w:tc>
        <w:tc>
          <w:tcPr>
            <w:tcW w:w="582" w:type="dxa"/>
            <w:vAlign w:val="center"/>
          </w:tcPr>
          <w:p w14:paraId="18C4D709" w14:textId="77777777" w:rsidR="006C5258" w:rsidRPr="0097219A" w:rsidRDefault="006C5258" w:rsidP="00BE4068">
            <w:pPr>
              <w:pStyle w:val="NoSpacing"/>
              <w:jc w:val="center"/>
              <w:rPr>
                <w:rFonts w:eastAsia="Times New Roman"/>
              </w:rPr>
            </w:pPr>
            <w:r w:rsidRPr="0097219A">
              <w:rPr>
                <w:rFonts w:eastAsia="Times New Roman"/>
              </w:rPr>
              <w:t>SZ</w:t>
            </w:r>
          </w:p>
        </w:tc>
      </w:tr>
      <w:tr w:rsidR="006C5258" w:rsidRPr="002D307B" w14:paraId="0CD9E4CE" w14:textId="77777777" w:rsidTr="00BE4068">
        <w:trPr>
          <w:trHeight w:hRule="exact" w:val="567"/>
          <w:jc w:val="center"/>
        </w:trPr>
        <w:tc>
          <w:tcPr>
            <w:tcW w:w="1106" w:type="dxa"/>
            <w:vMerge/>
            <w:vAlign w:val="center"/>
          </w:tcPr>
          <w:p w14:paraId="33733AA3" w14:textId="77777777" w:rsidR="006C5258" w:rsidRPr="0097219A" w:rsidRDefault="006C5258" w:rsidP="00BE4068">
            <w:pPr>
              <w:pStyle w:val="NoSpacing"/>
              <w:jc w:val="center"/>
              <w:rPr>
                <w:rFonts w:eastAsia="Times New Roman"/>
              </w:rPr>
            </w:pPr>
          </w:p>
        </w:tc>
        <w:tc>
          <w:tcPr>
            <w:tcW w:w="567" w:type="dxa"/>
            <w:vAlign w:val="center"/>
          </w:tcPr>
          <w:p w14:paraId="669D51A2" w14:textId="77777777" w:rsidR="006C5258" w:rsidRPr="0097219A" w:rsidRDefault="006C5258" w:rsidP="00BE4068">
            <w:pPr>
              <w:pStyle w:val="NoSpacing"/>
              <w:jc w:val="center"/>
              <w:rPr>
                <w:rFonts w:eastAsia="Times New Roman"/>
              </w:rPr>
            </w:pPr>
            <w:r w:rsidRPr="0097219A">
              <w:rPr>
                <w:rFonts w:eastAsia="Times New Roman"/>
              </w:rPr>
              <w:t>TD</w:t>
            </w:r>
          </w:p>
        </w:tc>
        <w:tc>
          <w:tcPr>
            <w:tcW w:w="582" w:type="dxa"/>
            <w:shd w:val="clear" w:color="auto" w:fill="D6E3BC" w:themeFill="accent3" w:themeFillTint="66"/>
            <w:vAlign w:val="center"/>
          </w:tcPr>
          <w:p w14:paraId="3C51AC90" w14:textId="77777777" w:rsidR="006C5258" w:rsidRPr="0097219A" w:rsidRDefault="006C5258" w:rsidP="00BE4068">
            <w:pPr>
              <w:pStyle w:val="NoSpacing"/>
              <w:jc w:val="center"/>
              <w:rPr>
                <w:rFonts w:eastAsia="Times New Roman"/>
              </w:rPr>
            </w:pPr>
            <w:r w:rsidRPr="0097219A">
              <w:rPr>
                <w:rFonts w:eastAsia="Times New Roman"/>
              </w:rPr>
              <w:t>130</w:t>
            </w:r>
          </w:p>
        </w:tc>
        <w:tc>
          <w:tcPr>
            <w:tcW w:w="582" w:type="dxa"/>
            <w:shd w:val="clear" w:color="auto" w:fill="FDE9D9" w:themeFill="accent6" w:themeFillTint="33"/>
            <w:vAlign w:val="center"/>
          </w:tcPr>
          <w:p w14:paraId="2455DBB1" w14:textId="77777777" w:rsidR="006C5258" w:rsidRPr="0097219A" w:rsidRDefault="006C5258" w:rsidP="00BE4068">
            <w:pPr>
              <w:pStyle w:val="NoSpacing"/>
              <w:jc w:val="center"/>
              <w:rPr>
                <w:rFonts w:eastAsia="Times New Roman"/>
              </w:rPr>
            </w:pPr>
            <w:r w:rsidRPr="0097219A">
              <w:rPr>
                <w:rFonts w:eastAsia="Times New Roman"/>
              </w:rPr>
              <w:t>64</w:t>
            </w:r>
          </w:p>
        </w:tc>
      </w:tr>
      <w:tr w:rsidR="006C5258" w:rsidRPr="002D307B" w14:paraId="7614C6A1" w14:textId="77777777" w:rsidTr="00BE4068">
        <w:trPr>
          <w:trHeight w:hRule="exact" w:val="567"/>
          <w:jc w:val="center"/>
        </w:trPr>
        <w:tc>
          <w:tcPr>
            <w:tcW w:w="1106" w:type="dxa"/>
            <w:vMerge/>
            <w:vAlign w:val="center"/>
          </w:tcPr>
          <w:p w14:paraId="1E2B5B99" w14:textId="77777777" w:rsidR="006C5258" w:rsidRPr="0097219A" w:rsidRDefault="006C5258" w:rsidP="00BE4068">
            <w:pPr>
              <w:pStyle w:val="NoSpacing"/>
              <w:jc w:val="center"/>
              <w:rPr>
                <w:rFonts w:eastAsia="Times New Roman"/>
              </w:rPr>
            </w:pPr>
          </w:p>
        </w:tc>
        <w:tc>
          <w:tcPr>
            <w:tcW w:w="567" w:type="dxa"/>
            <w:vAlign w:val="center"/>
          </w:tcPr>
          <w:p w14:paraId="0065CF3B" w14:textId="77777777" w:rsidR="006C5258" w:rsidRPr="0097219A" w:rsidRDefault="006C5258" w:rsidP="00BE4068">
            <w:pPr>
              <w:pStyle w:val="NoSpacing"/>
              <w:jc w:val="center"/>
              <w:rPr>
                <w:rFonts w:eastAsia="Times New Roman"/>
              </w:rPr>
            </w:pPr>
            <w:r w:rsidRPr="0097219A">
              <w:rPr>
                <w:rFonts w:eastAsia="Times New Roman"/>
              </w:rPr>
              <w:t>SZ</w:t>
            </w:r>
          </w:p>
        </w:tc>
        <w:tc>
          <w:tcPr>
            <w:tcW w:w="582" w:type="dxa"/>
            <w:shd w:val="clear" w:color="auto" w:fill="FDE9D9" w:themeFill="accent6" w:themeFillTint="33"/>
            <w:vAlign w:val="center"/>
          </w:tcPr>
          <w:p w14:paraId="5CCBCB52" w14:textId="77777777" w:rsidR="006C5258" w:rsidRPr="0097219A" w:rsidRDefault="006C5258" w:rsidP="00BE4068">
            <w:pPr>
              <w:pStyle w:val="NoSpacing"/>
              <w:jc w:val="center"/>
              <w:rPr>
                <w:rFonts w:eastAsia="Times New Roman"/>
              </w:rPr>
            </w:pPr>
            <w:r w:rsidRPr="0097219A">
              <w:rPr>
                <w:rFonts w:eastAsia="Times New Roman"/>
              </w:rPr>
              <w:t>47</w:t>
            </w:r>
          </w:p>
        </w:tc>
        <w:tc>
          <w:tcPr>
            <w:tcW w:w="582" w:type="dxa"/>
            <w:shd w:val="clear" w:color="auto" w:fill="D6E3BC" w:themeFill="accent3" w:themeFillTint="66"/>
            <w:vAlign w:val="center"/>
          </w:tcPr>
          <w:p w14:paraId="1143EE2C" w14:textId="77777777" w:rsidR="006C5258" w:rsidRPr="0097219A" w:rsidRDefault="006C5258" w:rsidP="00BE4068">
            <w:pPr>
              <w:pStyle w:val="NoSpacing"/>
              <w:jc w:val="center"/>
              <w:rPr>
                <w:rFonts w:eastAsia="Times New Roman"/>
              </w:rPr>
            </w:pPr>
            <w:r w:rsidRPr="0097219A">
              <w:rPr>
                <w:rFonts w:eastAsia="Times New Roman"/>
              </w:rPr>
              <w:t>133</w:t>
            </w:r>
          </w:p>
        </w:tc>
      </w:tr>
    </w:tbl>
    <w:p w14:paraId="3CF91B0E" w14:textId="77777777" w:rsidR="006C5258" w:rsidRPr="00A82280" w:rsidRDefault="006C5258" w:rsidP="006C5258">
      <w:pPr>
        <w:pStyle w:val="BodyText"/>
        <w:ind w:firstLine="0"/>
        <w:jc w:val="center"/>
        <w:rPr>
          <w:i/>
          <w:iCs/>
          <w:highlight w:val="white"/>
          <w:lang w:val="en-US"/>
        </w:rPr>
      </w:pPr>
      <w:r>
        <w:rPr>
          <w:highlight w:val="white"/>
          <w:lang w:val="en-US"/>
        </w:rPr>
        <w:t>Table x* :</w:t>
      </w:r>
      <w:r>
        <w:rPr>
          <w:highlight w:val="white"/>
          <w:lang w:val="en-US"/>
        </w:rPr>
        <w:br/>
      </w:r>
      <w:r>
        <w:rPr>
          <w:i/>
          <w:iCs/>
          <w:highlight w:val="white"/>
          <w:lang w:val="en-US"/>
        </w:rPr>
        <w:t>Confusion matrix for the ensemble model predictions</w:t>
      </w:r>
    </w:p>
    <w:p w14:paraId="3B8FB0C4" w14:textId="77777777" w:rsidR="006C5258" w:rsidRPr="002D307B" w:rsidRDefault="006C5258" w:rsidP="006C5258">
      <w:pPr>
        <w:rPr>
          <w:rFonts w:asciiTheme="majorHAnsi" w:eastAsia="Times New Roman" w:hAnsiTheme="majorHAnsi" w:cstheme="majorHAnsi"/>
          <w:b/>
          <w:bCs/>
          <w:highlight w:val="white"/>
          <w:lang w:val="en-US"/>
        </w:rPr>
      </w:pPr>
    </w:p>
    <w:p w14:paraId="127D3063" w14:textId="77777777" w:rsidR="006C5258" w:rsidRPr="002D307B" w:rsidRDefault="006C5258" w:rsidP="006C5258">
      <w:pPr>
        <w:rPr>
          <w:rFonts w:asciiTheme="majorHAnsi" w:eastAsia="Times New Roman" w:hAnsiTheme="majorHAnsi" w:cstheme="majorHAnsi"/>
          <w:b/>
          <w:bCs/>
          <w:highlight w:val="white"/>
          <w:lang w:val="en-US"/>
        </w:rPr>
        <w:sectPr w:rsidR="006C5258" w:rsidRPr="002D307B" w:rsidSect="003F0120">
          <w:footerReference w:type="default" r:id="rId24"/>
          <w:footerReference w:type="first" r:id="rId25"/>
          <w:pgSz w:w="11909" w:h="16834"/>
          <w:pgMar w:top="1440" w:right="1440" w:bottom="1440" w:left="1440" w:header="720" w:footer="720" w:gutter="0"/>
          <w:pgNumType w:start="1"/>
          <w:cols w:space="708"/>
          <w:docGrid w:linePitch="299"/>
        </w:sectPr>
      </w:pPr>
    </w:p>
    <w:tbl>
      <w:tblPr>
        <w:tblStyle w:val="TableGrid"/>
        <w:tblW w:w="0" w:type="auto"/>
        <w:jc w:val="center"/>
        <w:tblLook w:val="04A0" w:firstRow="1" w:lastRow="0" w:firstColumn="1" w:lastColumn="0" w:noHBand="0" w:noVBand="1"/>
      </w:tblPr>
      <w:tblGrid>
        <w:gridCol w:w="1074"/>
        <w:gridCol w:w="567"/>
        <w:gridCol w:w="567"/>
        <w:gridCol w:w="567"/>
      </w:tblGrid>
      <w:tr w:rsidR="006C5258" w:rsidRPr="002D307B" w14:paraId="15F754B0" w14:textId="77777777" w:rsidTr="00BE4068">
        <w:trPr>
          <w:trHeight w:hRule="exact" w:val="567"/>
          <w:jc w:val="center"/>
        </w:trPr>
        <w:tc>
          <w:tcPr>
            <w:tcW w:w="1074" w:type="dxa"/>
            <w:vAlign w:val="center"/>
          </w:tcPr>
          <w:p w14:paraId="67B60FFE" w14:textId="77777777" w:rsidR="006C5258" w:rsidRPr="0097219A" w:rsidRDefault="006C5258" w:rsidP="00BE4068">
            <w:pPr>
              <w:pStyle w:val="NoSpacing"/>
              <w:jc w:val="center"/>
              <w:rPr>
                <w:rFonts w:eastAsia="Times New Roman"/>
              </w:rPr>
            </w:pPr>
            <w:r w:rsidRPr="0097219A">
              <w:rPr>
                <w:rFonts w:eastAsia="Times New Roman"/>
              </w:rPr>
              <w:t>N =</w:t>
            </w:r>
            <w:r>
              <w:rPr>
                <w:rFonts w:eastAsia="Times New Roman"/>
              </w:rPr>
              <w:t xml:space="preserve"> 180 </w:t>
            </w:r>
          </w:p>
        </w:tc>
        <w:tc>
          <w:tcPr>
            <w:tcW w:w="1701" w:type="dxa"/>
            <w:gridSpan w:val="3"/>
            <w:vAlign w:val="center"/>
          </w:tcPr>
          <w:p w14:paraId="4E906ECC" w14:textId="77777777" w:rsidR="006C5258" w:rsidRPr="0097219A" w:rsidRDefault="006C5258" w:rsidP="00BE4068">
            <w:pPr>
              <w:pStyle w:val="NoSpacing"/>
              <w:jc w:val="center"/>
              <w:rPr>
                <w:rFonts w:eastAsia="Times New Roman"/>
              </w:rPr>
            </w:pPr>
            <w:r>
              <w:rPr>
                <w:rFonts w:eastAsia="Times New Roman"/>
              </w:rPr>
              <w:t>Predicted</w:t>
            </w:r>
            <w:r w:rsidRPr="0097219A">
              <w:rPr>
                <w:rFonts w:eastAsia="Times New Roman"/>
              </w:rPr>
              <w:t xml:space="preserve"> </w:t>
            </w:r>
            <w:r>
              <w:rPr>
                <w:rFonts w:eastAsia="Times New Roman"/>
              </w:rPr>
              <w:t>group</w:t>
            </w:r>
          </w:p>
        </w:tc>
      </w:tr>
      <w:tr w:rsidR="006C5258" w:rsidRPr="002D307B" w14:paraId="16C5D488" w14:textId="77777777" w:rsidTr="00BE4068">
        <w:trPr>
          <w:trHeight w:hRule="exact" w:val="567"/>
          <w:jc w:val="center"/>
        </w:trPr>
        <w:tc>
          <w:tcPr>
            <w:tcW w:w="1074" w:type="dxa"/>
            <w:vMerge w:val="restart"/>
            <w:vAlign w:val="center"/>
          </w:tcPr>
          <w:p w14:paraId="4C78AFD7" w14:textId="77777777" w:rsidR="006C5258" w:rsidRPr="0097219A" w:rsidRDefault="006C5258" w:rsidP="00BE4068">
            <w:pPr>
              <w:pStyle w:val="NoSpacing"/>
              <w:jc w:val="center"/>
              <w:rPr>
                <w:rFonts w:eastAsia="Times New Roman"/>
              </w:rPr>
            </w:pPr>
            <w:r>
              <w:rPr>
                <w:rFonts w:eastAsia="Times New Roman"/>
              </w:rPr>
              <w:t>True</w:t>
            </w:r>
            <w:r w:rsidRPr="0097219A">
              <w:rPr>
                <w:rFonts w:eastAsia="Times New Roman"/>
              </w:rPr>
              <w:t xml:space="preserve"> </w:t>
            </w:r>
            <w:r>
              <w:rPr>
                <w:rFonts w:eastAsia="Times New Roman"/>
              </w:rPr>
              <w:t>group</w:t>
            </w:r>
          </w:p>
        </w:tc>
        <w:tc>
          <w:tcPr>
            <w:tcW w:w="567" w:type="dxa"/>
            <w:vAlign w:val="center"/>
          </w:tcPr>
          <w:p w14:paraId="4CFEA505" w14:textId="77777777" w:rsidR="006C5258" w:rsidRPr="0097219A" w:rsidRDefault="006C5258" w:rsidP="00BE4068">
            <w:pPr>
              <w:pStyle w:val="NoSpacing"/>
              <w:jc w:val="center"/>
              <w:rPr>
                <w:rFonts w:eastAsia="Times New Roman"/>
              </w:rPr>
            </w:pPr>
          </w:p>
        </w:tc>
        <w:tc>
          <w:tcPr>
            <w:tcW w:w="567" w:type="dxa"/>
            <w:vAlign w:val="center"/>
          </w:tcPr>
          <w:p w14:paraId="600D8974" w14:textId="77777777" w:rsidR="006C5258" w:rsidRPr="0097219A" w:rsidRDefault="006C5258" w:rsidP="00BE4068">
            <w:pPr>
              <w:pStyle w:val="NoSpacing"/>
              <w:jc w:val="center"/>
              <w:rPr>
                <w:rFonts w:eastAsia="Times New Roman"/>
              </w:rPr>
            </w:pPr>
            <w:r w:rsidRPr="0097219A">
              <w:rPr>
                <w:rFonts w:eastAsia="Times New Roman"/>
              </w:rPr>
              <w:t>TD</w:t>
            </w:r>
          </w:p>
        </w:tc>
        <w:tc>
          <w:tcPr>
            <w:tcW w:w="567" w:type="dxa"/>
            <w:vAlign w:val="center"/>
          </w:tcPr>
          <w:p w14:paraId="025F22C7" w14:textId="77777777" w:rsidR="006C5258" w:rsidRPr="0097219A" w:rsidRDefault="006C5258" w:rsidP="00BE4068">
            <w:pPr>
              <w:pStyle w:val="NoSpacing"/>
              <w:jc w:val="center"/>
              <w:rPr>
                <w:rFonts w:eastAsia="Times New Roman"/>
              </w:rPr>
            </w:pPr>
            <w:r w:rsidRPr="0097219A">
              <w:rPr>
                <w:rFonts w:eastAsia="Times New Roman"/>
              </w:rPr>
              <w:t>SZ</w:t>
            </w:r>
          </w:p>
        </w:tc>
      </w:tr>
      <w:tr w:rsidR="006C5258" w:rsidRPr="002D307B" w14:paraId="6862A489" w14:textId="77777777" w:rsidTr="00BE4068">
        <w:trPr>
          <w:trHeight w:hRule="exact" w:val="567"/>
          <w:jc w:val="center"/>
        </w:trPr>
        <w:tc>
          <w:tcPr>
            <w:tcW w:w="1074" w:type="dxa"/>
            <w:vMerge/>
            <w:vAlign w:val="center"/>
          </w:tcPr>
          <w:p w14:paraId="3E772DA4" w14:textId="77777777" w:rsidR="006C5258" w:rsidRPr="0097219A" w:rsidRDefault="006C5258" w:rsidP="00BE4068">
            <w:pPr>
              <w:pStyle w:val="NoSpacing"/>
              <w:jc w:val="center"/>
              <w:rPr>
                <w:rFonts w:eastAsia="Times New Roman"/>
              </w:rPr>
            </w:pPr>
          </w:p>
        </w:tc>
        <w:tc>
          <w:tcPr>
            <w:tcW w:w="567" w:type="dxa"/>
            <w:vAlign w:val="center"/>
          </w:tcPr>
          <w:p w14:paraId="7D1EBAF3" w14:textId="77777777" w:rsidR="006C5258" w:rsidRPr="0097219A" w:rsidRDefault="006C5258" w:rsidP="00BE4068">
            <w:pPr>
              <w:pStyle w:val="NoSpacing"/>
              <w:jc w:val="center"/>
              <w:rPr>
                <w:rFonts w:eastAsia="Times New Roman"/>
              </w:rPr>
            </w:pPr>
            <w:r w:rsidRPr="0097219A">
              <w:rPr>
                <w:rFonts w:eastAsia="Times New Roman"/>
              </w:rPr>
              <w:t>TD</w:t>
            </w:r>
          </w:p>
        </w:tc>
        <w:tc>
          <w:tcPr>
            <w:tcW w:w="567" w:type="dxa"/>
            <w:shd w:val="clear" w:color="auto" w:fill="D6E3BC" w:themeFill="accent3" w:themeFillTint="66"/>
            <w:vAlign w:val="center"/>
          </w:tcPr>
          <w:p w14:paraId="1EF6FC55" w14:textId="77777777" w:rsidR="006C5258" w:rsidRPr="0097219A" w:rsidRDefault="006C5258" w:rsidP="00BE4068">
            <w:pPr>
              <w:pStyle w:val="NoSpacing"/>
              <w:jc w:val="center"/>
              <w:rPr>
                <w:rFonts w:eastAsia="Times New Roman"/>
              </w:rPr>
            </w:pPr>
            <w:r w:rsidRPr="0097219A">
              <w:rPr>
                <w:rFonts w:eastAsia="Times New Roman"/>
              </w:rPr>
              <w:t>64</w:t>
            </w:r>
          </w:p>
        </w:tc>
        <w:tc>
          <w:tcPr>
            <w:tcW w:w="567" w:type="dxa"/>
            <w:shd w:val="clear" w:color="auto" w:fill="FDE9D9" w:themeFill="accent6" w:themeFillTint="33"/>
            <w:vAlign w:val="center"/>
          </w:tcPr>
          <w:p w14:paraId="043B0CB1" w14:textId="77777777" w:rsidR="006C5258" w:rsidRPr="0097219A" w:rsidRDefault="006C5258" w:rsidP="00BE4068">
            <w:pPr>
              <w:pStyle w:val="NoSpacing"/>
              <w:jc w:val="center"/>
              <w:rPr>
                <w:rFonts w:eastAsia="Times New Roman"/>
              </w:rPr>
            </w:pPr>
            <w:r w:rsidRPr="0097219A">
              <w:rPr>
                <w:rFonts w:eastAsia="Times New Roman"/>
              </w:rPr>
              <w:t>28</w:t>
            </w:r>
          </w:p>
        </w:tc>
      </w:tr>
      <w:tr w:rsidR="006C5258" w:rsidRPr="002D307B" w14:paraId="71923ECD" w14:textId="77777777" w:rsidTr="00BE4068">
        <w:trPr>
          <w:trHeight w:hRule="exact" w:val="567"/>
          <w:jc w:val="center"/>
        </w:trPr>
        <w:tc>
          <w:tcPr>
            <w:tcW w:w="1074" w:type="dxa"/>
            <w:vMerge/>
            <w:vAlign w:val="center"/>
          </w:tcPr>
          <w:p w14:paraId="2B4F0B7D" w14:textId="77777777" w:rsidR="006C5258" w:rsidRPr="0097219A" w:rsidRDefault="006C5258" w:rsidP="00BE4068">
            <w:pPr>
              <w:pStyle w:val="NoSpacing"/>
              <w:jc w:val="center"/>
              <w:rPr>
                <w:rFonts w:eastAsia="Times New Roman"/>
              </w:rPr>
            </w:pPr>
          </w:p>
        </w:tc>
        <w:tc>
          <w:tcPr>
            <w:tcW w:w="567" w:type="dxa"/>
            <w:vAlign w:val="center"/>
          </w:tcPr>
          <w:p w14:paraId="12788D95" w14:textId="77777777" w:rsidR="006C5258" w:rsidRPr="0097219A" w:rsidRDefault="006C5258" w:rsidP="00BE4068">
            <w:pPr>
              <w:pStyle w:val="NoSpacing"/>
              <w:jc w:val="center"/>
              <w:rPr>
                <w:rFonts w:eastAsia="Times New Roman"/>
              </w:rPr>
            </w:pPr>
            <w:r w:rsidRPr="0097219A">
              <w:rPr>
                <w:rFonts w:eastAsia="Times New Roman"/>
              </w:rPr>
              <w:t>SZ</w:t>
            </w:r>
          </w:p>
        </w:tc>
        <w:tc>
          <w:tcPr>
            <w:tcW w:w="567" w:type="dxa"/>
            <w:shd w:val="clear" w:color="auto" w:fill="FDE9D9" w:themeFill="accent6" w:themeFillTint="33"/>
            <w:vAlign w:val="center"/>
          </w:tcPr>
          <w:p w14:paraId="35DC586F" w14:textId="77777777" w:rsidR="006C5258" w:rsidRPr="0097219A" w:rsidRDefault="006C5258" w:rsidP="00BE4068">
            <w:pPr>
              <w:pStyle w:val="NoSpacing"/>
              <w:jc w:val="center"/>
              <w:rPr>
                <w:rFonts w:eastAsia="Times New Roman"/>
              </w:rPr>
            </w:pPr>
            <w:r w:rsidRPr="0097219A">
              <w:rPr>
                <w:rFonts w:eastAsia="Times New Roman"/>
              </w:rPr>
              <w:t>26</w:t>
            </w:r>
          </w:p>
        </w:tc>
        <w:tc>
          <w:tcPr>
            <w:tcW w:w="567" w:type="dxa"/>
            <w:shd w:val="clear" w:color="auto" w:fill="D6E3BC" w:themeFill="accent3" w:themeFillTint="66"/>
            <w:vAlign w:val="center"/>
          </w:tcPr>
          <w:p w14:paraId="613962DA" w14:textId="77777777" w:rsidR="006C5258" w:rsidRPr="0097219A" w:rsidRDefault="006C5258" w:rsidP="00BE4068">
            <w:pPr>
              <w:pStyle w:val="NoSpacing"/>
              <w:jc w:val="center"/>
              <w:rPr>
                <w:rFonts w:eastAsia="Times New Roman"/>
              </w:rPr>
            </w:pPr>
            <w:r w:rsidRPr="0097219A">
              <w:rPr>
                <w:rFonts w:eastAsia="Times New Roman"/>
              </w:rPr>
              <w:t>62</w:t>
            </w:r>
          </w:p>
        </w:tc>
      </w:tr>
    </w:tbl>
    <w:p w14:paraId="1280371C" w14:textId="77777777" w:rsidR="006C5258" w:rsidRPr="002D307B" w:rsidRDefault="006C5258" w:rsidP="006C5258">
      <w:pPr>
        <w:ind w:firstLine="0"/>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able x * :</w:t>
      </w:r>
    </w:p>
    <w:p w14:paraId="5BCEF1BB" w14:textId="77777777" w:rsidR="006C5258" w:rsidRPr="002D307B" w:rsidRDefault="006C5258" w:rsidP="006C5258">
      <w:pPr>
        <w:ind w:firstLine="0"/>
        <w:jc w:val="center"/>
        <w:rPr>
          <w:rFonts w:asciiTheme="majorHAnsi" w:eastAsia="Times New Roman" w:hAnsiTheme="majorHAnsi" w:cstheme="majorHAnsi"/>
          <w:i/>
          <w:iCs/>
          <w:highlight w:val="white"/>
          <w:lang w:val="en-US"/>
        </w:rPr>
      </w:pPr>
      <w:r w:rsidRPr="002D307B">
        <w:rPr>
          <w:rFonts w:asciiTheme="majorHAnsi" w:eastAsia="Times New Roman" w:hAnsiTheme="majorHAnsi" w:cstheme="majorHAnsi"/>
          <w:i/>
          <w:iCs/>
          <w:highlight w:val="white"/>
          <w:lang w:val="en-US"/>
        </w:rPr>
        <w:t>Confusion matrix for the</w:t>
      </w:r>
      <w:r>
        <w:rPr>
          <w:rFonts w:asciiTheme="majorHAnsi" w:eastAsia="Times New Roman" w:hAnsiTheme="majorHAnsi" w:cstheme="majorHAnsi"/>
          <w:i/>
          <w:iCs/>
          <w:highlight w:val="white"/>
          <w:lang w:val="en-US"/>
        </w:rPr>
        <w:t xml:space="preserve"> female</w:t>
      </w:r>
      <w:r w:rsidRPr="002D307B">
        <w:rPr>
          <w:rFonts w:asciiTheme="majorHAnsi" w:eastAsia="Times New Roman" w:hAnsiTheme="majorHAnsi" w:cstheme="majorHAnsi"/>
          <w:i/>
          <w:iCs/>
          <w:highlight w:val="white"/>
          <w:lang w:val="en-US"/>
        </w:rPr>
        <w:t xml:space="preserve"> ensemble model</w:t>
      </w:r>
      <w:r>
        <w:rPr>
          <w:rFonts w:asciiTheme="majorHAnsi" w:eastAsia="Times New Roman" w:hAnsiTheme="majorHAnsi" w:cstheme="majorHAnsi"/>
          <w:i/>
          <w:iCs/>
          <w:highlight w:val="white"/>
          <w:lang w:val="en-US"/>
        </w:rPr>
        <w:t xml:space="preserve"> predictions</w:t>
      </w:r>
    </w:p>
    <w:p w14:paraId="2D1C747E" w14:textId="77777777" w:rsidR="006C5258" w:rsidRPr="002D307B" w:rsidRDefault="006C5258" w:rsidP="006C5258">
      <w:pPr>
        <w:rPr>
          <w:rFonts w:asciiTheme="majorHAnsi" w:eastAsia="Times New Roman" w:hAnsiTheme="majorHAnsi" w:cstheme="majorHAnsi"/>
          <w:highlight w:val="white"/>
          <w:lang w:val="en-US"/>
        </w:rPr>
      </w:pPr>
    </w:p>
    <w:tbl>
      <w:tblPr>
        <w:tblStyle w:val="TableGrid"/>
        <w:tblW w:w="0" w:type="auto"/>
        <w:jc w:val="center"/>
        <w:tblLook w:val="04A0" w:firstRow="1" w:lastRow="0" w:firstColumn="1" w:lastColumn="0" w:noHBand="0" w:noVBand="1"/>
      </w:tblPr>
      <w:tblGrid>
        <w:gridCol w:w="777"/>
        <w:gridCol w:w="567"/>
        <w:gridCol w:w="567"/>
        <w:gridCol w:w="567"/>
      </w:tblGrid>
      <w:tr w:rsidR="006C5258" w:rsidRPr="002D307B" w14:paraId="2F9C505B" w14:textId="77777777" w:rsidTr="00BE4068">
        <w:trPr>
          <w:trHeight w:hRule="exact" w:val="567"/>
          <w:jc w:val="center"/>
        </w:trPr>
        <w:tc>
          <w:tcPr>
            <w:tcW w:w="567" w:type="dxa"/>
            <w:vAlign w:val="center"/>
          </w:tcPr>
          <w:p w14:paraId="37ADCC48" w14:textId="77777777" w:rsidR="006C5258" w:rsidRPr="0097219A" w:rsidRDefault="006C5258" w:rsidP="00BE4068">
            <w:pPr>
              <w:pStyle w:val="NoSpacing"/>
              <w:jc w:val="center"/>
              <w:rPr>
                <w:rFonts w:eastAsia="Times New Roman"/>
              </w:rPr>
            </w:pPr>
            <w:r w:rsidRPr="0097219A">
              <w:rPr>
                <w:rFonts w:eastAsia="Times New Roman"/>
              </w:rPr>
              <w:t>N =</w:t>
            </w:r>
            <w:r>
              <w:rPr>
                <w:rFonts w:eastAsia="Times New Roman"/>
              </w:rPr>
              <w:t xml:space="preserve"> 194</w:t>
            </w:r>
          </w:p>
        </w:tc>
        <w:tc>
          <w:tcPr>
            <w:tcW w:w="567" w:type="dxa"/>
            <w:gridSpan w:val="3"/>
            <w:vAlign w:val="center"/>
          </w:tcPr>
          <w:p w14:paraId="2182BD13" w14:textId="77777777" w:rsidR="006C5258" w:rsidRPr="0097219A" w:rsidRDefault="006C5258" w:rsidP="00BE4068">
            <w:pPr>
              <w:pStyle w:val="NoSpacing"/>
              <w:jc w:val="center"/>
              <w:rPr>
                <w:rFonts w:eastAsia="Times New Roman"/>
              </w:rPr>
            </w:pPr>
            <w:r>
              <w:rPr>
                <w:rFonts w:eastAsia="Times New Roman"/>
              </w:rPr>
              <w:t>Predicted group</w:t>
            </w:r>
          </w:p>
        </w:tc>
      </w:tr>
      <w:tr w:rsidR="006C5258" w:rsidRPr="002D307B" w14:paraId="60E8B233" w14:textId="77777777" w:rsidTr="00BE4068">
        <w:trPr>
          <w:trHeight w:hRule="exact" w:val="567"/>
          <w:jc w:val="center"/>
        </w:trPr>
        <w:tc>
          <w:tcPr>
            <w:tcW w:w="567" w:type="dxa"/>
            <w:vMerge w:val="restart"/>
            <w:vAlign w:val="center"/>
          </w:tcPr>
          <w:p w14:paraId="1AC36D5B" w14:textId="77777777" w:rsidR="006C5258" w:rsidRPr="0097219A" w:rsidRDefault="006C5258" w:rsidP="00BE4068">
            <w:pPr>
              <w:pStyle w:val="NoSpacing"/>
              <w:jc w:val="center"/>
              <w:rPr>
                <w:rFonts w:eastAsia="Times New Roman"/>
              </w:rPr>
            </w:pPr>
            <w:r>
              <w:rPr>
                <w:rFonts w:eastAsia="Times New Roman"/>
              </w:rPr>
              <w:t>True</w:t>
            </w:r>
            <w:r w:rsidRPr="0097219A">
              <w:rPr>
                <w:rFonts w:eastAsia="Times New Roman"/>
              </w:rPr>
              <w:t xml:space="preserve"> </w:t>
            </w:r>
            <w:r>
              <w:rPr>
                <w:rFonts w:eastAsia="Times New Roman"/>
              </w:rPr>
              <w:t>group</w:t>
            </w:r>
          </w:p>
        </w:tc>
        <w:tc>
          <w:tcPr>
            <w:tcW w:w="567" w:type="dxa"/>
            <w:vAlign w:val="center"/>
          </w:tcPr>
          <w:p w14:paraId="5646FBAC" w14:textId="77777777" w:rsidR="006C5258" w:rsidRPr="0097219A" w:rsidRDefault="006C5258" w:rsidP="00BE4068">
            <w:pPr>
              <w:pStyle w:val="NoSpacing"/>
              <w:jc w:val="center"/>
              <w:rPr>
                <w:rFonts w:eastAsia="Times New Roman"/>
              </w:rPr>
            </w:pPr>
          </w:p>
        </w:tc>
        <w:tc>
          <w:tcPr>
            <w:tcW w:w="567" w:type="dxa"/>
            <w:vAlign w:val="center"/>
          </w:tcPr>
          <w:p w14:paraId="7C31D77D" w14:textId="77777777" w:rsidR="006C5258" w:rsidRPr="0097219A" w:rsidRDefault="006C5258" w:rsidP="00BE4068">
            <w:pPr>
              <w:pStyle w:val="NoSpacing"/>
              <w:jc w:val="center"/>
              <w:rPr>
                <w:rFonts w:eastAsia="Times New Roman"/>
              </w:rPr>
            </w:pPr>
            <w:r w:rsidRPr="0097219A">
              <w:rPr>
                <w:rFonts w:eastAsia="Times New Roman"/>
              </w:rPr>
              <w:t>TD</w:t>
            </w:r>
          </w:p>
        </w:tc>
        <w:tc>
          <w:tcPr>
            <w:tcW w:w="567" w:type="dxa"/>
            <w:vAlign w:val="center"/>
          </w:tcPr>
          <w:p w14:paraId="1F24C6BB" w14:textId="77777777" w:rsidR="006C5258" w:rsidRPr="0097219A" w:rsidRDefault="006C5258" w:rsidP="00BE4068">
            <w:pPr>
              <w:pStyle w:val="NoSpacing"/>
              <w:jc w:val="center"/>
              <w:rPr>
                <w:rFonts w:eastAsia="Times New Roman"/>
              </w:rPr>
            </w:pPr>
            <w:r w:rsidRPr="0097219A">
              <w:rPr>
                <w:rFonts w:eastAsia="Times New Roman"/>
              </w:rPr>
              <w:t>SZ</w:t>
            </w:r>
          </w:p>
        </w:tc>
      </w:tr>
      <w:tr w:rsidR="006C5258" w:rsidRPr="002D307B" w14:paraId="1B93AFBE" w14:textId="77777777" w:rsidTr="00BE4068">
        <w:trPr>
          <w:trHeight w:hRule="exact" w:val="567"/>
          <w:jc w:val="center"/>
        </w:trPr>
        <w:tc>
          <w:tcPr>
            <w:tcW w:w="567" w:type="dxa"/>
            <w:vMerge/>
            <w:vAlign w:val="center"/>
          </w:tcPr>
          <w:p w14:paraId="5A092631" w14:textId="77777777" w:rsidR="006C5258" w:rsidRPr="0097219A" w:rsidRDefault="006C5258" w:rsidP="00BE4068">
            <w:pPr>
              <w:pStyle w:val="NoSpacing"/>
              <w:jc w:val="center"/>
              <w:rPr>
                <w:rFonts w:eastAsia="Times New Roman"/>
              </w:rPr>
            </w:pPr>
          </w:p>
        </w:tc>
        <w:tc>
          <w:tcPr>
            <w:tcW w:w="567" w:type="dxa"/>
            <w:vAlign w:val="center"/>
          </w:tcPr>
          <w:p w14:paraId="2C0B1393" w14:textId="77777777" w:rsidR="006C5258" w:rsidRPr="0097219A" w:rsidRDefault="006C5258" w:rsidP="00BE4068">
            <w:pPr>
              <w:pStyle w:val="NoSpacing"/>
              <w:jc w:val="center"/>
              <w:rPr>
                <w:rFonts w:eastAsia="Times New Roman"/>
              </w:rPr>
            </w:pPr>
            <w:r w:rsidRPr="0097219A">
              <w:rPr>
                <w:rFonts w:eastAsia="Times New Roman"/>
              </w:rPr>
              <w:t>TD</w:t>
            </w:r>
          </w:p>
        </w:tc>
        <w:tc>
          <w:tcPr>
            <w:tcW w:w="567" w:type="dxa"/>
            <w:shd w:val="clear" w:color="auto" w:fill="D6E3BC" w:themeFill="accent3" w:themeFillTint="66"/>
            <w:vAlign w:val="center"/>
          </w:tcPr>
          <w:p w14:paraId="3FFAA5DA" w14:textId="77777777" w:rsidR="006C5258" w:rsidRPr="0097219A" w:rsidRDefault="006C5258" w:rsidP="00BE4068">
            <w:pPr>
              <w:pStyle w:val="NoSpacing"/>
              <w:jc w:val="center"/>
              <w:rPr>
                <w:rFonts w:eastAsia="Times New Roman"/>
              </w:rPr>
            </w:pPr>
            <w:r w:rsidRPr="0097219A">
              <w:rPr>
                <w:rFonts w:eastAsia="Times New Roman"/>
              </w:rPr>
              <w:t>66</w:t>
            </w:r>
          </w:p>
        </w:tc>
        <w:tc>
          <w:tcPr>
            <w:tcW w:w="567" w:type="dxa"/>
            <w:shd w:val="clear" w:color="auto" w:fill="FDE9D9" w:themeFill="accent6" w:themeFillTint="33"/>
            <w:vAlign w:val="center"/>
          </w:tcPr>
          <w:p w14:paraId="0DB95F8F" w14:textId="77777777" w:rsidR="006C5258" w:rsidRPr="0097219A" w:rsidRDefault="006C5258" w:rsidP="00BE4068">
            <w:pPr>
              <w:pStyle w:val="NoSpacing"/>
              <w:jc w:val="center"/>
              <w:rPr>
                <w:rFonts w:eastAsia="Times New Roman"/>
              </w:rPr>
            </w:pPr>
            <w:r w:rsidRPr="0097219A">
              <w:rPr>
                <w:rFonts w:eastAsia="Times New Roman"/>
              </w:rPr>
              <w:t>36</w:t>
            </w:r>
          </w:p>
        </w:tc>
      </w:tr>
      <w:tr w:rsidR="006C5258" w:rsidRPr="002D307B" w14:paraId="7532B0C9" w14:textId="77777777" w:rsidTr="00BE4068">
        <w:trPr>
          <w:trHeight w:hRule="exact" w:val="567"/>
          <w:jc w:val="center"/>
        </w:trPr>
        <w:tc>
          <w:tcPr>
            <w:tcW w:w="567" w:type="dxa"/>
            <w:vMerge/>
            <w:vAlign w:val="center"/>
          </w:tcPr>
          <w:p w14:paraId="0BC9C7BF" w14:textId="77777777" w:rsidR="006C5258" w:rsidRPr="0097219A" w:rsidRDefault="006C5258" w:rsidP="00BE4068">
            <w:pPr>
              <w:pStyle w:val="NoSpacing"/>
              <w:jc w:val="center"/>
              <w:rPr>
                <w:rFonts w:eastAsia="Times New Roman"/>
              </w:rPr>
            </w:pPr>
          </w:p>
        </w:tc>
        <w:tc>
          <w:tcPr>
            <w:tcW w:w="567" w:type="dxa"/>
            <w:vAlign w:val="center"/>
          </w:tcPr>
          <w:p w14:paraId="570094F2" w14:textId="77777777" w:rsidR="006C5258" w:rsidRPr="0097219A" w:rsidRDefault="006C5258" w:rsidP="00BE4068">
            <w:pPr>
              <w:pStyle w:val="NoSpacing"/>
              <w:jc w:val="center"/>
              <w:rPr>
                <w:rFonts w:eastAsia="Times New Roman"/>
              </w:rPr>
            </w:pPr>
            <w:r w:rsidRPr="0097219A">
              <w:rPr>
                <w:rFonts w:eastAsia="Times New Roman"/>
              </w:rPr>
              <w:t>SZ</w:t>
            </w:r>
          </w:p>
        </w:tc>
        <w:tc>
          <w:tcPr>
            <w:tcW w:w="567" w:type="dxa"/>
            <w:shd w:val="clear" w:color="auto" w:fill="FDE9D9" w:themeFill="accent6" w:themeFillTint="33"/>
            <w:vAlign w:val="center"/>
          </w:tcPr>
          <w:p w14:paraId="4C5EE859" w14:textId="77777777" w:rsidR="006C5258" w:rsidRPr="0097219A" w:rsidRDefault="006C5258" w:rsidP="00BE4068">
            <w:pPr>
              <w:pStyle w:val="NoSpacing"/>
              <w:jc w:val="center"/>
              <w:rPr>
                <w:rFonts w:eastAsia="Times New Roman"/>
              </w:rPr>
            </w:pPr>
            <w:r w:rsidRPr="0097219A">
              <w:rPr>
                <w:rFonts w:eastAsia="Times New Roman"/>
              </w:rPr>
              <w:t>21</w:t>
            </w:r>
          </w:p>
        </w:tc>
        <w:tc>
          <w:tcPr>
            <w:tcW w:w="567" w:type="dxa"/>
            <w:shd w:val="clear" w:color="auto" w:fill="D6E3BC" w:themeFill="accent3" w:themeFillTint="66"/>
            <w:vAlign w:val="center"/>
          </w:tcPr>
          <w:p w14:paraId="70046F67" w14:textId="77777777" w:rsidR="006C5258" w:rsidRPr="0097219A" w:rsidRDefault="006C5258" w:rsidP="00BE4068">
            <w:pPr>
              <w:pStyle w:val="NoSpacing"/>
              <w:jc w:val="center"/>
              <w:rPr>
                <w:rFonts w:eastAsia="Times New Roman"/>
              </w:rPr>
            </w:pPr>
            <w:r w:rsidRPr="0097219A">
              <w:rPr>
                <w:rFonts w:eastAsia="Times New Roman"/>
              </w:rPr>
              <w:t>71</w:t>
            </w:r>
          </w:p>
        </w:tc>
      </w:tr>
    </w:tbl>
    <w:p w14:paraId="34B4FE4A" w14:textId="77777777" w:rsidR="006C5258" w:rsidRPr="002D307B" w:rsidRDefault="006C5258" w:rsidP="006C5258">
      <w:pPr>
        <w:ind w:firstLine="0"/>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able x * :</w:t>
      </w:r>
    </w:p>
    <w:p w14:paraId="1E8C2CAF" w14:textId="77777777" w:rsidR="006C5258" w:rsidRPr="002D307B" w:rsidRDefault="006C5258" w:rsidP="006C5258">
      <w:pPr>
        <w:ind w:firstLine="0"/>
        <w:jc w:val="center"/>
        <w:rPr>
          <w:rFonts w:asciiTheme="majorHAnsi" w:eastAsia="Times New Roman" w:hAnsiTheme="majorHAnsi" w:cstheme="majorHAnsi"/>
          <w:i/>
          <w:iCs/>
          <w:highlight w:val="white"/>
          <w:lang w:val="en-US"/>
        </w:rPr>
        <w:sectPr w:rsidR="006C5258" w:rsidRPr="002D307B" w:rsidSect="00F20448">
          <w:type w:val="continuous"/>
          <w:pgSz w:w="11909" w:h="16834"/>
          <w:pgMar w:top="1440" w:right="1440" w:bottom="1440" w:left="1440" w:header="720" w:footer="720" w:gutter="0"/>
          <w:pgNumType w:start="1"/>
          <w:cols w:num="2" w:space="708"/>
          <w:docGrid w:linePitch="299"/>
        </w:sectPr>
      </w:pPr>
      <w:r w:rsidRPr="002D307B">
        <w:rPr>
          <w:rFonts w:asciiTheme="majorHAnsi" w:eastAsia="Times New Roman" w:hAnsiTheme="majorHAnsi" w:cstheme="majorHAnsi"/>
          <w:i/>
          <w:iCs/>
          <w:highlight w:val="white"/>
          <w:lang w:val="en-US"/>
        </w:rPr>
        <w:t>Confusion matrix for the</w:t>
      </w:r>
      <w:r>
        <w:rPr>
          <w:rFonts w:asciiTheme="majorHAnsi" w:eastAsia="Times New Roman" w:hAnsiTheme="majorHAnsi" w:cstheme="majorHAnsi"/>
          <w:i/>
          <w:iCs/>
          <w:highlight w:val="white"/>
          <w:lang w:val="en-US"/>
        </w:rPr>
        <w:t xml:space="preserve"> male</w:t>
      </w:r>
      <w:r w:rsidRPr="002D307B">
        <w:rPr>
          <w:rFonts w:asciiTheme="majorHAnsi" w:eastAsia="Times New Roman" w:hAnsiTheme="majorHAnsi" w:cstheme="majorHAnsi"/>
          <w:i/>
          <w:iCs/>
          <w:highlight w:val="white"/>
          <w:lang w:val="en-US"/>
        </w:rPr>
        <w:t xml:space="preserve"> ensemble model</w:t>
      </w:r>
      <w:r>
        <w:rPr>
          <w:rFonts w:asciiTheme="majorHAnsi" w:eastAsia="Times New Roman" w:hAnsiTheme="majorHAnsi" w:cstheme="majorHAnsi"/>
          <w:i/>
          <w:iCs/>
          <w:highlight w:val="white"/>
          <w:lang w:val="en-US"/>
        </w:rPr>
        <w:t xml:space="preserve"> predictions</w:t>
      </w:r>
    </w:p>
    <w:p w14:paraId="029AFA36" w14:textId="7214571B" w:rsidR="006C5258" w:rsidRDefault="006C5258" w:rsidP="006C5258">
      <w:pPr>
        <w:pStyle w:val="BodyText"/>
        <w:ind w:firstLine="0"/>
        <w:rPr>
          <w:highlight w:val="white"/>
          <w:lang w:val="en-US"/>
        </w:rPr>
      </w:pPr>
    </w:p>
    <w:p w14:paraId="115EA178" w14:textId="31C1A9EB" w:rsidR="002D08B0" w:rsidRDefault="002D08B0" w:rsidP="006C5258">
      <w:pPr>
        <w:pStyle w:val="BodyText"/>
        <w:ind w:firstLine="0"/>
        <w:rPr>
          <w:highlight w:val="white"/>
          <w:lang w:val="en-US"/>
        </w:rPr>
      </w:pPr>
    </w:p>
    <w:p w14:paraId="6DA065F3" w14:textId="3D74035A" w:rsidR="00AF5A8E" w:rsidRDefault="00AF5A8E" w:rsidP="006C5258">
      <w:pPr>
        <w:pStyle w:val="BodyText"/>
        <w:ind w:firstLine="0"/>
        <w:rPr>
          <w:highlight w:val="white"/>
          <w:lang w:val="en-US"/>
        </w:rPr>
      </w:pPr>
    </w:p>
    <w:p w14:paraId="26B17913" w14:textId="77777777" w:rsidR="00AF5A8E" w:rsidRPr="007C1EA8" w:rsidRDefault="00AF5A8E" w:rsidP="006C5258">
      <w:pPr>
        <w:pStyle w:val="BodyText"/>
        <w:ind w:firstLine="0"/>
        <w:rPr>
          <w:highlight w:val="white"/>
          <w:lang w:val="en-US"/>
        </w:rPr>
      </w:pPr>
    </w:p>
    <w:tbl>
      <w:tblPr>
        <w:tblStyle w:val="TableGrid"/>
        <w:tblW w:w="7990" w:type="dxa"/>
        <w:tblLook w:val="04A0" w:firstRow="1" w:lastRow="0" w:firstColumn="1" w:lastColumn="0" w:noHBand="0" w:noVBand="1"/>
      </w:tblPr>
      <w:tblGrid>
        <w:gridCol w:w="979"/>
        <w:gridCol w:w="1138"/>
        <w:gridCol w:w="899"/>
        <w:gridCol w:w="945"/>
        <w:gridCol w:w="1011"/>
        <w:gridCol w:w="696"/>
        <w:gridCol w:w="1093"/>
        <w:gridCol w:w="784"/>
        <w:gridCol w:w="749"/>
      </w:tblGrid>
      <w:tr w:rsidR="00D36301" w:rsidRPr="002D307B" w14:paraId="3343FA8F" w14:textId="77777777" w:rsidTr="00D36301">
        <w:tc>
          <w:tcPr>
            <w:tcW w:w="0" w:type="auto"/>
            <w:vAlign w:val="center"/>
          </w:tcPr>
          <w:p w14:paraId="0E7DABC8" w14:textId="77777777" w:rsidR="00D36301" w:rsidRDefault="00D36301" w:rsidP="00D36301">
            <w:pPr>
              <w:pStyle w:val="NoSpacing"/>
              <w:jc w:val="center"/>
              <w:rPr>
                <w:rFonts w:eastAsia="Times New Roman"/>
                <w:highlight w:val="white"/>
              </w:rPr>
            </w:pPr>
            <w:r>
              <w:rPr>
                <w:rFonts w:eastAsia="Times New Roman"/>
                <w:highlight w:val="white"/>
              </w:rPr>
              <w:t>Test set</w:t>
            </w:r>
          </w:p>
        </w:tc>
        <w:tc>
          <w:tcPr>
            <w:tcW w:w="1138" w:type="dxa"/>
            <w:vAlign w:val="center"/>
          </w:tcPr>
          <w:p w14:paraId="0633DA0D" w14:textId="77777777" w:rsidR="00D36301" w:rsidRPr="002D307B" w:rsidRDefault="00D36301" w:rsidP="00D36301">
            <w:pPr>
              <w:pStyle w:val="NoSpacing"/>
              <w:jc w:val="center"/>
              <w:rPr>
                <w:rFonts w:eastAsia="Times New Roman"/>
                <w:highlight w:val="white"/>
              </w:rPr>
            </w:pPr>
            <w:r>
              <w:rPr>
                <w:rFonts w:eastAsia="Times New Roman"/>
                <w:highlight w:val="white"/>
              </w:rPr>
              <w:t>Model</w:t>
            </w:r>
          </w:p>
        </w:tc>
        <w:tc>
          <w:tcPr>
            <w:tcW w:w="899" w:type="dxa"/>
            <w:vAlign w:val="center"/>
          </w:tcPr>
          <w:p w14:paraId="0E40C64B" w14:textId="77777777" w:rsidR="00D36301" w:rsidRPr="002D307B" w:rsidRDefault="00D36301" w:rsidP="00D36301">
            <w:pPr>
              <w:pStyle w:val="NoSpacing"/>
              <w:jc w:val="center"/>
              <w:rPr>
                <w:rFonts w:eastAsia="Times New Roman"/>
                <w:highlight w:val="white"/>
              </w:rPr>
            </w:pPr>
            <w:r>
              <w:rPr>
                <w:rFonts w:eastAsia="Times New Roman"/>
                <w:highlight w:val="white"/>
              </w:rPr>
              <w:t>Sex</w:t>
            </w:r>
          </w:p>
        </w:tc>
        <w:tc>
          <w:tcPr>
            <w:tcW w:w="640" w:type="dxa"/>
            <w:vAlign w:val="center"/>
          </w:tcPr>
          <w:p w14:paraId="53689F21" w14:textId="1D2F8CE0" w:rsidR="00D36301" w:rsidRDefault="00D36301" w:rsidP="00D36301">
            <w:pPr>
              <w:pStyle w:val="NoSpacing"/>
              <w:jc w:val="center"/>
              <w:rPr>
                <w:rFonts w:eastAsia="Times New Roman"/>
                <w:highlight w:val="white"/>
              </w:rPr>
            </w:pPr>
            <w:r>
              <w:rPr>
                <w:rFonts w:eastAsia="Times New Roman"/>
                <w:highlight w:val="white"/>
              </w:rPr>
              <w:t>Acc.</w:t>
            </w:r>
          </w:p>
        </w:tc>
        <w:tc>
          <w:tcPr>
            <w:tcW w:w="1011" w:type="dxa"/>
            <w:vAlign w:val="center"/>
          </w:tcPr>
          <w:p w14:paraId="6FAD9F75" w14:textId="443C1EE7" w:rsidR="00D36301" w:rsidRDefault="00D36301" w:rsidP="00D36301">
            <w:pPr>
              <w:pStyle w:val="NoSpacing"/>
              <w:jc w:val="center"/>
              <w:rPr>
                <w:rFonts w:eastAsia="Times New Roman"/>
                <w:highlight w:val="white"/>
              </w:rPr>
            </w:pPr>
            <w:r>
              <w:rPr>
                <w:rFonts w:eastAsia="Times New Roman"/>
                <w:highlight w:val="white"/>
              </w:rPr>
              <w:t>Baseline acc.</w:t>
            </w:r>
          </w:p>
        </w:tc>
        <w:tc>
          <w:tcPr>
            <w:tcW w:w="696" w:type="dxa"/>
            <w:vAlign w:val="center"/>
          </w:tcPr>
          <w:p w14:paraId="6603ED1B" w14:textId="1830E576" w:rsidR="00D36301" w:rsidRPr="002D307B" w:rsidRDefault="00D36301" w:rsidP="00D36301">
            <w:pPr>
              <w:pStyle w:val="NoSpacing"/>
              <w:jc w:val="center"/>
              <w:rPr>
                <w:rFonts w:eastAsia="Times New Roman"/>
                <w:highlight w:val="white"/>
              </w:rPr>
            </w:pPr>
            <w:r>
              <w:rPr>
                <w:rFonts w:eastAsia="Times New Roman"/>
                <w:highlight w:val="white"/>
              </w:rPr>
              <w:t>Class</w:t>
            </w:r>
          </w:p>
        </w:tc>
        <w:tc>
          <w:tcPr>
            <w:tcW w:w="1094" w:type="dxa"/>
            <w:vAlign w:val="center"/>
          </w:tcPr>
          <w:p w14:paraId="3FAC180C" w14:textId="77777777" w:rsidR="00D36301" w:rsidRPr="002D307B" w:rsidRDefault="00D36301" w:rsidP="00D36301">
            <w:pPr>
              <w:pStyle w:val="NoSpacing"/>
              <w:jc w:val="center"/>
              <w:rPr>
                <w:rFonts w:eastAsia="Times New Roman"/>
                <w:highlight w:val="white"/>
              </w:rPr>
            </w:pPr>
            <w:r>
              <w:rPr>
                <w:rFonts w:eastAsia="Times New Roman"/>
                <w:highlight w:val="white"/>
              </w:rPr>
              <w:t>Precision</w:t>
            </w:r>
          </w:p>
        </w:tc>
        <w:tc>
          <w:tcPr>
            <w:tcW w:w="0" w:type="auto"/>
            <w:vAlign w:val="center"/>
          </w:tcPr>
          <w:p w14:paraId="48236C23" w14:textId="77777777" w:rsidR="00D36301" w:rsidRPr="002D307B" w:rsidRDefault="00D36301" w:rsidP="00D36301">
            <w:pPr>
              <w:pStyle w:val="NoSpacing"/>
              <w:jc w:val="center"/>
              <w:rPr>
                <w:rFonts w:eastAsia="Times New Roman"/>
                <w:highlight w:val="white"/>
              </w:rPr>
            </w:pPr>
            <w:r>
              <w:rPr>
                <w:rFonts w:eastAsia="Times New Roman"/>
                <w:highlight w:val="white"/>
              </w:rPr>
              <w:t>Recall</w:t>
            </w:r>
          </w:p>
        </w:tc>
        <w:tc>
          <w:tcPr>
            <w:tcW w:w="0" w:type="auto"/>
            <w:vAlign w:val="center"/>
          </w:tcPr>
          <w:p w14:paraId="11F84426" w14:textId="77777777" w:rsidR="00D36301" w:rsidRPr="002D307B" w:rsidRDefault="00D36301" w:rsidP="00D36301">
            <w:pPr>
              <w:pStyle w:val="NoSpacing"/>
              <w:jc w:val="center"/>
              <w:rPr>
                <w:rFonts w:eastAsia="Times New Roman"/>
                <w:highlight w:val="white"/>
              </w:rPr>
            </w:pPr>
            <w:r>
              <w:rPr>
                <w:rFonts w:eastAsia="Times New Roman"/>
                <w:highlight w:val="white"/>
              </w:rPr>
              <w:t>F1-score</w:t>
            </w:r>
          </w:p>
        </w:tc>
      </w:tr>
      <w:tr w:rsidR="00D36301" w:rsidRPr="002D307B" w14:paraId="11BFA6DA" w14:textId="77777777" w:rsidTr="00D36301">
        <w:tc>
          <w:tcPr>
            <w:tcW w:w="0" w:type="auto"/>
            <w:vMerge w:val="restart"/>
            <w:shd w:val="clear" w:color="auto" w:fill="92CDDC" w:themeFill="accent5" w:themeFillTint="99"/>
            <w:vAlign w:val="center"/>
          </w:tcPr>
          <w:p w14:paraId="51F01BBC" w14:textId="77777777" w:rsidR="00D36301" w:rsidRPr="002D307B" w:rsidRDefault="00D36301" w:rsidP="00D36301">
            <w:pPr>
              <w:pStyle w:val="NoSpacing"/>
              <w:jc w:val="center"/>
              <w:rPr>
                <w:rFonts w:eastAsia="Times New Roman"/>
                <w:highlight w:val="white"/>
              </w:rPr>
            </w:pPr>
            <w:r w:rsidRPr="00251922">
              <w:rPr>
                <w:rFonts w:eastAsia="Times New Roman"/>
              </w:rPr>
              <w:t>Holdout</w:t>
            </w:r>
          </w:p>
        </w:tc>
        <w:tc>
          <w:tcPr>
            <w:tcW w:w="1138" w:type="dxa"/>
            <w:vMerge w:val="restart"/>
            <w:vAlign w:val="center"/>
          </w:tcPr>
          <w:p w14:paraId="0364E8B2" w14:textId="77777777" w:rsidR="00D36301" w:rsidRPr="002D307B" w:rsidRDefault="00D36301" w:rsidP="00D36301">
            <w:pPr>
              <w:pStyle w:val="NoSpacing"/>
              <w:jc w:val="center"/>
              <w:rPr>
                <w:rFonts w:eastAsia="Times New Roman"/>
                <w:highlight w:val="white"/>
              </w:rPr>
            </w:pPr>
            <w:r>
              <w:rPr>
                <w:rFonts w:eastAsia="Times New Roman"/>
                <w:highlight w:val="white"/>
              </w:rPr>
              <w:t>Ensemble</w:t>
            </w:r>
          </w:p>
        </w:tc>
        <w:tc>
          <w:tcPr>
            <w:tcW w:w="899" w:type="dxa"/>
            <w:vMerge w:val="restart"/>
            <w:vAlign w:val="center"/>
          </w:tcPr>
          <w:p w14:paraId="513FAFA2" w14:textId="77777777" w:rsidR="00D36301" w:rsidRPr="002D307B" w:rsidRDefault="00D36301" w:rsidP="00D36301">
            <w:pPr>
              <w:pStyle w:val="NoSpacing"/>
              <w:jc w:val="center"/>
              <w:rPr>
                <w:rFonts w:eastAsia="Times New Roman"/>
                <w:highlight w:val="white"/>
              </w:rPr>
            </w:pPr>
            <w:r w:rsidRPr="002D307B">
              <w:rPr>
                <w:rFonts w:eastAsia="Times New Roman"/>
                <w:highlight w:val="white"/>
              </w:rPr>
              <w:t>Male</w:t>
            </w:r>
          </w:p>
        </w:tc>
        <w:tc>
          <w:tcPr>
            <w:tcW w:w="640" w:type="dxa"/>
            <w:vMerge w:val="restart"/>
            <w:shd w:val="clear" w:color="auto" w:fill="EEECE1" w:themeFill="background2"/>
            <w:vAlign w:val="center"/>
          </w:tcPr>
          <w:p w14:paraId="7CC8090D" w14:textId="207B99BE" w:rsidR="00D36301" w:rsidRPr="00950BD5" w:rsidRDefault="00D36301" w:rsidP="00D36301">
            <w:pPr>
              <w:pStyle w:val="NoSpacing"/>
              <w:jc w:val="center"/>
              <w:rPr>
                <w:rFonts w:eastAsia="Times New Roman"/>
              </w:rPr>
            </w:pPr>
            <w:r>
              <w:rPr>
                <w:rFonts w:eastAsia="Times New Roman"/>
              </w:rPr>
              <w:t>70.62%</w:t>
            </w:r>
          </w:p>
        </w:tc>
        <w:tc>
          <w:tcPr>
            <w:tcW w:w="1011" w:type="dxa"/>
            <w:vMerge w:val="restart"/>
            <w:shd w:val="clear" w:color="auto" w:fill="EEECE1" w:themeFill="background2"/>
            <w:vAlign w:val="center"/>
          </w:tcPr>
          <w:p w14:paraId="211032D5" w14:textId="59215663" w:rsidR="00D36301" w:rsidRPr="00950BD5" w:rsidRDefault="00D36301" w:rsidP="00D36301">
            <w:pPr>
              <w:pStyle w:val="NoSpacing"/>
              <w:jc w:val="center"/>
              <w:rPr>
                <w:rFonts w:eastAsia="Times New Roman"/>
              </w:rPr>
            </w:pPr>
            <w:r>
              <w:rPr>
                <w:rFonts w:eastAsia="Times New Roman"/>
              </w:rPr>
              <w:t>52.58%</w:t>
            </w:r>
          </w:p>
        </w:tc>
        <w:tc>
          <w:tcPr>
            <w:tcW w:w="696" w:type="dxa"/>
            <w:shd w:val="clear" w:color="auto" w:fill="EEECE1" w:themeFill="background2"/>
            <w:vAlign w:val="center"/>
          </w:tcPr>
          <w:p w14:paraId="1341B1D2" w14:textId="6B243D21" w:rsidR="00D36301" w:rsidRPr="00950BD5" w:rsidRDefault="00D36301" w:rsidP="00D36301">
            <w:pPr>
              <w:pStyle w:val="NoSpacing"/>
              <w:jc w:val="center"/>
              <w:rPr>
                <w:rFonts w:eastAsia="Times New Roman"/>
              </w:rPr>
            </w:pPr>
            <w:r w:rsidRPr="00950BD5">
              <w:rPr>
                <w:rFonts w:eastAsia="Times New Roman"/>
              </w:rPr>
              <w:t>SZ</w:t>
            </w:r>
          </w:p>
        </w:tc>
        <w:tc>
          <w:tcPr>
            <w:tcW w:w="1094" w:type="dxa"/>
            <w:shd w:val="clear" w:color="auto" w:fill="EEECE1" w:themeFill="background2"/>
            <w:vAlign w:val="center"/>
          </w:tcPr>
          <w:p w14:paraId="5A4F8234" w14:textId="77777777" w:rsidR="00D36301" w:rsidRPr="00950BD5" w:rsidRDefault="00D36301" w:rsidP="00D36301">
            <w:pPr>
              <w:pStyle w:val="NoSpacing"/>
              <w:jc w:val="center"/>
              <w:rPr>
                <w:rFonts w:eastAsia="Times New Roman"/>
              </w:rPr>
            </w:pPr>
            <w:r w:rsidRPr="00950BD5">
              <w:rPr>
                <w:rFonts w:eastAsia="Times New Roman"/>
              </w:rPr>
              <w:t>0.664</w:t>
            </w:r>
          </w:p>
        </w:tc>
        <w:tc>
          <w:tcPr>
            <w:tcW w:w="0" w:type="auto"/>
            <w:shd w:val="clear" w:color="auto" w:fill="EEECE1" w:themeFill="background2"/>
            <w:vAlign w:val="center"/>
          </w:tcPr>
          <w:p w14:paraId="3742F895" w14:textId="77777777" w:rsidR="00D36301" w:rsidRPr="00950BD5" w:rsidRDefault="00D36301" w:rsidP="00D36301">
            <w:pPr>
              <w:pStyle w:val="NoSpacing"/>
              <w:jc w:val="center"/>
              <w:rPr>
                <w:rFonts w:eastAsia="Times New Roman"/>
              </w:rPr>
            </w:pPr>
            <w:r w:rsidRPr="00950BD5">
              <w:rPr>
                <w:rFonts w:eastAsia="Times New Roman"/>
              </w:rPr>
              <w:t>0.772</w:t>
            </w:r>
          </w:p>
        </w:tc>
        <w:tc>
          <w:tcPr>
            <w:tcW w:w="0" w:type="auto"/>
            <w:shd w:val="clear" w:color="auto" w:fill="EEECE1" w:themeFill="background2"/>
            <w:vAlign w:val="center"/>
          </w:tcPr>
          <w:p w14:paraId="1F4730FE" w14:textId="77777777" w:rsidR="00D36301" w:rsidRPr="00950BD5" w:rsidRDefault="00D36301" w:rsidP="00D36301">
            <w:pPr>
              <w:pStyle w:val="NoSpacing"/>
              <w:jc w:val="center"/>
              <w:rPr>
                <w:rFonts w:eastAsia="Times New Roman"/>
              </w:rPr>
            </w:pPr>
            <w:r w:rsidRPr="00950BD5">
              <w:rPr>
                <w:rFonts w:eastAsia="Times New Roman"/>
              </w:rPr>
              <w:t>0.714</w:t>
            </w:r>
          </w:p>
        </w:tc>
      </w:tr>
      <w:tr w:rsidR="00D36301" w:rsidRPr="002D307B" w14:paraId="6C519EA2" w14:textId="77777777" w:rsidTr="00D36301">
        <w:tc>
          <w:tcPr>
            <w:tcW w:w="0" w:type="auto"/>
            <w:vMerge/>
            <w:shd w:val="clear" w:color="auto" w:fill="92CDDC" w:themeFill="accent5" w:themeFillTint="99"/>
            <w:vAlign w:val="center"/>
          </w:tcPr>
          <w:p w14:paraId="0070ADCD" w14:textId="77777777" w:rsidR="00D36301" w:rsidRPr="002D307B" w:rsidRDefault="00D36301" w:rsidP="00D36301">
            <w:pPr>
              <w:pStyle w:val="NoSpacing"/>
              <w:jc w:val="center"/>
              <w:rPr>
                <w:rFonts w:eastAsia="Times New Roman"/>
                <w:highlight w:val="white"/>
              </w:rPr>
            </w:pPr>
          </w:p>
        </w:tc>
        <w:tc>
          <w:tcPr>
            <w:tcW w:w="1138" w:type="dxa"/>
            <w:vMerge/>
            <w:vAlign w:val="center"/>
          </w:tcPr>
          <w:p w14:paraId="7DC83236" w14:textId="77777777" w:rsidR="00D36301" w:rsidRPr="002D307B" w:rsidRDefault="00D36301" w:rsidP="00D36301">
            <w:pPr>
              <w:pStyle w:val="NoSpacing"/>
              <w:jc w:val="center"/>
              <w:rPr>
                <w:rFonts w:eastAsia="Times New Roman"/>
                <w:highlight w:val="white"/>
              </w:rPr>
            </w:pPr>
          </w:p>
        </w:tc>
        <w:tc>
          <w:tcPr>
            <w:tcW w:w="899" w:type="dxa"/>
            <w:vMerge/>
            <w:vAlign w:val="center"/>
          </w:tcPr>
          <w:p w14:paraId="043B5049" w14:textId="77777777" w:rsidR="00D36301" w:rsidRPr="002D307B" w:rsidRDefault="00D36301" w:rsidP="00D36301">
            <w:pPr>
              <w:pStyle w:val="NoSpacing"/>
              <w:jc w:val="center"/>
              <w:rPr>
                <w:rFonts w:eastAsia="Times New Roman"/>
                <w:highlight w:val="white"/>
              </w:rPr>
            </w:pPr>
          </w:p>
        </w:tc>
        <w:tc>
          <w:tcPr>
            <w:tcW w:w="640" w:type="dxa"/>
            <w:vMerge/>
            <w:vAlign w:val="center"/>
          </w:tcPr>
          <w:p w14:paraId="54FC2E43" w14:textId="77777777" w:rsidR="00D36301" w:rsidRPr="00950BD5" w:rsidRDefault="00D36301" w:rsidP="00D36301">
            <w:pPr>
              <w:pStyle w:val="NoSpacing"/>
              <w:jc w:val="center"/>
              <w:rPr>
                <w:rFonts w:eastAsia="Times New Roman"/>
              </w:rPr>
            </w:pPr>
          </w:p>
        </w:tc>
        <w:tc>
          <w:tcPr>
            <w:tcW w:w="1011" w:type="dxa"/>
            <w:vMerge/>
            <w:vAlign w:val="center"/>
          </w:tcPr>
          <w:p w14:paraId="69879754" w14:textId="77777777" w:rsidR="00D36301" w:rsidRPr="00950BD5" w:rsidRDefault="00D36301" w:rsidP="00D36301">
            <w:pPr>
              <w:pStyle w:val="NoSpacing"/>
              <w:jc w:val="center"/>
              <w:rPr>
                <w:rFonts w:eastAsia="Times New Roman"/>
              </w:rPr>
            </w:pPr>
          </w:p>
        </w:tc>
        <w:tc>
          <w:tcPr>
            <w:tcW w:w="696" w:type="dxa"/>
            <w:vAlign w:val="center"/>
          </w:tcPr>
          <w:p w14:paraId="7283B98A" w14:textId="7AB7BE83" w:rsidR="00D36301" w:rsidRPr="00950BD5" w:rsidRDefault="00D36301" w:rsidP="00D36301">
            <w:pPr>
              <w:pStyle w:val="NoSpacing"/>
              <w:jc w:val="center"/>
              <w:rPr>
                <w:rFonts w:eastAsia="Times New Roman"/>
              </w:rPr>
            </w:pPr>
            <w:r w:rsidRPr="00950BD5">
              <w:rPr>
                <w:rFonts w:eastAsia="Times New Roman"/>
              </w:rPr>
              <w:t>TD</w:t>
            </w:r>
          </w:p>
        </w:tc>
        <w:tc>
          <w:tcPr>
            <w:tcW w:w="1094" w:type="dxa"/>
            <w:vAlign w:val="center"/>
          </w:tcPr>
          <w:p w14:paraId="4271C5BD" w14:textId="77777777" w:rsidR="00D36301" w:rsidRPr="00950BD5" w:rsidRDefault="00D36301" w:rsidP="00D36301">
            <w:pPr>
              <w:pStyle w:val="NoSpacing"/>
              <w:jc w:val="center"/>
              <w:rPr>
                <w:rFonts w:eastAsia="Times New Roman"/>
              </w:rPr>
            </w:pPr>
            <w:r w:rsidRPr="00950BD5">
              <w:rPr>
                <w:rFonts w:eastAsia="Times New Roman"/>
              </w:rPr>
              <w:t>0.759</w:t>
            </w:r>
          </w:p>
        </w:tc>
        <w:tc>
          <w:tcPr>
            <w:tcW w:w="0" w:type="auto"/>
            <w:vAlign w:val="center"/>
          </w:tcPr>
          <w:p w14:paraId="21BBBF00" w14:textId="77777777" w:rsidR="00D36301" w:rsidRPr="00950BD5" w:rsidRDefault="00D36301" w:rsidP="00D36301">
            <w:pPr>
              <w:pStyle w:val="NoSpacing"/>
              <w:jc w:val="center"/>
              <w:rPr>
                <w:rFonts w:eastAsia="Times New Roman"/>
              </w:rPr>
            </w:pPr>
            <w:r w:rsidRPr="00950BD5">
              <w:rPr>
                <w:rFonts w:eastAsia="Times New Roman"/>
              </w:rPr>
              <w:t>0.647</w:t>
            </w:r>
          </w:p>
        </w:tc>
        <w:tc>
          <w:tcPr>
            <w:tcW w:w="0" w:type="auto"/>
            <w:vAlign w:val="center"/>
          </w:tcPr>
          <w:p w14:paraId="3A9B2696" w14:textId="77777777" w:rsidR="00D36301" w:rsidRPr="00950BD5" w:rsidRDefault="00D36301" w:rsidP="00D36301">
            <w:pPr>
              <w:pStyle w:val="NoSpacing"/>
              <w:jc w:val="center"/>
              <w:rPr>
                <w:rFonts w:eastAsia="Times New Roman"/>
              </w:rPr>
            </w:pPr>
            <w:r w:rsidRPr="00950BD5">
              <w:rPr>
                <w:rFonts w:eastAsia="Times New Roman"/>
              </w:rPr>
              <w:t>0.698</w:t>
            </w:r>
          </w:p>
        </w:tc>
      </w:tr>
      <w:tr w:rsidR="00D36301" w:rsidRPr="002D307B" w14:paraId="5E92B2C8" w14:textId="77777777" w:rsidTr="00D36301">
        <w:tc>
          <w:tcPr>
            <w:tcW w:w="0" w:type="auto"/>
            <w:vMerge/>
            <w:shd w:val="clear" w:color="auto" w:fill="92CDDC" w:themeFill="accent5" w:themeFillTint="99"/>
            <w:vAlign w:val="center"/>
          </w:tcPr>
          <w:p w14:paraId="123F8CD6" w14:textId="77777777" w:rsidR="00D36301" w:rsidRPr="002D307B" w:rsidRDefault="00D36301" w:rsidP="00D36301">
            <w:pPr>
              <w:pStyle w:val="NoSpacing"/>
              <w:jc w:val="center"/>
              <w:rPr>
                <w:rFonts w:eastAsia="Times New Roman"/>
                <w:highlight w:val="white"/>
              </w:rPr>
            </w:pPr>
          </w:p>
        </w:tc>
        <w:tc>
          <w:tcPr>
            <w:tcW w:w="1138" w:type="dxa"/>
            <w:vMerge/>
            <w:vAlign w:val="center"/>
          </w:tcPr>
          <w:p w14:paraId="2B0ABB72" w14:textId="77777777" w:rsidR="00D36301" w:rsidRPr="002D307B" w:rsidRDefault="00D36301" w:rsidP="00D36301">
            <w:pPr>
              <w:pStyle w:val="NoSpacing"/>
              <w:jc w:val="center"/>
              <w:rPr>
                <w:rFonts w:eastAsia="Times New Roman"/>
                <w:highlight w:val="white"/>
              </w:rPr>
            </w:pPr>
          </w:p>
        </w:tc>
        <w:tc>
          <w:tcPr>
            <w:tcW w:w="899" w:type="dxa"/>
            <w:vMerge w:val="restart"/>
            <w:vAlign w:val="center"/>
          </w:tcPr>
          <w:p w14:paraId="55C5C5C0" w14:textId="77777777" w:rsidR="00D36301" w:rsidRPr="002D307B" w:rsidRDefault="00D36301" w:rsidP="00D36301">
            <w:pPr>
              <w:pStyle w:val="NoSpacing"/>
              <w:jc w:val="center"/>
              <w:rPr>
                <w:rFonts w:eastAsia="Times New Roman"/>
                <w:highlight w:val="white"/>
              </w:rPr>
            </w:pPr>
            <w:r w:rsidRPr="002D307B">
              <w:rPr>
                <w:rFonts w:eastAsia="Times New Roman"/>
                <w:highlight w:val="white"/>
              </w:rPr>
              <w:t>Female</w:t>
            </w:r>
          </w:p>
        </w:tc>
        <w:tc>
          <w:tcPr>
            <w:tcW w:w="640" w:type="dxa"/>
            <w:vMerge w:val="restart"/>
            <w:shd w:val="clear" w:color="auto" w:fill="EEECE1" w:themeFill="background2"/>
            <w:vAlign w:val="center"/>
          </w:tcPr>
          <w:p w14:paraId="5DFED925" w14:textId="4C22916D" w:rsidR="00D36301" w:rsidRPr="00950BD5" w:rsidRDefault="00D36301" w:rsidP="00D36301">
            <w:pPr>
              <w:pStyle w:val="NoSpacing"/>
              <w:jc w:val="center"/>
              <w:rPr>
                <w:rFonts w:eastAsia="Times New Roman"/>
              </w:rPr>
            </w:pPr>
            <w:r>
              <w:rPr>
                <w:rFonts w:eastAsia="Times New Roman"/>
              </w:rPr>
              <w:t>70.00%</w:t>
            </w:r>
          </w:p>
        </w:tc>
        <w:tc>
          <w:tcPr>
            <w:tcW w:w="1011" w:type="dxa"/>
            <w:vMerge w:val="restart"/>
            <w:shd w:val="clear" w:color="auto" w:fill="EEECE1" w:themeFill="background2"/>
            <w:vAlign w:val="center"/>
          </w:tcPr>
          <w:p w14:paraId="14DD46CC" w14:textId="482546FE" w:rsidR="00D36301" w:rsidRPr="00950BD5" w:rsidRDefault="00D36301" w:rsidP="00D36301">
            <w:pPr>
              <w:pStyle w:val="NoSpacing"/>
              <w:jc w:val="center"/>
              <w:rPr>
                <w:rFonts w:eastAsia="Times New Roman"/>
              </w:rPr>
            </w:pPr>
            <w:r>
              <w:rPr>
                <w:rFonts w:eastAsia="Times New Roman"/>
              </w:rPr>
              <w:t>51.11%</w:t>
            </w:r>
          </w:p>
        </w:tc>
        <w:tc>
          <w:tcPr>
            <w:tcW w:w="696" w:type="dxa"/>
            <w:shd w:val="clear" w:color="auto" w:fill="EEECE1" w:themeFill="background2"/>
            <w:vAlign w:val="center"/>
          </w:tcPr>
          <w:p w14:paraId="1F403F94" w14:textId="10761415" w:rsidR="00D36301" w:rsidRPr="00950BD5" w:rsidRDefault="00D36301" w:rsidP="00D36301">
            <w:pPr>
              <w:pStyle w:val="NoSpacing"/>
              <w:jc w:val="center"/>
              <w:rPr>
                <w:rFonts w:eastAsia="Times New Roman"/>
              </w:rPr>
            </w:pPr>
            <w:r w:rsidRPr="00950BD5">
              <w:rPr>
                <w:rFonts w:eastAsia="Times New Roman"/>
              </w:rPr>
              <w:t>SZ</w:t>
            </w:r>
          </w:p>
        </w:tc>
        <w:tc>
          <w:tcPr>
            <w:tcW w:w="1094" w:type="dxa"/>
            <w:shd w:val="clear" w:color="auto" w:fill="EEECE1" w:themeFill="background2"/>
            <w:vAlign w:val="center"/>
          </w:tcPr>
          <w:p w14:paraId="7ED3C8A9" w14:textId="77777777" w:rsidR="00D36301" w:rsidRPr="00950BD5" w:rsidRDefault="00D36301" w:rsidP="00D36301">
            <w:pPr>
              <w:pStyle w:val="NoSpacing"/>
              <w:jc w:val="center"/>
              <w:rPr>
                <w:rFonts w:eastAsia="Times New Roman"/>
              </w:rPr>
            </w:pPr>
            <w:r w:rsidRPr="00950BD5">
              <w:rPr>
                <w:rFonts w:eastAsia="Times New Roman"/>
              </w:rPr>
              <w:t>0.689</w:t>
            </w:r>
          </w:p>
        </w:tc>
        <w:tc>
          <w:tcPr>
            <w:tcW w:w="0" w:type="auto"/>
            <w:shd w:val="clear" w:color="auto" w:fill="EEECE1" w:themeFill="background2"/>
            <w:vAlign w:val="center"/>
          </w:tcPr>
          <w:p w14:paraId="1DC5E891" w14:textId="77777777" w:rsidR="00D36301" w:rsidRPr="00950BD5" w:rsidRDefault="00D36301" w:rsidP="00D36301">
            <w:pPr>
              <w:pStyle w:val="NoSpacing"/>
              <w:jc w:val="center"/>
              <w:rPr>
                <w:rFonts w:eastAsia="Times New Roman"/>
              </w:rPr>
            </w:pPr>
            <w:r w:rsidRPr="00950BD5">
              <w:rPr>
                <w:rFonts w:eastAsia="Times New Roman"/>
              </w:rPr>
              <w:t>0.705</w:t>
            </w:r>
          </w:p>
        </w:tc>
        <w:tc>
          <w:tcPr>
            <w:tcW w:w="0" w:type="auto"/>
            <w:shd w:val="clear" w:color="auto" w:fill="EEECE1" w:themeFill="background2"/>
            <w:vAlign w:val="center"/>
          </w:tcPr>
          <w:p w14:paraId="4C77CF2D" w14:textId="77777777" w:rsidR="00D36301" w:rsidRPr="00950BD5" w:rsidRDefault="00D36301" w:rsidP="00D36301">
            <w:pPr>
              <w:pStyle w:val="NoSpacing"/>
              <w:jc w:val="center"/>
              <w:rPr>
                <w:rFonts w:eastAsia="Times New Roman"/>
              </w:rPr>
            </w:pPr>
            <w:r w:rsidRPr="00950BD5">
              <w:rPr>
                <w:rFonts w:eastAsia="Times New Roman"/>
              </w:rPr>
              <w:t>0.697</w:t>
            </w:r>
          </w:p>
        </w:tc>
      </w:tr>
      <w:tr w:rsidR="00D36301" w:rsidRPr="002D307B" w14:paraId="282BA9C4" w14:textId="77777777" w:rsidTr="00D36301">
        <w:tc>
          <w:tcPr>
            <w:tcW w:w="0" w:type="auto"/>
            <w:vMerge/>
            <w:shd w:val="clear" w:color="auto" w:fill="92CDDC" w:themeFill="accent5" w:themeFillTint="99"/>
            <w:vAlign w:val="center"/>
          </w:tcPr>
          <w:p w14:paraId="3CE185DD" w14:textId="77777777" w:rsidR="00D36301" w:rsidRPr="002D307B" w:rsidRDefault="00D36301" w:rsidP="00D36301">
            <w:pPr>
              <w:pStyle w:val="NoSpacing"/>
              <w:jc w:val="center"/>
              <w:rPr>
                <w:rFonts w:eastAsia="Times New Roman"/>
                <w:highlight w:val="white"/>
              </w:rPr>
            </w:pPr>
          </w:p>
        </w:tc>
        <w:tc>
          <w:tcPr>
            <w:tcW w:w="1138" w:type="dxa"/>
            <w:vMerge/>
            <w:vAlign w:val="center"/>
          </w:tcPr>
          <w:p w14:paraId="32D935A5" w14:textId="77777777" w:rsidR="00D36301" w:rsidRPr="002D307B" w:rsidRDefault="00D36301" w:rsidP="00D36301">
            <w:pPr>
              <w:pStyle w:val="NoSpacing"/>
              <w:jc w:val="center"/>
              <w:rPr>
                <w:rFonts w:eastAsia="Times New Roman"/>
                <w:highlight w:val="white"/>
              </w:rPr>
            </w:pPr>
          </w:p>
        </w:tc>
        <w:tc>
          <w:tcPr>
            <w:tcW w:w="899" w:type="dxa"/>
            <w:vMerge/>
            <w:vAlign w:val="center"/>
          </w:tcPr>
          <w:p w14:paraId="51EBC3EC" w14:textId="77777777" w:rsidR="00D36301" w:rsidRPr="002D307B" w:rsidRDefault="00D36301" w:rsidP="00D36301">
            <w:pPr>
              <w:pStyle w:val="NoSpacing"/>
              <w:jc w:val="center"/>
              <w:rPr>
                <w:rFonts w:eastAsia="Times New Roman"/>
                <w:highlight w:val="white"/>
              </w:rPr>
            </w:pPr>
          </w:p>
        </w:tc>
        <w:tc>
          <w:tcPr>
            <w:tcW w:w="640" w:type="dxa"/>
            <w:vMerge/>
            <w:vAlign w:val="center"/>
          </w:tcPr>
          <w:p w14:paraId="5F358B25" w14:textId="77777777" w:rsidR="00D36301" w:rsidRPr="00950BD5" w:rsidRDefault="00D36301" w:rsidP="00D36301">
            <w:pPr>
              <w:pStyle w:val="NoSpacing"/>
              <w:jc w:val="center"/>
              <w:rPr>
                <w:rFonts w:eastAsia="Times New Roman"/>
              </w:rPr>
            </w:pPr>
          </w:p>
        </w:tc>
        <w:tc>
          <w:tcPr>
            <w:tcW w:w="1011" w:type="dxa"/>
            <w:vMerge/>
            <w:vAlign w:val="center"/>
          </w:tcPr>
          <w:p w14:paraId="2427F0DF" w14:textId="77777777" w:rsidR="00D36301" w:rsidRPr="00950BD5" w:rsidRDefault="00D36301" w:rsidP="00D36301">
            <w:pPr>
              <w:pStyle w:val="NoSpacing"/>
              <w:jc w:val="center"/>
              <w:rPr>
                <w:rFonts w:eastAsia="Times New Roman"/>
              </w:rPr>
            </w:pPr>
          </w:p>
        </w:tc>
        <w:tc>
          <w:tcPr>
            <w:tcW w:w="696" w:type="dxa"/>
            <w:vAlign w:val="center"/>
          </w:tcPr>
          <w:p w14:paraId="5CC80B6D" w14:textId="4F03EC2C" w:rsidR="00D36301" w:rsidRPr="00950BD5" w:rsidRDefault="00D36301" w:rsidP="00D36301">
            <w:pPr>
              <w:pStyle w:val="NoSpacing"/>
              <w:jc w:val="center"/>
              <w:rPr>
                <w:rFonts w:eastAsia="Times New Roman"/>
              </w:rPr>
            </w:pPr>
            <w:r w:rsidRPr="00950BD5">
              <w:rPr>
                <w:rFonts w:eastAsia="Times New Roman"/>
              </w:rPr>
              <w:t>TD</w:t>
            </w:r>
          </w:p>
        </w:tc>
        <w:tc>
          <w:tcPr>
            <w:tcW w:w="1094" w:type="dxa"/>
            <w:vAlign w:val="center"/>
          </w:tcPr>
          <w:p w14:paraId="016B3483" w14:textId="77777777" w:rsidR="00D36301" w:rsidRPr="00950BD5" w:rsidRDefault="00D36301" w:rsidP="00D36301">
            <w:pPr>
              <w:pStyle w:val="NoSpacing"/>
              <w:jc w:val="center"/>
              <w:rPr>
                <w:rFonts w:eastAsia="Times New Roman"/>
              </w:rPr>
            </w:pPr>
            <w:r w:rsidRPr="00950BD5">
              <w:rPr>
                <w:rFonts w:eastAsia="Times New Roman"/>
              </w:rPr>
              <w:t>0.711</w:t>
            </w:r>
          </w:p>
        </w:tc>
        <w:tc>
          <w:tcPr>
            <w:tcW w:w="0" w:type="auto"/>
            <w:vAlign w:val="center"/>
          </w:tcPr>
          <w:p w14:paraId="08CA25E3" w14:textId="77777777" w:rsidR="00D36301" w:rsidRPr="00950BD5" w:rsidRDefault="00D36301" w:rsidP="00D36301">
            <w:pPr>
              <w:pStyle w:val="NoSpacing"/>
              <w:jc w:val="center"/>
              <w:rPr>
                <w:rFonts w:eastAsia="Times New Roman"/>
              </w:rPr>
            </w:pPr>
            <w:r w:rsidRPr="00950BD5">
              <w:rPr>
                <w:rFonts w:eastAsia="Times New Roman"/>
              </w:rPr>
              <w:t>0.696</w:t>
            </w:r>
          </w:p>
        </w:tc>
        <w:tc>
          <w:tcPr>
            <w:tcW w:w="0" w:type="auto"/>
            <w:vAlign w:val="center"/>
          </w:tcPr>
          <w:p w14:paraId="4E1C33F5" w14:textId="77777777" w:rsidR="00D36301" w:rsidRPr="00950BD5" w:rsidRDefault="00D36301" w:rsidP="00D36301">
            <w:pPr>
              <w:pStyle w:val="NoSpacing"/>
              <w:jc w:val="center"/>
              <w:rPr>
                <w:rFonts w:eastAsia="Times New Roman"/>
              </w:rPr>
            </w:pPr>
            <w:r w:rsidRPr="00950BD5">
              <w:rPr>
                <w:rFonts w:eastAsia="Times New Roman"/>
              </w:rPr>
              <w:t>0.703</w:t>
            </w:r>
          </w:p>
        </w:tc>
      </w:tr>
      <w:tr w:rsidR="00D36301" w:rsidRPr="002D307B" w14:paraId="6704810A" w14:textId="77777777" w:rsidTr="00D36301">
        <w:tc>
          <w:tcPr>
            <w:tcW w:w="0" w:type="auto"/>
            <w:vMerge/>
            <w:shd w:val="clear" w:color="auto" w:fill="92CDDC" w:themeFill="accent5" w:themeFillTint="99"/>
            <w:vAlign w:val="center"/>
          </w:tcPr>
          <w:p w14:paraId="2E1C8EC2" w14:textId="77777777" w:rsidR="00D36301" w:rsidRDefault="00D36301" w:rsidP="00D36301">
            <w:pPr>
              <w:pStyle w:val="NoSpacing"/>
              <w:jc w:val="center"/>
              <w:rPr>
                <w:rFonts w:eastAsia="Times New Roman"/>
                <w:highlight w:val="white"/>
              </w:rPr>
            </w:pPr>
          </w:p>
        </w:tc>
        <w:tc>
          <w:tcPr>
            <w:tcW w:w="1138" w:type="dxa"/>
            <w:vMerge/>
            <w:vAlign w:val="center"/>
          </w:tcPr>
          <w:p w14:paraId="189D780E" w14:textId="77777777" w:rsidR="00D36301" w:rsidRDefault="00D36301" w:rsidP="00D36301">
            <w:pPr>
              <w:pStyle w:val="NoSpacing"/>
              <w:jc w:val="center"/>
              <w:rPr>
                <w:rFonts w:eastAsia="Times New Roman"/>
                <w:highlight w:val="white"/>
              </w:rPr>
            </w:pPr>
          </w:p>
        </w:tc>
        <w:tc>
          <w:tcPr>
            <w:tcW w:w="899" w:type="dxa"/>
            <w:vMerge w:val="restart"/>
            <w:vAlign w:val="center"/>
          </w:tcPr>
          <w:p w14:paraId="6C1360D0" w14:textId="77777777" w:rsidR="00D36301" w:rsidRDefault="00D36301" w:rsidP="00D36301">
            <w:pPr>
              <w:pStyle w:val="NoSpacing"/>
              <w:jc w:val="center"/>
              <w:rPr>
                <w:rFonts w:eastAsia="Times New Roman"/>
                <w:highlight w:val="white"/>
              </w:rPr>
            </w:pPr>
            <w:r>
              <w:rPr>
                <w:rFonts w:eastAsia="Times New Roman"/>
                <w:highlight w:val="white"/>
              </w:rPr>
              <w:t>Both</w:t>
            </w:r>
          </w:p>
        </w:tc>
        <w:tc>
          <w:tcPr>
            <w:tcW w:w="640" w:type="dxa"/>
            <w:vMerge w:val="restart"/>
            <w:shd w:val="clear" w:color="auto" w:fill="EEECE1" w:themeFill="background2"/>
            <w:vAlign w:val="center"/>
          </w:tcPr>
          <w:p w14:paraId="449D6F09" w14:textId="06D287D9" w:rsidR="00D36301" w:rsidRPr="00950BD5" w:rsidRDefault="00C54324" w:rsidP="00D36301">
            <w:pPr>
              <w:pStyle w:val="NoSpacing"/>
              <w:jc w:val="center"/>
              <w:rPr>
                <w:rFonts w:eastAsia="Times New Roman"/>
              </w:rPr>
            </w:pPr>
            <w:r>
              <w:rPr>
                <w:rFonts w:eastAsia="Times New Roman"/>
              </w:rPr>
              <w:t>70.</w:t>
            </w:r>
            <w:r w:rsidR="00155F3D">
              <w:rPr>
                <w:rFonts w:eastAsia="Times New Roman"/>
              </w:rPr>
              <w:t>32</w:t>
            </w:r>
            <w:r w:rsidR="0024497A">
              <w:rPr>
                <w:rFonts w:eastAsia="Times New Roman"/>
              </w:rPr>
              <w:t>%</w:t>
            </w:r>
          </w:p>
        </w:tc>
        <w:tc>
          <w:tcPr>
            <w:tcW w:w="1011" w:type="dxa"/>
            <w:vMerge w:val="restart"/>
            <w:shd w:val="clear" w:color="auto" w:fill="EEECE1" w:themeFill="background2"/>
            <w:vAlign w:val="center"/>
          </w:tcPr>
          <w:p w14:paraId="66B99312" w14:textId="7EF79698" w:rsidR="00D36301" w:rsidRPr="00C54324" w:rsidRDefault="00C54324" w:rsidP="00D36301">
            <w:pPr>
              <w:pStyle w:val="NoSpacing"/>
              <w:jc w:val="center"/>
              <w:rPr>
                <w:rFonts w:eastAsia="Times New Roman"/>
              </w:rPr>
            </w:pPr>
            <w:r w:rsidRPr="00C54324">
              <w:rPr>
                <w:rFonts w:eastAsia="Times New Roman"/>
              </w:rPr>
              <w:t>51.87%</w:t>
            </w:r>
          </w:p>
        </w:tc>
        <w:tc>
          <w:tcPr>
            <w:tcW w:w="696" w:type="dxa"/>
            <w:shd w:val="clear" w:color="auto" w:fill="EEECE1" w:themeFill="background2"/>
            <w:vAlign w:val="center"/>
          </w:tcPr>
          <w:p w14:paraId="3E760073" w14:textId="55AF1C34" w:rsidR="00D36301" w:rsidRPr="00950BD5" w:rsidRDefault="00D36301" w:rsidP="00D36301">
            <w:pPr>
              <w:pStyle w:val="NoSpacing"/>
              <w:jc w:val="center"/>
              <w:rPr>
                <w:rFonts w:eastAsia="Times New Roman"/>
              </w:rPr>
            </w:pPr>
            <w:r w:rsidRPr="00950BD5">
              <w:rPr>
                <w:rFonts w:eastAsia="Times New Roman"/>
              </w:rPr>
              <w:t>SZ</w:t>
            </w:r>
          </w:p>
        </w:tc>
        <w:tc>
          <w:tcPr>
            <w:tcW w:w="1094" w:type="dxa"/>
            <w:shd w:val="clear" w:color="auto" w:fill="EEECE1" w:themeFill="background2"/>
            <w:vAlign w:val="center"/>
          </w:tcPr>
          <w:p w14:paraId="4FFC2367" w14:textId="77777777" w:rsidR="00D36301" w:rsidRPr="00950BD5" w:rsidRDefault="00D36301" w:rsidP="00D36301">
            <w:pPr>
              <w:pStyle w:val="NoSpacing"/>
              <w:jc w:val="center"/>
              <w:rPr>
                <w:rFonts w:eastAsia="Times New Roman"/>
              </w:rPr>
            </w:pPr>
            <w:r w:rsidRPr="00950BD5">
              <w:rPr>
                <w:rFonts w:eastAsia="Times New Roman"/>
              </w:rPr>
              <w:t>0.675</w:t>
            </w:r>
          </w:p>
        </w:tc>
        <w:tc>
          <w:tcPr>
            <w:tcW w:w="0" w:type="auto"/>
            <w:shd w:val="clear" w:color="auto" w:fill="EEECE1" w:themeFill="background2"/>
            <w:vAlign w:val="center"/>
          </w:tcPr>
          <w:p w14:paraId="16E70847" w14:textId="77777777" w:rsidR="00D36301" w:rsidRPr="00950BD5" w:rsidRDefault="00D36301" w:rsidP="00D36301">
            <w:pPr>
              <w:pStyle w:val="NoSpacing"/>
              <w:jc w:val="center"/>
              <w:rPr>
                <w:rFonts w:eastAsia="Times New Roman"/>
              </w:rPr>
            </w:pPr>
            <w:r w:rsidRPr="00950BD5">
              <w:rPr>
                <w:rFonts w:eastAsia="Times New Roman"/>
              </w:rPr>
              <w:t>0.739</w:t>
            </w:r>
          </w:p>
        </w:tc>
        <w:tc>
          <w:tcPr>
            <w:tcW w:w="0" w:type="auto"/>
            <w:shd w:val="clear" w:color="auto" w:fill="EEECE1" w:themeFill="background2"/>
            <w:vAlign w:val="center"/>
          </w:tcPr>
          <w:p w14:paraId="383547D0" w14:textId="77777777" w:rsidR="00D36301" w:rsidRPr="00950BD5" w:rsidRDefault="00D36301" w:rsidP="00D36301">
            <w:pPr>
              <w:pStyle w:val="NoSpacing"/>
              <w:jc w:val="center"/>
              <w:rPr>
                <w:rFonts w:eastAsia="Times New Roman"/>
              </w:rPr>
            </w:pPr>
            <w:r w:rsidRPr="00950BD5">
              <w:rPr>
                <w:rFonts w:eastAsia="Times New Roman"/>
              </w:rPr>
              <w:t>0.706</w:t>
            </w:r>
          </w:p>
        </w:tc>
      </w:tr>
      <w:tr w:rsidR="00D36301" w:rsidRPr="002D307B" w14:paraId="7A143FE1" w14:textId="77777777" w:rsidTr="00D36301">
        <w:tc>
          <w:tcPr>
            <w:tcW w:w="0" w:type="auto"/>
            <w:vMerge/>
            <w:shd w:val="clear" w:color="auto" w:fill="92CDDC" w:themeFill="accent5" w:themeFillTint="99"/>
            <w:vAlign w:val="center"/>
          </w:tcPr>
          <w:p w14:paraId="32D748FB" w14:textId="77777777" w:rsidR="00D36301" w:rsidRPr="002D307B" w:rsidRDefault="00D36301" w:rsidP="00D36301">
            <w:pPr>
              <w:pStyle w:val="NoSpacing"/>
              <w:jc w:val="center"/>
              <w:rPr>
                <w:rFonts w:eastAsia="Times New Roman"/>
                <w:highlight w:val="white"/>
              </w:rPr>
            </w:pPr>
          </w:p>
        </w:tc>
        <w:tc>
          <w:tcPr>
            <w:tcW w:w="1138" w:type="dxa"/>
            <w:vMerge/>
            <w:vAlign w:val="center"/>
          </w:tcPr>
          <w:p w14:paraId="081791B0" w14:textId="77777777" w:rsidR="00D36301" w:rsidRPr="002D307B" w:rsidRDefault="00D36301" w:rsidP="00D36301">
            <w:pPr>
              <w:pStyle w:val="NoSpacing"/>
              <w:jc w:val="center"/>
              <w:rPr>
                <w:rFonts w:eastAsia="Times New Roman"/>
                <w:highlight w:val="white"/>
              </w:rPr>
            </w:pPr>
          </w:p>
        </w:tc>
        <w:tc>
          <w:tcPr>
            <w:tcW w:w="899" w:type="dxa"/>
            <w:vMerge/>
            <w:vAlign w:val="center"/>
          </w:tcPr>
          <w:p w14:paraId="0B3CD1E0" w14:textId="77777777" w:rsidR="00D36301" w:rsidRPr="002D307B" w:rsidRDefault="00D36301" w:rsidP="00D36301">
            <w:pPr>
              <w:pStyle w:val="NoSpacing"/>
              <w:jc w:val="center"/>
              <w:rPr>
                <w:rFonts w:eastAsia="Times New Roman"/>
                <w:highlight w:val="white"/>
              </w:rPr>
            </w:pPr>
          </w:p>
        </w:tc>
        <w:tc>
          <w:tcPr>
            <w:tcW w:w="640" w:type="dxa"/>
            <w:vMerge/>
            <w:vAlign w:val="center"/>
          </w:tcPr>
          <w:p w14:paraId="15FB13F2" w14:textId="77777777" w:rsidR="00D36301" w:rsidRPr="00950BD5" w:rsidRDefault="00D36301" w:rsidP="00D36301">
            <w:pPr>
              <w:pStyle w:val="NoSpacing"/>
              <w:jc w:val="center"/>
              <w:rPr>
                <w:rFonts w:eastAsia="Times New Roman"/>
              </w:rPr>
            </w:pPr>
          </w:p>
        </w:tc>
        <w:tc>
          <w:tcPr>
            <w:tcW w:w="1011" w:type="dxa"/>
            <w:vMerge/>
            <w:vAlign w:val="center"/>
          </w:tcPr>
          <w:p w14:paraId="5C38ED60" w14:textId="77777777" w:rsidR="00D36301" w:rsidRPr="00950BD5" w:rsidRDefault="00D36301" w:rsidP="00D36301">
            <w:pPr>
              <w:pStyle w:val="NoSpacing"/>
              <w:jc w:val="center"/>
              <w:rPr>
                <w:rFonts w:eastAsia="Times New Roman"/>
              </w:rPr>
            </w:pPr>
          </w:p>
        </w:tc>
        <w:tc>
          <w:tcPr>
            <w:tcW w:w="696" w:type="dxa"/>
            <w:vAlign w:val="center"/>
          </w:tcPr>
          <w:p w14:paraId="374C360C" w14:textId="78063B1D" w:rsidR="00D36301" w:rsidRPr="00950BD5" w:rsidRDefault="00D36301" w:rsidP="00D36301">
            <w:pPr>
              <w:pStyle w:val="NoSpacing"/>
              <w:jc w:val="center"/>
              <w:rPr>
                <w:rFonts w:eastAsia="Times New Roman"/>
              </w:rPr>
            </w:pPr>
            <w:r w:rsidRPr="00950BD5">
              <w:rPr>
                <w:rFonts w:eastAsia="Times New Roman"/>
              </w:rPr>
              <w:t>TD</w:t>
            </w:r>
          </w:p>
        </w:tc>
        <w:tc>
          <w:tcPr>
            <w:tcW w:w="1094" w:type="dxa"/>
            <w:vAlign w:val="center"/>
          </w:tcPr>
          <w:p w14:paraId="01C242A1" w14:textId="77777777" w:rsidR="00D36301" w:rsidRPr="00950BD5" w:rsidRDefault="00D36301" w:rsidP="00D36301">
            <w:pPr>
              <w:pStyle w:val="NoSpacing"/>
              <w:jc w:val="center"/>
              <w:rPr>
                <w:rFonts w:eastAsia="Times New Roman"/>
              </w:rPr>
            </w:pPr>
            <w:r w:rsidRPr="00950BD5">
              <w:rPr>
                <w:rFonts w:eastAsia="Times New Roman"/>
              </w:rPr>
              <w:t>0.734</w:t>
            </w:r>
          </w:p>
        </w:tc>
        <w:tc>
          <w:tcPr>
            <w:tcW w:w="0" w:type="auto"/>
            <w:vAlign w:val="center"/>
          </w:tcPr>
          <w:p w14:paraId="1482CCEB" w14:textId="77777777" w:rsidR="00D36301" w:rsidRPr="00950BD5" w:rsidRDefault="00D36301" w:rsidP="00D36301">
            <w:pPr>
              <w:pStyle w:val="NoSpacing"/>
              <w:jc w:val="center"/>
              <w:rPr>
                <w:rFonts w:eastAsia="Times New Roman"/>
              </w:rPr>
            </w:pPr>
            <w:r w:rsidRPr="00950BD5">
              <w:rPr>
                <w:rFonts w:eastAsia="Times New Roman"/>
              </w:rPr>
              <w:t>0.670</w:t>
            </w:r>
          </w:p>
        </w:tc>
        <w:tc>
          <w:tcPr>
            <w:tcW w:w="0" w:type="auto"/>
            <w:vAlign w:val="center"/>
          </w:tcPr>
          <w:p w14:paraId="78FC1036" w14:textId="77777777" w:rsidR="00D36301" w:rsidRPr="00950BD5" w:rsidRDefault="00D36301" w:rsidP="00D36301">
            <w:pPr>
              <w:pStyle w:val="NoSpacing"/>
              <w:jc w:val="center"/>
              <w:rPr>
                <w:rFonts w:eastAsia="Times New Roman"/>
              </w:rPr>
            </w:pPr>
            <w:r w:rsidRPr="00950BD5">
              <w:rPr>
                <w:rFonts w:eastAsia="Times New Roman"/>
              </w:rPr>
              <w:t>0.700</w:t>
            </w:r>
          </w:p>
        </w:tc>
      </w:tr>
    </w:tbl>
    <w:p w14:paraId="75E3A3C7"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able x * :</w:t>
      </w:r>
    </w:p>
    <w:p w14:paraId="390F120A" w14:textId="77777777" w:rsidR="006C5258" w:rsidRPr="002D307B" w:rsidRDefault="006C5258" w:rsidP="006C5258">
      <w:pPr>
        <w:ind w:firstLine="0"/>
        <w:rPr>
          <w:rFonts w:asciiTheme="majorHAnsi" w:eastAsia="Times New Roman" w:hAnsiTheme="majorHAnsi" w:cstheme="majorHAnsi"/>
          <w:i/>
          <w:iCs/>
          <w:highlight w:val="white"/>
          <w:lang w:val="en-US"/>
        </w:rPr>
      </w:pPr>
      <w:r w:rsidRPr="002D307B">
        <w:rPr>
          <w:rFonts w:asciiTheme="majorHAnsi" w:eastAsia="Times New Roman" w:hAnsiTheme="majorHAnsi" w:cstheme="majorHAnsi"/>
          <w:i/>
          <w:iCs/>
          <w:highlight w:val="white"/>
          <w:lang w:val="en-US"/>
        </w:rPr>
        <w:t>Performance of the ensemble model</w:t>
      </w:r>
    </w:p>
    <w:p w14:paraId="1233D025" w14:textId="77777777" w:rsidR="006C5258" w:rsidRPr="002D307B" w:rsidRDefault="006C5258" w:rsidP="006C5258">
      <w:pPr>
        <w:ind w:firstLine="0"/>
        <w:rPr>
          <w:rFonts w:asciiTheme="majorHAnsi" w:eastAsia="Times New Roman" w:hAnsiTheme="majorHAnsi" w:cstheme="majorHAnsi"/>
          <w:i/>
          <w:highlight w:val="white"/>
          <w:lang w:val="en-US"/>
        </w:rPr>
      </w:pPr>
    </w:p>
    <w:p w14:paraId="68C4CBFE" w14:textId="77777777" w:rsidR="006C5258" w:rsidRPr="002D307B" w:rsidRDefault="006C5258" w:rsidP="006C5258">
      <w:pPr>
        <w:pStyle w:val="Heading1"/>
        <w:ind w:firstLine="0"/>
        <w:rPr>
          <w:rFonts w:asciiTheme="majorHAnsi" w:hAnsiTheme="majorHAnsi" w:cstheme="majorHAnsi"/>
          <w:highlight w:val="white"/>
          <w:lang w:val="en-US"/>
        </w:rPr>
      </w:pPr>
      <w:bookmarkStart w:id="31" w:name="_Toc57284941"/>
      <w:r w:rsidRPr="002D307B">
        <w:rPr>
          <w:rFonts w:asciiTheme="majorHAnsi" w:hAnsiTheme="majorHAnsi" w:cstheme="majorHAnsi"/>
          <w:highlight w:val="white"/>
          <w:lang w:val="en-US"/>
        </w:rPr>
        <w:t>4. Discussion</w:t>
      </w:r>
      <w:bookmarkEnd w:id="31"/>
    </w:p>
    <w:p w14:paraId="60D2C416" w14:textId="77777777" w:rsidR="006C5258" w:rsidRPr="002D307B" w:rsidRDefault="006C5258" w:rsidP="006C5258">
      <w:pPr>
        <w:pStyle w:val="Heading2"/>
        <w:ind w:firstLine="0"/>
        <w:rPr>
          <w:rFonts w:asciiTheme="majorHAnsi" w:hAnsiTheme="majorHAnsi" w:cstheme="majorHAnsi"/>
          <w:lang w:val="en-US"/>
        </w:rPr>
      </w:pPr>
      <w:bookmarkStart w:id="32" w:name="_Toc57284942"/>
      <w:r w:rsidRPr="002D307B">
        <w:rPr>
          <w:rFonts w:asciiTheme="majorHAnsi" w:hAnsiTheme="majorHAnsi" w:cstheme="majorHAnsi"/>
          <w:highlight w:val="white"/>
          <w:lang w:val="en-US"/>
        </w:rPr>
        <w:t xml:space="preserve">4.1 </w:t>
      </w:r>
      <w:r w:rsidRPr="002D307B">
        <w:rPr>
          <w:rFonts w:asciiTheme="majorHAnsi" w:hAnsiTheme="majorHAnsi" w:cstheme="majorHAnsi"/>
          <w:lang w:val="en-US"/>
        </w:rPr>
        <w:t>Results and replication comparison</w:t>
      </w:r>
      <w:bookmarkEnd w:id="32"/>
    </w:p>
    <w:p w14:paraId="10B960A7" w14:textId="77777777" w:rsidR="006C5258" w:rsidRPr="002D307B" w:rsidRDefault="006C5258" w:rsidP="006C5258">
      <w:pPr>
        <w:pStyle w:val="Heading3"/>
        <w:ind w:firstLine="0"/>
        <w:rPr>
          <w:rFonts w:asciiTheme="majorHAnsi" w:hAnsiTheme="majorHAnsi" w:cstheme="majorHAnsi"/>
          <w:highlight w:val="white"/>
          <w:lang w:val="en-US"/>
        </w:rPr>
      </w:pPr>
      <w:bookmarkStart w:id="33" w:name="_Toc57284943"/>
      <w:r w:rsidRPr="002D307B">
        <w:rPr>
          <w:rFonts w:asciiTheme="majorHAnsi" w:hAnsiTheme="majorHAnsi" w:cstheme="majorHAnsi"/>
          <w:highlight w:val="white"/>
          <w:lang w:val="en-US"/>
        </w:rPr>
        <w:t>4.1.1 Performance</w:t>
      </w:r>
      <w:bookmarkEnd w:id="33"/>
    </w:p>
    <w:p w14:paraId="32BDA649"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p>
    <w:p w14:paraId="30A0FA2A" w14:textId="77777777" w:rsidR="006C5258" w:rsidRPr="002D307B" w:rsidRDefault="006C5258" w:rsidP="006C5258">
      <w:pPr>
        <w:ind w:firstLine="0"/>
        <w:rPr>
          <w:rFonts w:asciiTheme="majorHAnsi" w:eastAsia="Times New Roman" w:hAnsiTheme="majorHAnsi" w:cstheme="majorHAnsi"/>
          <w:highlight w:val="white"/>
          <w:lang w:val="en-US"/>
        </w:rPr>
      </w:pPr>
    </w:p>
    <w:p w14:paraId="2AA9E737" w14:textId="77777777" w:rsidR="006C5258" w:rsidRPr="002D307B" w:rsidRDefault="006C5258" w:rsidP="006C5258">
      <w:pPr>
        <w:ind w:firstLine="0"/>
        <w:rPr>
          <w:rFonts w:asciiTheme="majorHAnsi" w:eastAsia="Times New Roman" w:hAnsiTheme="majorHAnsi" w:cstheme="majorHAnsi"/>
          <w:lang w:val="en-US"/>
        </w:rPr>
      </w:pPr>
      <w:r w:rsidRPr="002D307B">
        <w:rPr>
          <w:rFonts w:asciiTheme="majorHAnsi" w:eastAsia="Times New Roman" w:hAnsiTheme="majorHAnsi" w:cstheme="majorHAnsi"/>
          <w:b/>
          <w:bCs/>
          <w:highlight w:val="white"/>
          <w:lang w:val="en-US"/>
        </w:rPr>
        <w:t>Notes:</w:t>
      </w:r>
    </w:p>
    <w:p w14:paraId="5317E72C" w14:textId="77777777" w:rsidR="006C5258" w:rsidRPr="002D307B" w:rsidRDefault="006C5258" w:rsidP="006C5258">
      <w:pPr>
        <w:pStyle w:val="ListParagraph"/>
        <w:numPr>
          <w:ilvl w:val="0"/>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F1-score</w:t>
      </w:r>
    </w:p>
    <w:p w14:paraId="570C53AE" w14:textId="77777777" w:rsidR="006C5258" w:rsidRPr="002D307B" w:rsidRDefault="006C5258" w:rsidP="006C5258">
      <w:pPr>
        <w:pStyle w:val="ListParagraph"/>
        <w:rPr>
          <w:rFonts w:asciiTheme="majorHAnsi" w:eastAsia="Times New Roman" w:hAnsiTheme="majorHAnsi" w:cstheme="majorHAnsi"/>
          <w:lang w:val="en-US"/>
        </w:rPr>
      </w:pPr>
    </w:p>
    <w:p w14:paraId="0EF32C1B" w14:textId="77777777" w:rsidR="006C5258" w:rsidRDefault="006C5258" w:rsidP="006C5258">
      <w:pPr>
        <w:pStyle w:val="ListParagraph"/>
        <w:numPr>
          <w:ilvl w:val="0"/>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Accuracy, Precision, Recall (the rest)</w:t>
      </w:r>
    </w:p>
    <w:p w14:paraId="21EFBEE2" w14:textId="77777777" w:rsidR="006C5258" w:rsidRPr="00CA3027" w:rsidRDefault="006C5258" w:rsidP="006C5258">
      <w:pPr>
        <w:pStyle w:val="ListParagraph"/>
        <w:rPr>
          <w:rFonts w:asciiTheme="majorHAnsi" w:eastAsia="Times New Roman" w:hAnsiTheme="majorHAnsi" w:cstheme="majorHAnsi"/>
          <w:lang w:val="en-US"/>
        </w:rPr>
      </w:pPr>
    </w:p>
    <w:p w14:paraId="057AAAFD" w14:textId="77777777" w:rsidR="006C5258" w:rsidRPr="007875A4" w:rsidRDefault="006C5258" w:rsidP="006C5258">
      <w:pPr>
        <w:pStyle w:val="ListParagraph"/>
        <w:numPr>
          <w:ilvl w:val="0"/>
          <w:numId w:val="13"/>
        </w:numPr>
        <w:rPr>
          <w:rFonts w:asciiTheme="majorHAnsi" w:hAnsiTheme="majorHAnsi" w:cstheme="majorHAnsi"/>
          <w:lang w:val="en-US"/>
        </w:rPr>
      </w:pPr>
      <w:r>
        <w:rPr>
          <w:rFonts w:asciiTheme="majorHAnsi" w:eastAsia="Times New Roman" w:hAnsiTheme="majorHAnsi" w:cstheme="majorHAnsi"/>
          <w:lang w:val="en-US"/>
        </w:rPr>
        <w:t xml:space="preserve">These things in terms of what is being predicted (train/test/holdout) - better predictions when overfitting – obviously. </w:t>
      </w:r>
      <w:r w:rsidRPr="007875A4">
        <w:rPr>
          <w:rFonts w:asciiTheme="majorHAnsi" w:hAnsiTheme="majorHAnsi" w:cstheme="majorHAnsi"/>
          <w:lang w:val="en-US"/>
        </w:rPr>
        <w:t>To underline how much more shit the predictions will get when you’re rigorous</w:t>
      </w:r>
      <w:r>
        <w:rPr>
          <w:rFonts w:asciiTheme="majorHAnsi" w:hAnsiTheme="majorHAnsi" w:cstheme="majorHAnsi"/>
          <w:lang w:val="en-US"/>
        </w:rPr>
        <w:t xml:space="preserve">. </w:t>
      </w:r>
      <w:r w:rsidRPr="007875A4">
        <w:rPr>
          <w:rFonts w:asciiTheme="majorHAnsi" w:hAnsiTheme="majorHAnsi" w:cstheme="majorHAnsi"/>
          <w:lang w:val="en-US"/>
        </w:rPr>
        <w:t>With increased conservatism, how good are the results really?</w:t>
      </w:r>
    </w:p>
    <w:p w14:paraId="4DFE58F1" w14:textId="77777777" w:rsidR="006C5258" w:rsidRDefault="006C5258" w:rsidP="006C5258">
      <w:pPr>
        <w:pStyle w:val="ListParagraph"/>
        <w:ind w:firstLine="0"/>
        <w:rPr>
          <w:rFonts w:asciiTheme="majorHAnsi" w:eastAsia="Times New Roman" w:hAnsiTheme="majorHAnsi" w:cstheme="majorHAnsi"/>
          <w:lang w:val="en-US"/>
        </w:rPr>
      </w:pPr>
    </w:p>
    <w:p w14:paraId="31A6F5C3" w14:textId="77777777" w:rsidR="006C5258" w:rsidRPr="002D307B" w:rsidRDefault="006C5258" w:rsidP="006C5258">
      <w:pPr>
        <w:pStyle w:val="ListParagraph"/>
        <w:numPr>
          <w:ilvl w:val="0"/>
          <w:numId w:val="13"/>
        </w:numPr>
        <w:rPr>
          <w:rFonts w:asciiTheme="majorHAnsi" w:eastAsia="Times New Roman" w:hAnsiTheme="majorHAnsi" w:cstheme="majorHAnsi"/>
          <w:lang w:val="en-US"/>
        </w:rPr>
      </w:pPr>
    </w:p>
    <w:p w14:paraId="6D2EF601" w14:textId="77777777" w:rsidR="006C5258" w:rsidRPr="002D307B" w:rsidRDefault="006C5258" w:rsidP="006C5258">
      <w:pPr>
        <w:pStyle w:val="ListParagraph"/>
        <w:rPr>
          <w:rFonts w:asciiTheme="majorHAnsi" w:eastAsia="Times New Roman" w:hAnsiTheme="majorHAnsi" w:cstheme="majorHAnsi"/>
          <w:lang w:val="en-US"/>
        </w:rPr>
      </w:pPr>
    </w:p>
    <w:p w14:paraId="3DA07F19" w14:textId="77777777" w:rsidR="006C5258" w:rsidRPr="002D307B" w:rsidRDefault="006C5258" w:rsidP="006C5258">
      <w:pPr>
        <w:pStyle w:val="ListParagraph"/>
        <w:numPr>
          <w:ilvl w:val="0"/>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Performance between sexes</w:t>
      </w:r>
    </w:p>
    <w:p w14:paraId="5138A9F0" w14:textId="77777777" w:rsidR="006C5258" w:rsidRPr="002D307B" w:rsidRDefault="006C5258" w:rsidP="006C5258">
      <w:pPr>
        <w:pStyle w:val="ListParagraph"/>
        <w:numPr>
          <w:ilvl w:val="1"/>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This: Balanced test-set (but perhaps a bit worse training)</w:t>
      </w:r>
    </w:p>
    <w:p w14:paraId="05DC3D73" w14:textId="77777777" w:rsidR="006C5258" w:rsidRPr="002D307B" w:rsidRDefault="006C5258" w:rsidP="006C5258">
      <w:pPr>
        <w:pStyle w:val="ListParagraph"/>
        <w:numPr>
          <w:ilvl w:val="1"/>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Original: No information. But balanced dataset.</w:t>
      </w:r>
    </w:p>
    <w:p w14:paraId="6D2E0F69" w14:textId="77777777" w:rsidR="006C5258" w:rsidRPr="002D307B" w:rsidRDefault="006C5258" w:rsidP="006C5258">
      <w:pPr>
        <w:pStyle w:val="ListParagraph"/>
        <w:rPr>
          <w:rFonts w:asciiTheme="majorHAnsi" w:eastAsia="Times New Roman" w:hAnsiTheme="majorHAnsi" w:cstheme="majorHAnsi"/>
          <w:lang w:val="en-US"/>
        </w:rPr>
      </w:pPr>
    </w:p>
    <w:p w14:paraId="1B12168C" w14:textId="77777777" w:rsidR="006C5258" w:rsidRPr="002D307B" w:rsidRDefault="006C5258" w:rsidP="006C5258">
      <w:pPr>
        <w:pStyle w:val="ListParagraph"/>
        <w:numPr>
          <w:ilvl w:val="0"/>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Where do the differences come from?</w:t>
      </w:r>
    </w:p>
    <w:p w14:paraId="1FF7C5D0" w14:textId="77777777" w:rsidR="006C5258" w:rsidRPr="002D307B" w:rsidRDefault="006C5258" w:rsidP="006C5258">
      <w:pPr>
        <w:pStyle w:val="ListParagraph"/>
        <w:numPr>
          <w:ilvl w:val="1"/>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Data, Feature selection, Methods</w:t>
      </w:r>
    </w:p>
    <w:p w14:paraId="7F6C84F1" w14:textId="77777777" w:rsidR="006C5258" w:rsidRPr="002D307B" w:rsidRDefault="006C5258" w:rsidP="006C5258">
      <w:pPr>
        <w:pStyle w:val="ListParagraph"/>
        <w:numPr>
          <w:ilvl w:val="1"/>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See next sections</w:t>
      </w:r>
    </w:p>
    <w:p w14:paraId="0134FD3A" w14:textId="77777777" w:rsidR="006C5258" w:rsidRPr="002D307B" w:rsidRDefault="006C5258" w:rsidP="006C5258">
      <w:pPr>
        <w:rPr>
          <w:rFonts w:asciiTheme="majorHAnsi" w:hAnsiTheme="majorHAnsi" w:cstheme="majorHAnsi"/>
          <w:lang w:val="en-US"/>
        </w:rPr>
      </w:pPr>
    </w:p>
    <w:p w14:paraId="68E34E4B" w14:textId="77777777" w:rsidR="006C5258" w:rsidRPr="002D307B" w:rsidRDefault="006C5258" w:rsidP="006C5258">
      <w:pPr>
        <w:pStyle w:val="Heading3"/>
        <w:ind w:firstLine="0"/>
        <w:rPr>
          <w:rFonts w:asciiTheme="majorHAnsi" w:hAnsiTheme="majorHAnsi" w:cstheme="majorHAnsi"/>
          <w:highlight w:val="white"/>
          <w:lang w:val="en-US"/>
        </w:rPr>
      </w:pPr>
      <w:bookmarkStart w:id="34" w:name="_Toc57284944"/>
      <w:r w:rsidRPr="002D307B">
        <w:rPr>
          <w:rFonts w:asciiTheme="majorHAnsi" w:hAnsiTheme="majorHAnsi" w:cstheme="majorHAnsi"/>
          <w:highlight w:val="white"/>
          <w:lang w:val="en-US"/>
        </w:rPr>
        <w:t>4.1.2 Data</w:t>
      </w:r>
      <w:bookmarkEnd w:id="34"/>
    </w:p>
    <w:p w14:paraId="733F843C"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p>
    <w:p w14:paraId="66C0FA2A" w14:textId="77777777" w:rsidR="006C5258" w:rsidRPr="002D307B" w:rsidRDefault="006C5258" w:rsidP="006C5258">
      <w:pPr>
        <w:ind w:firstLine="0"/>
        <w:rPr>
          <w:rFonts w:asciiTheme="majorHAnsi" w:eastAsia="Times New Roman" w:hAnsiTheme="majorHAnsi" w:cstheme="majorHAnsi"/>
          <w:highlight w:val="white"/>
          <w:lang w:val="en-US"/>
        </w:rPr>
      </w:pPr>
    </w:p>
    <w:p w14:paraId="144A0D94"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Notes:</w:t>
      </w:r>
    </w:p>
    <w:p w14:paraId="77F7A4F4" w14:textId="77777777" w:rsidR="006C5258" w:rsidRPr="002D307B" w:rsidRDefault="006C5258" w:rsidP="006C5258">
      <w:pPr>
        <w:pStyle w:val="ListParagraph"/>
        <w:numPr>
          <w:ilvl w:val="0"/>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Data type (another task)</w:t>
      </w:r>
    </w:p>
    <w:p w14:paraId="72801BB3" w14:textId="77777777" w:rsidR="006C5258" w:rsidRPr="002D307B" w:rsidRDefault="006C5258" w:rsidP="006C5258">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This: mid-level difficulty; description of triangles. no social component</w:t>
      </w:r>
    </w:p>
    <w:p w14:paraId="37B393FE" w14:textId="77777777" w:rsidR="006C5258" w:rsidRPr="002D307B" w:rsidRDefault="006C5258" w:rsidP="006C5258">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Original: high-level difficulty; interview. Social component</w:t>
      </w:r>
    </w:p>
    <w:p w14:paraId="7F415BC0" w14:textId="77777777" w:rsidR="006C5258" w:rsidRPr="002D307B" w:rsidRDefault="006C5258" w:rsidP="006C5258">
      <w:pPr>
        <w:pStyle w:val="ListParagraph"/>
        <w:ind w:left="1440"/>
        <w:rPr>
          <w:rFonts w:asciiTheme="majorHAnsi" w:hAnsiTheme="majorHAnsi" w:cstheme="majorHAnsi"/>
          <w:highlight w:val="white"/>
          <w:lang w:val="en-US"/>
        </w:rPr>
      </w:pPr>
    </w:p>
    <w:p w14:paraId="0969C4D9" w14:textId="77777777" w:rsidR="006C5258" w:rsidRPr="002D307B" w:rsidRDefault="006C5258" w:rsidP="006C5258">
      <w:pPr>
        <w:pStyle w:val="ListParagraph"/>
        <w:numPr>
          <w:ilvl w:val="0"/>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Less or more data?</w:t>
      </w:r>
    </w:p>
    <w:p w14:paraId="39B1621E" w14:textId="77777777" w:rsidR="006C5258" w:rsidRPr="002D307B" w:rsidRDefault="006C5258" w:rsidP="006C5258">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This: More participants with shorter recordings</w:t>
      </w:r>
    </w:p>
    <w:p w14:paraId="650DF5F5" w14:textId="77777777" w:rsidR="006C5258" w:rsidRPr="002D307B" w:rsidRDefault="006C5258" w:rsidP="006C5258">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Original: Fewer participants with longer recordings</w:t>
      </w:r>
    </w:p>
    <w:p w14:paraId="63A1A8C5" w14:textId="77777777" w:rsidR="006C5258" w:rsidRPr="002D307B" w:rsidRDefault="006C5258" w:rsidP="006C5258">
      <w:pPr>
        <w:pStyle w:val="ListParagraph"/>
        <w:ind w:left="1440"/>
        <w:rPr>
          <w:rFonts w:asciiTheme="majorHAnsi" w:hAnsiTheme="majorHAnsi" w:cstheme="majorHAnsi"/>
          <w:highlight w:val="white"/>
          <w:lang w:val="en-US"/>
        </w:rPr>
      </w:pPr>
    </w:p>
    <w:p w14:paraId="4BD47591" w14:textId="77777777" w:rsidR="006C5258" w:rsidRPr="002D307B" w:rsidRDefault="006C5258" w:rsidP="006C5258">
      <w:pPr>
        <w:pStyle w:val="ListParagraph"/>
        <w:numPr>
          <w:ilvl w:val="0"/>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 xml:space="preserve">Diverse data </w:t>
      </w:r>
    </w:p>
    <w:p w14:paraId="30AF1A03" w14:textId="77777777" w:rsidR="006C5258" w:rsidRPr="002D307B" w:rsidRDefault="006C5258" w:rsidP="006C5258">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Difference in recording equipment</w:t>
      </w:r>
    </w:p>
    <w:p w14:paraId="4885B2DD" w14:textId="77777777" w:rsidR="006C5258" w:rsidRPr="002D307B" w:rsidRDefault="006C5258" w:rsidP="006C5258">
      <w:pPr>
        <w:rPr>
          <w:rFonts w:asciiTheme="majorHAnsi" w:hAnsiTheme="majorHAnsi" w:cstheme="majorHAnsi"/>
          <w:highlight w:val="white"/>
          <w:lang w:val="en-US"/>
        </w:rPr>
      </w:pPr>
    </w:p>
    <w:p w14:paraId="4C2BB6F4" w14:textId="77777777" w:rsidR="006C5258" w:rsidRPr="002D307B" w:rsidRDefault="006C5258" w:rsidP="006C5258">
      <w:pPr>
        <w:rPr>
          <w:rFonts w:asciiTheme="majorHAnsi" w:hAnsiTheme="majorHAnsi" w:cstheme="majorHAnsi"/>
          <w:highlight w:val="white"/>
          <w:lang w:val="en-US"/>
        </w:rPr>
      </w:pPr>
    </w:p>
    <w:p w14:paraId="44169358" w14:textId="77777777" w:rsidR="006C5258" w:rsidRPr="002D307B" w:rsidRDefault="006C5258" w:rsidP="006C5258">
      <w:pPr>
        <w:pStyle w:val="Heading3"/>
        <w:ind w:firstLine="0"/>
        <w:rPr>
          <w:rFonts w:asciiTheme="majorHAnsi" w:hAnsiTheme="majorHAnsi" w:cstheme="majorHAnsi"/>
          <w:highlight w:val="white"/>
          <w:lang w:val="en-US"/>
        </w:rPr>
      </w:pPr>
      <w:bookmarkStart w:id="35" w:name="_Toc57284945"/>
      <w:r w:rsidRPr="002D307B">
        <w:rPr>
          <w:rFonts w:asciiTheme="majorHAnsi" w:hAnsiTheme="majorHAnsi" w:cstheme="majorHAnsi"/>
          <w:highlight w:val="white"/>
          <w:lang w:val="en-US"/>
        </w:rPr>
        <w:t>4.1.3 Feature selection</w:t>
      </w:r>
      <w:bookmarkEnd w:id="35"/>
    </w:p>
    <w:p w14:paraId="311F759B"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p>
    <w:p w14:paraId="1EEF7E99" w14:textId="77777777" w:rsidR="006C5258" w:rsidRPr="002D307B" w:rsidRDefault="006C5258" w:rsidP="006C5258">
      <w:pPr>
        <w:ind w:firstLine="0"/>
        <w:rPr>
          <w:rFonts w:asciiTheme="majorHAnsi" w:eastAsia="Times New Roman" w:hAnsiTheme="majorHAnsi" w:cstheme="majorHAnsi"/>
          <w:highlight w:val="white"/>
          <w:lang w:val="en-US"/>
        </w:rPr>
      </w:pPr>
    </w:p>
    <w:p w14:paraId="64D86B67"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Notes:</w:t>
      </w:r>
    </w:p>
    <w:p w14:paraId="5D9D349E" w14:textId="77777777" w:rsidR="006C5258" w:rsidRPr="002D307B" w:rsidRDefault="006C5258" w:rsidP="006C5258">
      <w:pPr>
        <w:pStyle w:val="ListParagraph"/>
        <w:numPr>
          <w:ilvl w:val="0"/>
          <w:numId w:val="13"/>
        </w:numPr>
        <w:rPr>
          <w:rFonts w:asciiTheme="majorHAnsi" w:hAnsiTheme="majorHAnsi" w:cstheme="majorHAnsi"/>
          <w:lang w:val="en-US"/>
        </w:rPr>
      </w:pPr>
      <w:r w:rsidRPr="002D307B">
        <w:rPr>
          <w:rFonts w:asciiTheme="majorHAnsi" w:hAnsiTheme="majorHAnsi" w:cstheme="majorHAnsi"/>
          <w:lang w:val="en-US"/>
        </w:rPr>
        <w:t>Type of feature selection</w:t>
      </w:r>
    </w:p>
    <w:p w14:paraId="72F8884F" w14:textId="77777777" w:rsidR="006C5258" w:rsidRPr="002D307B" w:rsidRDefault="006C5258" w:rsidP="006C5258">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This: LASSO</w:t>
      </w:r>
    </w:p>
    <w:p w14:paraId="439222A7" w14:textId="77777777" w:rsidR="006C5258" w:rsidRPr="002D307B" w:rsidRDefault="006C5258" w:rsidP="006C5258">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Original: PCA</w:t>
      </w:r>
    </w:p>
    <w:p w14:paraId="5848467F" w14:textId="77777777" w:rsidR="006C5258" w:rsidRPr="002D307B" w:rsidRDefault="006C5258" w:rsidP="006C5258">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Hard to replicate, given the sparse information on how PCA was used</w:t>
      </w:r>
    </w:p>
    <w:p w14:paraId="67C54A34" w14:textId="77777777" w:rsidR="006C5258" w:rsidRPr="002D307B" w:rsidRDefault="006C5258" w:rsidP="006C5258">
      <w:pPr>
        <w:pStyle w:val="ListParagraph"/>
        <w:numPr>
          <w:ilvl w:val="2"/>
          <w:numId w:val="13"/>
        </w:numPr>
        <w:rPr>
          <w:rFonts w:asciiTheme="majorHAnsi" w:hAnsiTheme="majorHAnsi" w:cstheme="majorHAnsi"/>
          <w:lang w:val="en-US"/>
        </w:rPr>
      </w:pPr>
      <w:r w:rsidRPr="002D307B">
        <w:rPr>
          <w:rFonts w:asciiTheme="majorHAnsi" w:hAnsiTheme="majorHAnsi" w:cstheme="majorHAnsi"/>
          <w:lang w:val="en-US"/>
        </w:rPr>
        <w:t>Explanation of how it could be understood (see below)</w:t>
      </w:r>
    </w:p>
    <w:p w14:paraId="16BCA574" w14:textId="77777777" w:rsidR="006C5258" w:rsidRPr="002D307B" w:rsidRDefault="006C5258" w:rsidP="006C5258">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Shouldn’t really matter (see below)</w:t>
      </w:r>
    </w:p>
    <w:p w14:paraId="5E241095" w14:textId="77777777" w:rsidR="006C5258" w:rsidRPr="002D307B" w:rsidRDefault="006C5258" w:rsidP="006C5258">
      <w:pPr>
        <w:rPr>
          <w:rFonts w:asciiTheme="majorHAnsi" w:hAnsiTheme="majorHAnsi" w:cstheme="majorHAnsi"/>
          <w:lang w:val="en-US"/>
        </w:rPr>
      </w:pPr>
    </w:p>
    <w:p w14:paraId="289CFBDF" w14:textId="77777777" w:rsidR="006C5258" w:rsidRPr="002D307B" w:rsidRDefault="006C5258" w:rsidP="006C5258">
      <w:pPr>
        <w:rPr>
          <w:rFonts w:asciiTheme="majorHAnsi" w:hAnsiTheme="majorHAnsi" w:cstheme="majorHAnsi"/>
          <w:u w:val="single"/>
          <w:lang w:val="en-US"/>
        </w:rPr>
      </w:pPr>
      <w:r w:rsidRPr="002D307B">
        <w:rPr>
          <w:rFonts w:asciiTheme="majorHAnsi" w:hAnsiTheme="majorHAnsi" w:cstheme="majorHAnsi"/>
          <w:lang w:val="en-US"/>
        </w:rPr>
        <w:br/>
      </w:r>
      <w:r w:rsidRPr="002D307B">
        <w:rPr>
          <w:rFonts w:asciiTheme="majorHAnsi" w:hAnsiTheme="majorHAnsi" w:cstheme="majorHAnsi"/>
          <w:u w:val="single"/>
          <w:lang w:val="en-US"/>
        </w:rPr>
        <w:t>Explanation of how it could be understood:</w:t>
      </w:r>
    </w:p>
    <w:p w14:paraId="29776863" w14:textId="77777777" w:rsidR="006C5258" w:rsidRPr="002D307B" w:rsidRDefault="006C5258" w:rsidP="006C5258">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w:t>
      </w:r>
      <w:r w:rsidRPr="002D307B">
        <w:rPr>
          <w:rFonts w:asciiTheme="majorHAnsi" w:eastAsia="Times New Roman" w:hAnsiTheme="majorHAnsi" w:cstheme="majorHAnsi"/>
          <w:i/>
          <w:iCs/>
          <w:lang w:val="en-US"/>
        </w:rPr>
        <w:t xml:space="preserve">the features of the training set were ranked using one of the following techniques: F-score (ANOVA), </w:t>
      </w:r>
      <w:r w:rsidRPr="002D307B">
        <w:rPr>
          <w:rFonts w:asciiTheme="majorHAnsi" w:eastAsia="Times New Roman" w:hAnsiTheme="majorHAnsi" w:cstheme="majorHAnsi"/>
          <w:i/>
          <w:iCs/>
          <w:lang w:val="da-DK"/>
        </w:rPr>
        <w:t>χ</w:t>
      </w:r>
      <w:r w:rsidRPr="002D307B">
        <w:rPr>
          <w:rFonts w:asciiTheme="majorHAnsi" w:eastAsia="Times New Roman" w:hAnsiTheme="majorHAnsi" w:cstheme="majorHAnsi"/>
          <w:i/>
          <w:iCs/>
          <w:lang w:val="en-US"/>
        </w:rPr>
        <w:t xml:space="preserve"> 2 , Mutual Information, Pearson correlation, Principal Components, linear SVM, Decision Trees, and Random Forests. Subsequently, the optimal number of features were selected according to the previous ranking methods</w:t>
      </w:r>
      <w:r w:rsidRPr="002D307B">
        <w:rPr>
          <w:rFonts w:asciiTheme="majorHAnsi" w:eastAsia="Times New Roman" w:hAnsiTheme="majorHAnsi" w:cstheme="majorHAnsi"/>
          <w:lang w:val="en-US"/>
        </w:rPr>
        <w:t>”</w:t>
      </w:r>
      <w:r w:rsidRPr="002D307B">
        <w:rPr>
          <w:rFonts w:asciiTheme="majorHAnsi" w:eastAsia="Times New Roman" w:hAnsiTheme="majorHAnsi" w:cstheme="majorHAnsi"/>
          <w:lang w:val="en-US"/>
        </w:rPr>
        <w:br/>
        <w:t>PCA used to rank? Most common method is that PCA is used for defining new features, namely PC1 + PC2 + ... +PCn, until some desired threshold of accumulated variance is met.</w:t>
      </w:r>
    </w:p>
    <w:p w14:paraId="64EC77A7" w14:textId="77777777" w:rsidR="006C5258" w:rsidRPr="002D307B" w:rsidRDefault="006C5258" w:rsidP="006C5258">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There’s also the possibility that it truly was used to rank, e.g. by looking at the features with least shared variance in the different principal components to avoid covarying features, but also here it is not possible to replicate 1-1. The method is still not specified</w:t>
      </w:r>
    </w:p>
    <w:p w14:paraId="5EB72BC4" w14:textId="77777777" w:rsidR="006C5258" w:rsidRPr="002D307B" w:rsidRDefault="006C5258" w:rsidP="006C5258">
      <w:pPr>
        <w:rPr>
          <w:rFonts w:asciiTheme="majorHAnsi" w:eastAsia="Times New Roman" w:hAnsiTheme="majorHAnsi" w:cstheme="majorHAnsi"/>
          <w:lang w:val="en-US"/>
        </w:rPr>
      </w:pPr>
    </w:p>
    <w:p w14:paraId="3416DFD6" w14:textId="77777777" w:rsidR="006C5258" w:rsidRPr="002D307B" w:rsidRDefault="006C5258" w:rsidP="006C5258">
      <w:pPr>
        <w:ind w:firstLine="0"/>
        <w:rPr>
          <w:rFonts w:asciiTheme="majorHAnsi" w:eastAsia="Times New Roman" w:hAnsiTheme="majorHAnsi" w:cstheme="majorHAnsi"/>
          <w:u w:val="single"/>
          <w:lang w:val="en-US"/>
        </w:rPr>
      </w:pPr>
      <w:r w:rsidRPr="002D307B">
        <w:rPr>
          <w:rFonts w:asciiTheme="majorHAnsi" w:eastAsia="Times New Roman" w:hAnsiTheme="majorHAnsi" w:cstheme="majorHAnsi"/>
          <w:u w:val="single"/>
          <w:lang w:val="en-US"/>
        </w:rPr>
        <w:t>Shouldn’t really matter:</w:t>
      </w:r>
    </w:p>
    <w:p w14:paraId="6C95E237" w14:textId="77777777" w:rsidR="006C5258" w:rsidRPr="002D307B" w:rsidRDefault="006C5258" w:rsidP="006C5258">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Regardless, of method used by Chakraborty et al, the method used here is good. And if the method using speech for classification truly is robust, then either would work. If these results truly are reliable and reliable, they shouldn’t be dependent on PCA/LASSO / whatever</w:t>
      </w:r>
    </w:p>
    <w:p w14:paraId="4D145124"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br/>
      </w:r>
      <w:r w:rsidRPr="002D307B">
        <w:rPr>
          <w:rFonts w:asciiTheme="majorHAnsi" w:eastAsia="Times New Roman" w:hAnsiTheme="majorHAnsi" w:cstheme="majorHAnsi"/>
          <w:u w:val="single"/>
          <w:lang w:val="en-US"/>
        </w:rPr>
        <w:t>Understanding PCA notes:</w:t>
      </w:r>
      <w:r w:rsidRPr="002D307B">
        <w:rPr>
          <w:rFonts w:asciiTheme="majorHAnsi" w:eastAsia="Times New Roman" w:hAnsiTheme="majorHAnsi" w:cstheme="majorHAnsi"/>
          <w:lang w:val="en-US"/>
        </w:rPr>
        <w:t> </w:t>
      </w:r>
    </w:p>
    <w:p w14:paraId="1F79A0FB" w14:textId="77777777" w:rsidR="006C5258" w:rsidRPr="002D307B" w:rsidRDefault="006C5258" w:rsidP="006C5258">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lastRenderedPageBreak/>
        <w:t>Link of idea of PCA for feature selection. (starts at 3:50). It shows that there are different methods (example with gain, here)</w:t>
      </w:r>
    </w:p>
    <w:p w14:paraId="18217AED" w14:textId="77777777" w:rsidR="006C5258" w:rsidRPr="002D307B" w:rsidRDefault="00426D76" w:rsidP="006C5258">
      <w:pPr>
        <w:ind w:firstLine="0"/>
        <w:rPr>
          <w:rFonts w:asciiTheme="majorHAnsi" w:eastAsia="Times New Roman" w:hAnsiTheme="majorHAnsi" w:cstheme="majorHAnsi"/>
          <w:lang w:val="en-US"/>
        </w:rPr>
      </w:pPr>
      <w:hyperlink r:id="rId26" w:history="1">
        <w:r w:rsidR="006C5258" w:rsidRPr="00E210A6">
          <w:rPr>
            <w:rStyle w:val="Hyperlink"/>
            <w:rFonts w:asciiTheme="majorHAnsi" w:eastAsia="Times New Roman" w:hAnsiTheme="majorHAnsi" w:cstheme="majorHAnsi"/>
            <w:lang w:val="en-US"/>
          </w:rPr>
          <w:t>https://www.youtube.com/watch?v=YEDOSOd44bU&amp;list=PLBv09BD7ez_5_yapAg86Od6JeeypkS4YM&amp;index=2&amp;frags=wn&amp;ab_channel=VictorLavrenko</w:t>
        </w:r>
      </w:hyperlink>
    </w:p>
    <w:p w14:paraId="5775A359" w14:textId="77777777" w:rsidR="006C5258" w:rsidRPr="002D307B" w:rsidRDefault="006C5258" w:rsidP="006C5258">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 </w:t>
      </w:r>
    </w:p>
    <w:p w14:paraId="57087196" w14:textId="77777777" w:rsidR="006C5258" w:rsidRPr="002D307B" w:rsidRDefault="006C5258" w:rsidP="006C5258">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Link for example of PCA for feature selection (creating new features):</w:t>
      </w:r>
    </w:p>
    <w:p w14:paraId="79FA62AD" w14:textId="77777777" w:rsidR="006C5258" w:rsidRPr="002D307B" w:rsidRDefault="00426D76" w:rsidP="006C5258">
      <w:pPr>
        <w:ind w:firstLine="0"/>
        <w:rPr>
          <w:rStyle w:val="Hyperlink"/>
          <w:rFonts w:asciiTheme="majorHAnsi" w:eastAsia="Times New Roman" w:hAnsiTheme="majorHAnsi" w:cstheme="majorHAnsi"/>
          <w:lang w:val="en-US"/>
        </w:rPr>
      </w:pPr>
      <w:hyperlink r:id="rId27" w:history="1">
        <w:r w:rsidR="006C5258" w:rsidRPr="00E210A6">
          <w:rPr>
            <w:rStyle w:val="Hyperlink"/>
            <w:rFonts w:asciiTheme="majorHAnsi" w:eastAsia="Times New Roman" w:hAnsiTheme="majorHAnsi" w:cstheme="majorHAnsi"/>
            <w:lang w:val="en-US"/>
          </w:rPr>
          <w:t>https://www.quora.com/How-do-you-use-PCA-for-feature-selection</w:t>
        </w:r>
      </w:hyperlink>
    </w:p>
    <w:p w14:paraId="15A8893A" w14:textId="77777777" w:rsidR="006C5258" w:rsidRPr="002D307B" w:rsidRDefault="006C5258" w:rsidP="006C5258">
      <w:pPr>
        <w:rPr>
          <w:rFonts w:asciiTheme="majorHAnsi" w:eastAsia="Times New Roman" w:hAnsiTheme="majorHAnsi" w:cstheme="majorHAnsi"/>
          <w:highlight w:val="white"/>
          <w:lang w:val="en-US"/>
        </w:rPr>
      </w:pPr>
    </w:p>
    <w:p w14:paraId="7DA52BA4" w14:textId="77777777" w:rsidR="006C5258" w:rsidRPr="002D307B" w:rsidRDefault="006C5258" w:rsidP="006C5258">
      <w:pPr>
        <w:pStyle w:val="Heading3"/>
        <w:ind w:firstLine="0"/>
        <w:rPr>
          <w:rFonts w:asciiTheme="majorHAnsi" w:hAnsiTheme="majorHAnsi" w:cstheme="majorHAnsi"/>
          <w:highlight w:val="white"/>
          <w:lang w:val="en-US"/>
        </w:rPr>
      </w:pPr>
      <w:bookmarkStart w:id="36" w:name="_Toc57284946"/>
      <w:r w:rsidRPr="002D307B">
        <w:rPr>
          <w:rFonts w:asciiTheme="majorHAnsi" w:hAnsiTheme="majorHAnsi" w:cstheme="majorHAnsi"/>
          <w:highlight w:val="white"/>
          <w:lang w:val="en-US"/>
        </w:rPr>
        <w:t>4.1.4 Methods ()</w:t>
      </w:r>
      <w:bookmarkEnd w:id="36"/>
    </w:p>
    <w:p w14:paraId="44882DE9"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p>
    <w:p w14:paraId="37561CE3" w14:textId="77777777" w:rsidR="006C5258" w:rsidRPr="002D307B" w:rsidRDefault="006C5258" w:rsidP="006C5258">
      <w:pPr>
        <w:ind w:firstLine="0"/>
        <w:rPr>
          <w:rFonts w:asciiTheme="majorHAnsi" w:eastAsia="Times New Roman" w:hAnsiTheme="majorHAnsi" w:cstheme="majorHAnsi"/>
          <w:highlight w:val="white"/>
          <w:lang w:val="en-US"/>
        </w:rPr>
      </w:pPr>
    </w:p>
    <w:p w14:paraId="7D9EF0C0"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Notes:</w:t>
      </w:r>
    </w:p>
    <w:p w14:paraId="5586F01B" w14:textId="77777777" w:rsidR="006C5258" w:rsidRPr="002D307B" w:rsidRDefault="006C5258" w:rsidP="006C5258">
      <w:pPr>
        <w:pStyle w:val="ListParagraph"/>
        <w:numPr>
          <w:ilvl w:val="0"/>
          <w:numId w:val="13"/>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Predicting .wav files</w:t>
      </w:r>
    </w:p>
    <w:p w14:paraId="34B62D7A" w14:textId="77777777" w:rsidR="006C5258" w:rsidRPr="002D307B" w:rsidRDefault="006C5258" w:rsidP="006C5258">
      <w:pPr>
        <w:pStyle w:val="ListParagraph"/>
        <w:numPr>
          <w:ilvl w:val="0"/>
          <w:numId w:val="13"/>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Using ensemble</w:t>
      </w:r>
    </w:p>
    <w:p w14:paraId="4BFB69DA" w14:textId="77777777" w:rsidR="006C5258" w:rsidRPr="002D307B" w:rsidRDefault="006C5258" w:rsidP="006C5258">
      <w:pPr>
        <w:pStyle w:val="ListParagraph"/>
        <w:numPr>
          <w:ilvl w:val="1"/>
          <w:numId w:val="13"/>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Diversity/data trade-off in ensemble modeling</w:t>
      </w:r>
    </w:p>
    <w:p w14:paraId="0718A372" w14:textId="77777777" w:rsidR="006C5258" w:rsidRPr="002D307B" w:rsidRDefault="006C5258" w:rsidP="006C5258">
      <w:p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br/>
      </w:r>
      <w:r>
        <w:rPr>
          <w:rFonts w:asciiTheme="majorHAnsi" w:eastAsia="Times New Roman" w:hAnsiTheme="majorHAnsi" w:cstheme="majorHAnsi"/>
          <w:highlight w:val="white"/>
          <w:lang w:val="en-US"/>
        </w:rPr>
        <w:br/>
        <w:t>FOR BELOW I DO THE OPPOSITE NOW!!!!</w:t>
      </w:r>
    </w:p>
    <w:p w14:paraId="5742F852" w14:textId="77777777" w:rsidR="006C5258" w:rsidRPr="002D307B" w:rsidRDefault="006C5258" w:rsidP="006C5258">
      <w:pPr>
        <w:rPr>
          <w:rFonts w:asciiTheme="majorHAnsi" w:eastAsia="Times New Roman" w:hAnsiTheme="majorHAnsi" w:cstheme="majorHAnsi"/>
          <w:highlight w:val="white"/>
          <w:lang w:val="en-US"/>
        </w:rPr>
      </w:pPr>
    </w:p>
    <w:p w14:paraId="3F3D4C90" w14:textId="77777777" w:rsidR="006C5258" w:rsidRPr="002D307B" w:rsidRDefault="006C5258" w:rsidP="006C5258">
      <w:pPr>
        <w:rPr>
          <w:rFonts w:asciiTheme="majorHAnsi" w:hAnsiTheme="majorHAnsi" w:cstheme="majorHAnsi"/>
          <w:highlight w:val="white"/>
          <w:u w:val="single"/>
          <w:lang w:val="en-US"/>
        </w:rPr>
      </w:pPr>
      <w:r w:rsidRPr="002D307B">
        <w:rPr>
          <w:rFonts w:asciiTheme="majorHAnsi" w:hAnsiTheme="majorHAnsi" w:cstheme="majorHAnsi"/>
          <w:highlight w:val="white"/>
          <w:u w:val="single"/>
          <w:lang w:val="en-US"/>
        </w:rPr>
        <w:t>Diversity/data trade-off in ensemble modeling:</w:t>
      </w:r>
    </w:p>
    <w:p w14:paraId="2DAF03EF"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I use all training data in each of the ensemble-sub-models. As opposed to excluding the test sets, that were also excluded for feature selection.</w:t>
      </w:r>
    </w:p>
    <w:p w14:paraId="2E36B693" w14:textId="77777777" w:rsidR="006C5258" w:rsidRPr="002D307B" w:rsidRDefault="006C5258" w:rsidP="006C5258">
      <w:pPr>
        <w:rPr>
          <w:rFonts w:asciiTheme="majorHAnsi" w:eastAsia="Times New Roman" w:hAnsiTheme="majorHAnsi" w:cstheme="majorHAnsi"/>
          <w:lang w:val="en-US"/>
        </w:rPr>
      </w:pPr>
    </w:p>
    <w:p w14:paraId="0406FB93"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Could this be an issue?</w:t>
      </w:r>
      <w:r w:rsidRPr="002D307B">
        <w:rPr>
          <w:rFonts w:asciiTheme="majorHAnsi" w:eastAsia="Times New Roman" w:hAnsiTheme="majorHAnsi" w:cstheme="majorHAnsi"/>
          <w:lang w:val="en-US"/>
        </w:rPr>
        <w:br/>
        <w:t xml:space="preserve">Yes; groups of diverse problem solvers (in general) outperform, the best (also often similar) models. At least when the diverse problem solvers and the better, more similar models have roughly the same amount of data. </w:t>
      </w:r>
      <w:r w:rsidRPr="002D307B">
        <w:rPr>
          <w:rFonts w:asciiTheme="majorHAnsi" w:eastAsia="Times New Roman" w:hAnsiTheme="majorHAnsi" w:cstheme="majorHAnsi"/>
          <w:lang w:val="en-US"/>
        </w:rPr>
        <w:fldChar w:fldCharType="begin"/>
      </w:r>
      <w:r w:rsidRPr="002D307B">
        <w:rPr>
          <w:rFonts w:asciiTheme="majorHAnsi" w:eastAsia="Times New Roman" w:hAnsiTheme="majorHAnsi" w:cstheme="majorHAnsi"/>
          <w:lang w:val="en-US"/>
        </w:rPr>
        <w:instrText xml:space="preserve"> ADDIN ZOTERO_ITEM CSL_CITATION {"citationID":"Tr5ljoKe","properties":{"formattedCitation":"(Hong &amp; Page, 2004)","plainCitation":"(Hong &amp; Page, 2004)","noteIndex":0},"citationItems":[{"id":427,"uris":["http://zotero.org/users/5126004/items/CKQXX3BF"],"uri":["http://zotero.org/users/5126004/items/CKQXX3BF"],"itemData":{"id":427,"type":"article-journal","container-title":"Proceedings of the National Academy of Sciences","DOI":"10.1073/pnas.0403723101","ISSN":"0027-8424, 1091-6490","issue":"46","language":"en","page":"16385-16389","source":"Crossref","title":"Groups of diverse problem solvers can outperform groups of high-ability problem solvers","volume":"101","author":[{"family":"Hong","given":"L."},{"family":"Page","given":"S. E."}],"issued":{"date-parts":[["2004",11,16]]}}}],"schema":"https://github.com/citation-style-language/schema/raw/master/csl-citation.json"} </w:instrText>
      </w:r>
      <w:r w:rsidRPr="002D307B">
        <w:rPr>
          <w:rFonts w:asciiTheme="majorHAnsi" w:eastAsia="Times New Roman" w:hAnsiTheme="majorHAnsi" w:cstheme="majorHAnsi"/>
          <w:lang w:val="en-US"/>
        </w:rPr>
        <w:fldChar w:fldCharType="separate"/>
      </w:r>
      <w:r w:rsidRPr="002D307B">
        <w:rPr>
          <w:rFonts w:asciiTheme="majorHAnsi" w:hAnsiTheme="majorHAnsi" w:cstheme="majorHAnsi"/>
          <w:lang w:val="en-US"/>
        </w:rPr>
        <w:t>(Hong &amp; Page, 2004)</w:t>
      </w:r>
      <w:r w:rsidRPr="002D307B">
        <w:rPr>
          <w:rFonts w:asciiTheme="majorHAnsi" w:eastAsia="Times New Roman" w:hAnsiTheme="majorHAnsi" w:cstheme="majorHAnsi"/>
          <w:lang w:val="en-US"/>
        </w:rPr>
        <w:fldChar w:fldCharType="end"/>
      </w:r>
    </w:p>
    <w:p w14:paraId="1AEDE589" w14:textId="77777777" w:rsidR="006C5258" w:rsidRPr="002D307B" w:rsidRDefault="006C5258" w:rsidP="006C5258">
      <w:pPr>
        <w:rPr>
          <w:rFonts w:asciiTheme="majorHAnsi" w:eastAsia="Times New Roman" w:hAnsiTheme="majorHAnsi" w:cstheme="majorHAnsi"/>
          <w:lang w:val="en-US"/>
        </w:rPr>
      </w:pPr>
    </w:p>
    <w:p w14:paraId="338B75E9"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Why did I choose to do it anyways?</w:t>
      </w:r>
      <w:r w:rsidRPr="002D307B">
        <w:rPr>
          <w:rFonts w:asciiTheme="majorHAnsi" w:eastAsia="Times New Roman" w:hAnsiTheme="majorHAnsi" w:cstheme="majorHAnsi"/>
          <w:lang w:val="en-US"/>
        </w:rPr>
        <w:br/>
        <w:t>The “diversity” the opposing idea would bring, is not due to difference in neither type of models or any other diversity parameter. The opposing choice would only give diversity from differences in training data.</w:t>
      </w:r>
    </w:p>
    <w:p w14:paraId="08374DE1"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The increase in diversity would in this study, be on the cost of less training data. And less training data means worse predictions in general.</w:t>
      </w:r>
    </w:p>
    <w:p w14:paraId="4CB3693C"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br/>
        <w:t>Does it really matter?</w:t>
      </w:r>
    </w:p>
    <w:p w14:paraId="19D8FAFD"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 xml:space="preserve">The trade-off between more/less training data and more/less diversity is unlikely to have had much of an impact. E.g. Less than 2 percent increase in acc. when having 10 agents (and we only have 5, which would probably mean even less of an impact) </w:t>
      </w:r>
      <w:r w:rsidRPr="002D307B">
        <w:rPr>
          <w:rFonts w:asciiTheme="majorHAnsi" w:eastAsia="Times New Roman" w:hAnsiTheme="majorHAnsi" w:cstheme="majorHAnsi"/>
          <w:lang w:val="en-US"/>
        </w:rPr>
        <w:fldChar w:fldCharType="begin"/>
      </w:r>
      <w:r w:rsidRPr="002D307B">
        <w:rPr>
          <w:rFonts w:asciiTheme="majorHAnsi" w:eastAsia="Times New Roman" w:hAnsiTheme="majorHAnsi" w:cstheme="majorHAnsi"/>
          <w:lang w:val="en-US"/>
        </w:rPr>
        <w:instrText xml:space="preserve"> ADDIN ZOTERO_ITEM CSL_CITATION {"citationID":"xlCu52Xx","properties":{"formattedCitation":"(Hong &amp; Page, 2004)","plainCitation":"(Hong &amp; Page, 2004)","noteIndex":0},"citationItems":[{"id":427,"uris":["http://zotero.org/users/5126004/items/CKQXX3BF"],"uri":["http://zotero.org/users/5126004/items/CKQXX3BF"],"itemData":{"id":427,"type":"article-journal","container-title":"Proceedings of the National Academy of Sciences","DOI":"10.1073/pnas.0403723101","ISSN":"0027-8424, 1091-6490","issue":"46","language":"en","page":"16385-16389","source":"Crossref","title":"Groups of diverse problem solvers can outperform groups of high-ability problem solvers","volume":"101","author":[{"family":"Hong","given":"L."},{"family":"Page","given":"S. E."}],"issued":{"date-parts":[["2004",11,16]]}}}],"schema":"https://github.com/citation-style-language/schema/raw/master/csl-citation.json"} </w:instrText>
      </w:r>
      <w:r w:rsidRPr="002D307B">
        <w:rPr>
          <w:rFonts w:asciiTheme="majorHAnsi" w:eastAsia="Times New Roman" w:hAnsiTheme="majorHAnsi" w:cstheme="majorHAnsi"/>
          <w:lang w:val="en-US"/>
        </w:rPr>
        <w:fldChar w:fldCharType="separate"/>
      </w:r>
      <w:r w:rsidRPr="002D307B">
        <w:rPr>
          <w:rFonts w:asciiTheme="majorHAnsi" w:hAnsiTheme="majorHAnsi" w:cstheme="majorHAnsi"/>
          <w:lang w:val="en-US"/>
        </w:rPr>
        <w:t>(Hong &amp; Page, 2004)</w:t>
      </w:r>
      <w:r w:rsidRPr="002D307B">
        <w:rPr>
          <w:rFonts w:asciiTheme="majorHAnsi" w:eastAsia="Times New Roman" w:hAnsiTheme="majorHAnsi" w:cstheme="majorHAnsi"/>
          <w:lang w:val="en-US"/>
        </w:rPr>
        <w:fldChar w:fldCharType="end"/>
      </w:r>
      <w:r w:rsidRPr="002D307B">
        <w:rPr>
          <w:rFonts w:asciiTheme="majorHAnsi" w:eastAsia="Times New Roman" w:hAnsiTheme="majorHAnsi" w:cstheme="majorHAnsi"/>
          <w:lang w:val="en-US"/>
        </w:rPr>
        <w:t>.</w:t>
      </w:r>
    </w:p>
    <w:p w14:paraId="34218DBC"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But the potentially very small positive effect a more diverse set of decision-agents, might very well be negated by the fact that all of the 5 diverse models would be worse, due to their more limited data. In other words; no – it isn’t likely to have had a large effect. But it would have been interesting to do both.</w:t>
      </w:r>
    </w:p>
    <w:p w14:paraId="06472643" w14:textId="77777777" w:rsidR="006C5258" w:rsidRPr="002D307B" w:rsidRDefault="006C5258" w:rsidP="006C5258">
      <w:pPr>
        <w:rPr>
          <w:rFonts w:asciiTheme="majorHAnsi" w:eastAsia="Times New Roman" w:hAnsiTheme="majorHAnsi" w:cstheme="majorHAnsi"/>
          <w:highlight w:val="white"/>
          <w:lang w:val="en-US"/>
        </w:rPr>
      </w:pPr>
    </w:p>
    <w:p w14:paraId="72939E52" w14:textId="77777777" w:rsidR="006C5258" w:rsidRPr="002D307B" w:rsidRDefault="006C5258" w:rsidP="006C5258">
      <w:pPr>
        <w:pStyle w:val="Heading2"/>
        <w:ind w:firstLine="0"/>
        <w:rPr>
          <w:rFonts w:asciiTheme="majorHAnsi" w:hAnsiTheme="majorHAnsi" w:cstheme="majorHAnsi"/>
          <w:highlight w:val="white"/>
          <w:lang w:val="en-US"/>
        </w:rPr>
      </w:pPr>
      <w:bookmarkStart w:id="37" w:name="_Toc57284947"/>
      <w:r w:rsidRPr="002D307B">
        <w:rPr>
          <w:rFonts w:asciiTheme="majorHAnsi" w:hAnsiTheme="majorHAnsi" w:cstheme="majorHAnsi"/>
          <w:highlight w:val="white"/>
          <w:lang w:val="en-US"/>
        </w:rPr>
        <w:t>4.2 Pipeline</w:t>
      </w:r>
      <w:bookmarkEnd w:id="37"/>
    </w:p>
    <w:p w14:paraId="242DA2A8" w14:textId="5258203D" w:rsidR="006C5258" w:rsidRPr="002D307B" w:rsidRDefault="006C5258" w:rsidP="006C5258">
      <w:pPr>
        <w:pStyle w:val="Heading3"/>
        <w:ind w:firstLine="0"/>
        <w:rPr>
          <w:rFonts w:asciiTheme="majorHAnsi" w:hAnsiTheme="majorHAnsi" w:cstheme="majorHAnsi"/>
          <w:highlight w:val="white"/>
          <w:lang w:val="en-US"/>
        </w:rPr>
      </w:pPr>
      <w:bookmarkStart w:id="38" w:name="_Toc57284948"/>
      <w:r w:rsidRPr="002D307B">
        <w:rPr>
          <w:rFonts w:asciiTheme="majorHAnsi" w:hAnsiTheme="majorHAnsi" w:cstheme="majorHAnsi"/>
          <w:highlight w:val="white"/>
          <w:lang w:val="en-US"/>
        </w:rPr>
        <w:t xml:space="preserve">4.2.1 </w:t>
      </w:r>
      <w:bookmarkEnd w:id="38"/>
      <w:r w:rsidR="0095449C">
        <w:rPr>
          <w:rFonts w:asciiTheme="majorHAnsi" w:hAnsiTheme="majorHAnsi" w:cstheme="majorHAnsi"/>
          <w:highlight w:val="white"/>
          <w:lang w:val="en-US"/>
        </w:rPr>
        <w:t>How did an i</w:t>
      </w:r>
      <w:r w:rsidR="0095449C" w:rsidRPr="002D307B">
        <w:rPr>
          <w:rFonts w:asciiTheme="majorHAnsi" w:hAnsiTheme="majorHAnsi" w:cstheme="majorHAnsi"/>
          <w:highlight w:val="white"/>
          <w:lang w:val="en-US"/>
        </w:rPr>
        <w:t>mplementation of pipeline in replication</w:t>
      </w:r>
      <w:r w:rsidR="0095449C">
        <w:rPr>
          <w:rFonts w:asciiTheme="majorHAnsi" w:hAnsiTheme="majorHAnsi" w:cstheme="majorHAnsi"/>
          <w:highlight w:val="white"/>
          <w:lang w:val="en-US"/>
        </w:rPr>
        <w:t xml:space="preserve"> work out?</w:t>
      </w:r>
    </w:p>
    <w:p w14:paraId="05C5CC0B"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p>
    <w:p w14:paraId="103180A4" w14:textId="77777777" w:rsidR="006C5258" w:rsidRPr="002D307B" w:rsidRDefault="006C5258" w:rsidP="006C5258">
      <w:pPr>
        <w:ind w:firstLine="0"/>
        <w:rPr>
          <w:rFonts w:asciiTheme="majorHAnsi" w:eastAsia="Times New Roman" w:hAnsiTheme="majorHAnsi" w:cstheme="majorHAnsi"/>
          <w:highlight w:val="white"/>
          <w:lang w:val="en-US"/>
        </w:rPr>
      </w:pPr>
    </w:p>
    <w:p w14:paraId="5620C15C"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Notes:</w:t>
      </w:r>
    </w:p>
    <w:p w14:paraId="41A6BF96" w14:textId="77777777" w:rsidR="006C5258"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Hard (poor transparency)</w:t>
      </w:r>
    </w:p>
    <w:p w14:paraId="3510BD2D" w14:textId="77777777" w:rsidR="006C5258" w:rsidRPr="00C453E2" w:rsidRDefault="006C5258" w:rsidP="006C5258">
      <w:pPr>
        <w:pStyle w:val="BodyText"/>
        <w:ind w:firstLine="0"/>
        <w:rPr>
          <w:highlight w:val="white"/>
          <w:lang w:val="en-US"/>
        </w:rPr>
      </w:pPr>
      <w:r>
        <w:rPr>
          <w:highlight w:val="white"/>
          <w:lang w:val="en-US"/>
        </w:rPr>
        <w:br/>
      </w:r>
      <w:r w:rsidRPr="00C453E2">
        <w:rPr>
          <w:highlight w:val="white"/>
          <w:lang w:val="en-US"/>
        </w:rPr>
        <w:t>To underline how much more shit the predictions will get when you’re rigorous</w:t>
      </w:r>
      <w:r w:rsidRPr="00C453E2">
        <w:rPr>
          <w:highlight w:val="white"/>
          <w:lang w:val="en-US"/>
        </w:rPr>
        <w:br/>
        <w:t>With increased conservatism, how good are the results really?</w:t>
      </w:r>
    </w:p>
    <w:p w14:paraId="5E363F76" w14:textId="77777777" w:rsidR="006C5258" w:rsidRPr="002D307B" w:rsidRDefault="006C5258" w:rsidP="006C5258">
      <w:pPr>
        <w:ind w:firstLine="0"/>
        <w:rPr>
          <w:rFonts w:asciiTheme="majorHAnsi" w:eastAsia="Times New Roman" w:hAnsiTheme="majorHAnsi" w:cstheme="majorHAnsi"/>
          <w:highlight w:val="white"/>
          <w:lang w:val="en-US"/>
        </w:rPr>
      </w:pPr>
    </w:p>
    <w:p w14:paraId="622D8315" w14:textId="1B69A206" w:rsidR="006C5258" w:rsidRPr="002D307B" w:rsidRDefault="006C5258" w:rsidP="006C5258">
      <w:pPr>
        <w:pStyle w:val="Heading3"/>
        <w:ind w:firstLine="0"/>
        <w:rPr>
          <w:rFonts w:asciiTheme="majorHAnsi" w:hAnsiTheme="majorHAnsi" w:cstheme="majorHAnsi"/>
          <w:highlight w:val="white"/>
          <w:lang w:val="en-US"/>
        </w:rPr>
      </w:pPr>
      <w:bookmarkStart w:id="39" w:name="_Toc57284949"/>
      <w:r w:rsidRPr="002D307B">
        <w:rPr>
          <w:rFonts w:asciiTheme="majorHAnsi" w:hAnsiTheme="majorHAnsi" w:cstheme="majorHAnsi"/>
          <w:highlight w:val="white"/>
          <w:lang w:val="en-US"/>
        </w:rPr>
        <w:t xml:space="preserve">4.2.2 </w:t>
      </w:r>
      <w:bookmarkEnd w:id="39"/>
      <w:r w:rsidR="0095449C">
        <w:rPr>
          <w:rFonts w:asciiTheme="majorHAnsi" w:hAnsiTheme="majorHAnsi" w:cstheme="majorHAnsi"/>
          <w:highlight w:val="white"/>
          <w:lang w:val="en-US"/>
        </w:rPr>
        <w:t>Important lessons learned from conservative replication</w:t>
      </w:r>
    </w:p>
    <w:p w14:paraId="070AA814"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p>
    <w:p w14:paraId="3EDECCE0" w14:textId="77777777" w:rsidR="006C5258" w:rsidRPr="002D307B" w:rsidRDefault="006C5258" w:rsidP="006C5258">
      <w:pPr>
        <w:ind w:firstLine="0"/>
        <w:rPr>
          <w:rFonts w:asciiTheme="majorHAnsi" w:eastAsia="Times New Roman" w:hAnsiTheme="majorHAnsi" w:cstheme="majorHAnsi"/>
          <w:highlight w:val="white"/>
          <w:lang w:val="en-US"/>
        </w:rPr>
      </w:pPr>
    </w:p>
    <w:p w14:paraId="04667D67"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Notes:</w:t>
      </w:r>
    </w:p>
    <w:p w14:paraId="7567BB70" w14:textId="77777777" w:rsidR="001511F1" w:rsidRDefault="001511F1" w:rsidP="006C5258">
      <w:pPr>
        <w:ind w:firstLine="0"/>
        <w:rPr>
          <w:rFonts w:asciiTheme="majorHAnsi" w:hAnsiTheme="majorHAnsi" w:cstheme="majorHAnsi"/>
          <w:lang w:val="en-US"/>
        </w:rPr>
      </w:pPr>
    </w:p>
    <w:p w14:paraId="2582A1FF" w14:textId="49D8D932" w:rsidR="001511F1" w:rsidRDefault="001511F1" w:rsidP="006C5258">
      <w:pPr>
        <w:ind w:firstLine="0"/>
        <w:rPr>
          <w:rFonts w:asciiTheme="majorHAnsi" w:hAnsiTheme="majorHAnsi" w:cstheme="majorHAnsi"/>
          <w:lang w:val="en-US"/>
        </w:rPr>
      </w:pPr>
      <w:r>
        <w:rPr>
          <w:rFonts w:asciiTheme="majorHAnsi" w:hAnsiTheme="majorHAnsi" w:cstheme="majorHAnsi"/>
          <w:lang w:val="en-US"/>
        </w:rPr>
        <w:t>Labels are biased, and based upon culture.</w:t>
      </w:r>
    </w:p>
    <w:p w14:paraId="1F111D58" w14:textId="26373FAB" w:rsidR="001511F1" w:rsidRDefault="001511F1" w:rsidP="001511F1">
      <w:pPr>
        <w:pStyle w:val="BodyText"/>
        <w:rPr>
          <w:lang w:val="en-US"/>
        </w:rPr>
      </w:pPr>
      <w:r>
        <w:rPr>
          <w:lang w:val="en-US"/>
        </w:rPr>
        <w:t>So is language</w:t>
      </w:r>
      <w:r w:rsidR="00CC2D77">
        <w:rPr>
          <w:lang w:val="en-US"/>
        </w:rPr>
        <w:t>/way of speaking</w:t>
      </w:r>
    </w:p>
    <w:p w14:paraId="16E651A5" w14:textId="2105581E" w:rsidR="00DC6DED" w:rsidRDefault="00CC2D77" w:rsidP="00CC2D77">
      <w:pPr>
        <w:pStyle w:val="BodyText"/>
        <w:numPr>
          <w:ilvl w:val="0"/>
          <w:numId w:val="23"/>
        </w:numPr>
        <w:rPr>
          <w:lang w:val="en-US"/>
        </w:rPr>
      </w:pPr>
      <w:r>
        <w:rPr>
          <w:lang w:val="en-US"/>
        </w:rPr>
        <w:t>Hard to know whether differences in performance are due to</w:t>
      </w:r>
      <w:r w:rsidR="00A57215">
        <w:rPr>
          <w:lang w:val="en-US"/>
        </w:rPr>
        <w:t>:</w:t>
      </w:r>
    </w:p>
    <w:p w14:paraId="4188A6D5" w14:textId="60B6CDCE" w:rsidR="00DC6DED" w:rsidRDefault="00CC2D77" w:rsidP="00DC6DED">
      <w:pPr>
        <w:pStyle w:val="BodyText"/>
        <w:numPr>
          <w:ilvl w:val="1"/>
          <w:numId w:val="23"/>
        </w:numPr>
        <w:rPr>
          <w:lang w:val="en-US"/>
        </w:rPr>
      </w:pPr>
      <w:r>
        <w:rPr>
          <w:lang w:val="en-US"/>
        </w:rPr>
        <w:t>biased labels</w:t>
      </w:r>
    </w:p>
    <w:p w14:paraId="50C55923" w14:textId="74E9D3A4" w:rsidR="00DC6DED" w:rsidRDefault="00CC2D77" w:rsidP="00DC6DED">
      <w:pPr>
        <w:pStyle w:val="BodyText"/>
        <w:numPr>
          <w:ilvl w:val="1"/>
          <w:numId w:val="23"/>
        </w:numPr>
        <w:rPr>
          <w:lang w:val="en-US"/>
        </w:rPr>
      </w:pPr>
      <w:r>
        <w:rPr>
          <w:lang w:val="en-US"/>
        </w:rPr>
        <w:t>difference in language</w:t>
      </w:r>
    </w:p>
    <w:p w14:paraId="68A411CE" w14:textId="48360B0F" w:rsidR="00DC6DED" w:rsidRDefault="00007013" w:rsidP="00DC6DED">
      <w:pPr>
        <w:pStyle w:val="BodyText"/>
        <w:numPr>
          <w:ilvl w:val="1"/>
          <w:numId w:val="23"/>
        </w:numPr>
        <w:rPr>
          <w:lang w:val="en-US"/>
        </w:rPr>
      </w:pPr>
      <w:r>
        <w:rPr>
          <w:lang w:val="en-US"/>
        </w:rPr>
        <w:t>task differences</w:t>
      </w:r>
    </w:p>
    <w:p w14:paraId="30925A57" w14:textId="22F6E7D0" w:rsidR="00CC2D77" w:rsidRDefault="00DC6DED" w:rsidP="00DC6DED">
      <w:pPr>
        <w:pStyle w:val="BodyText"/>
        <w:numPr>
          <w:ilvl w:val="1"/>
          <w:numId w:val="23"/>
        </w:numPr>
        <w:rPr>
          <w:lang w:val="en-US"/>
        </w:rPr>
      </w:pPr>
      <w:r>
        <w:rPr>
          <w:lang w:val="en-US"/>
        </w:rPr>
        <w:t>difference in machine learning algorithm</w:t>
      </w:r>
    </w:p>
    <w:p w14:paraId="7527D3DA" w14:textId="346D295D" w:rsidR="0087658E" w:rsidRDefault="0087658E" w:rsidP="00DC6DED">
      <w:pPr>
        <w:pStyle w:val="BodyText"/>
        <w:numPr>
          <w:ilvl w:val="1"/>
          <w:numId w:val="23"/>
        </w:numPr>
        <w:rPr>
          <w:lang w:val="en-US"/>
        </w:rPr>
      </w:pPr>
      <w:r>
        <w:rPr>
          <w:lang w:val="en-US"/>
        </w:rPr>
        <w:t>arbitrary choices for tuning</w:t>
      </w:r>
    </w:p>
    <w:p w14:paraId="7C478FFF" w14:textId="09D44B77" w:rsidR="00007013" w:rsidRDefault="00007013" w:rsidP="00DC6DED">
      <w:pPr>
        <w:pStyle w:val="BodyText"/>
        <w:numPr>
          <w:ilvl w:val="1"/>
          <w:numId w:val="23"/>
        </w:numPr>
        <w:rPr>
          <w:lang w:val="en-US"/>
        </w:rPr>
      </w:pPr>
      <w:r>
        <w:rPr>
          <w:lang w:val="en-US"/>
        </w:rPr>
        <w:t>a mixture of all (could balance each other out, if in opposite directions (some make it harder for the Danish corpus, some make it easier)</w:t>
      </w:r>
    </w:p>
    <w:p w14:paraId="7544EC7F" w14:textId="77777777" w:rsidR="001511F1" w:rsidRPr="001511F1" w:rsidRDefault="001511F1" w:rsidP="001511F1">
      <w:pPr>
        <w:pStyle w:val="BodyText"/>
        <w:rPr>
          <w:lang w:val="en-US"/>
        </w:rPr>
      </w:pPr>
    </w:p>
    <w:p w14:paraId="6AE58B97" w14:textId="278E9F51"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hAnsiTheme="majorHAnsi" w:cstheme="majorHAnsi"/>
          <w:lang w:val="en-US"/>
        </w:rPr>
        <w:t>ML methods not robust to language differences and task differences.</w:t>
      </w:r>
    </w:p>
    <w:p w14:paraId="451E3F94" w14:textId="51E5BD41" w:rsidR="006D37B4" w:rsidRPr="006D37B4" w:rsidRDefault="006C5258" w:rsidP="006D37B4">
      <w:pPr>
        <w:ind w:firstLine="0"/>
        <w:rPr>
          <w:rFonts w:asciiTheme="majorHAnsi" w:eastAsia="Times New Roman" w:hAnsiTheme="majorHAnsi" w:cstheme="majorHAnsi"/>
          <w:b/>
          <w:bCs/>
          <w:highlight w:val="white"/>
          <w:lang w:val="en-US"/>
        </w:rPr>
      </w:pPr>
      <w:r w:rsidRPr="002D307B">
        <w:rPr>
          <w:rFonts w:asciiTheme="majorHAnsi" w:hAnsiTheme="majorHAnsi" w:cstheme="majorHAnsi"/>
          <w:highlight w:val="white"/>
          <w:lang w:val="en-US"/>
        </w:rPr>
        <w:t>Performance isn’t robust (determined by differences)</w:t>
      </w:r>
    </w:p>
    <w:p w14:paraId="446C2B02" w14:textId="77777777" w:rsidR="006D37B4" w:rsidRDefault="006D37B4" w:rsidP="006C5258">
      <w:pPr>
        <w:pStyle w:val="BodyText"/>
        <w:ind w:firstLine="0"/>
        <w:rPr>
          <w:highlight w:val="white"/>
          <w:lang w:val="en-US"/>
        </w:rPr>
      </w:pPr>
    </w:p>
    <w:p w14:paraId="6A2E34F6" w14:textId="248AE608" w:rsidR="006C5258" w:rsidRPr="00EE53E1" w:rsidRDefault="006C5258" w:rsidP="00EE53E1">
      <w:pPr>
        <w:spacing w:line="240" w:lineRule="auto"/>
        <w:ind w:firstLine="0"/>
        <w:rPr>
          <w:rFonts w:ascii="Times New Roman" w:eastAsia="Times New Roman" w:hAnsi="Times New Roman" w:cs="Times New Roman"/>
          <w:sz w:val="24"/>
          <w:szCs w:val="24"/>
          <w:lang w:val="en-US"/>
        </w:rPr>
      </w:pPr>
      <w:r w:rsidRPr="00E173E2">
        <w:rPr>
          <w:rFonts w:ascii="Arial" w:eastAsia="Times New Roman" w:hAnsi="Arial"/>
          <w:color w:val="000000"/>
          <w:lang w:val="en-US"/>
        </w:rPr>
        <w:t>To underline how much more shit the predictions will get when you’re rigorous</w:t>
      </w:r>
      <w:r w:rsidRPr="00E173E2">
        <w:rPr>
          <w:rFonts w:ascii="Arial" w:eastAsia="Times New Roman" w:hAnsi="Arial"/>
          <w:color w:val="000000"/>
          <w:lang w:val="en-US"/>
        </w:rPr>
        <w:br/>
        <w:t>With increased conservatism, how good are the results really?</w:t>
      </w:r>
    </w:p>
    <w:p w14:paraId="09B2B117" w14:textId="44726A2E" w:rsidR="006C5258" w:rsidRDefault="006C5258" w:rsidP="006C5258">
      <w:pPr>
        <w:pStyle w:val="BodyText"/>
        <w:ind w:firstLine="0"/>
        <w:rPr>
          <w:highlight w:val="white"/>
          <w:lang w:val="en-US"/>
        </w:rPr>
      </w:pPr>
    </w:p>
    <w:p w14:paraId="74605035" w14:textId="1EF07B82" w:rsidR="001A0B5E" w:rsidRDefault="001A0B5E" w:rsidP="006C5258">
      <w:pPr>
        <w:pStyle w:val="BodyText"/>
        <w:ind w:firstLine="0"/>
        <w:rPr>
          <w:highlight w:val="white"/>
          <w:lang w:val="en-US"/>
        </w:rPr>
      </w:pPr>
      <w:r>
        <w:rPr>
          <w:highlight w:val="white"/>
          <w:lang w:val="en-US"/>
        </w:rPr>
        <w:t>Results real good if overfit</w:t>
      </w:r>
      <w:bookmarkStart w:id="40" w:name="_GoBack"/>
      <w:bookmarkEnd w:id="40"/>
    </w:p>
    <w:p w14:paraId="36BEC7CE" w14:textId="77777777" w:rsidR="001A0B5E" w:rsidRDefault="001A0B5E" w:rsidP="006C5258">
      <w:pPr>
        <w:pStyle w:val="BodyText"/>
        <w:ind w:firstLine="0"/>
        <w:rPr>
          <w:highlight w:val="white"/>
          <w:lang w:val="en-US"/>
        </w:rPr>
      </w:pPr>
    </w:p>
    <w:p w14:paraId="27406C2A" w14:textId="77777777" w:rsidR="006C5258" w:rsidRPr="00217E95" w:rsidRDefault="006C5258" w:rsidP="006C5258">
      <w:pPr>
        <w:spacing w:line="240" w:lineRule="auto"/>
        <w:ind w:firstLine="0"/>
        <w:rPr>
          <w:rFonts w:ascii="Times New Roman" w:eastAsia="Times New Roman" w:hAnsi="Times New Roman" w:cs="Times New Roman"/>
          <w:sz w:val="24"/>
          <w:szCs w:val="24"/>
          <w:lang w:val="en-US"/>
        </w:rPr>
      </w:pPr>
      <w:r w:rsidRPr="00217E95">
        <w:rPr>
          <w:rFonts w:ascii="Arial" w:eastAsia="Times New Roman" w:hAnsi="Arial"/>
          <w:b/>
          <w:bCs/>
          <w:color w:val="000000"/>
          <w:lang w:val="en-US"/>
        </w:rPr>
        <w:lastRenderedPageBreak/>
        <w:t>Discussion:</w:t>
      </w:r>
    </w:p>
    <w:p w14:paraId="6D82528F" w14:textId="77777777" w:rsidR="006C5258" w:rsidRPr="00217E95" w:rsidRDefault="006C5258" w:rsidP="006C5258">
      <w:pPr>
        <w:spacing w:line="240" w:lineRule="auto"/>
        <w:ind w:firstLine="0"/>
        <w:rPr>
          <w:rFonts w:ascii="Times New Roman" w:eastAsia="Times New Roman" w:hAnsi="Times New Roman" w:cs="Times New Roman"/>
          <w:sz w:val="24"/>
          <w:szCs w:val="24"/>
          <w:lang w:val="en-US"/>
        </w:rPr>
      </w:pPr>
      <w:r w:rsidRPr="00217E95">
        <w:rPr>
          <w:rFonts w:ascii="Arial" w:eastAsia="Times New Roman" w:hAnsi="Arial"/>
          <w:color w:val="000000"/>
          <w:lang w:val="en-US"/>
        </w:rPr>
        <w:t>Many choices have to do with handycrafts and arbitrary choices (tuning)</w:t>
      </w:r>
    </w:p>
    <w:p w14:paraId="3BA626D8" w14:textId="77777777" w:rsidR="006C5258" w:rsidRPr="00217E95" w:rsidRDefault="006C5258" w:rsidP="006C5258">
      <w:pPr>
        <w:spacing w:line="240" w:lineRule="auto"/>
        <w:ind w:firstLine="0"/>
        <w:rPr>
          <w:rFonts w:ascii="Times New Roman" w:eastAsia="Times New Roman" w:hAnsi="Times New Roman" w:cs="Times New Roman"/>
          <w:sz w:val="24"/>
          <w:szCs w:val="24"/>
          <w:lang w:val="en-US"/>
        </w:rPr>
      </w:pPr>
      <w:r w:rsidRPr="00217E95">
        <w:rPr>
          <w:rFonts w:ascii="Arial" w:eastAsia="Times New Roman" w:hAnsi="Arial"/>
          <w:color w:val="000000"/>
          <w:u w:val="single"/>
          <w:lang w:val="en-US"/>
        </w:rPr>
        <w:t>We haven’t gotten enough research on principles of how to do this (</w:t>
      </w:r>
      <w:r w:rsidRPr="00217E95">
        <w:rPr>
          <w:rFonts w:ascii="Arial" w:eastAsia="Times New Roman" w:hAnsi="Arial"/>
          <w:color w:val="000000"/>
          <w:lang w:val="en-US"/>
        </w:rPr>
        <w:t>Right now up to individual experience of researchers)</w:t>
      </w:r>
    </w:p>
    <w:p w14:paraId="702CFFB6" w14:textId="77777777" w:rsidR="006C5258" w:rsidRPr="00217E95" w:rsidRDefault="006C5258" w:rsidP="006C5258">
      <w:pPr>
        <w:spacing w:line="240" w:lineRule="auto"/>
        <w:ind w:firstLine="0"/>
        <w:rPr>
          <w:rFonts w:ascii="Times New Roman" w:eastAsia="Times New Roman" w:hAnsi="Times New Roman" w:cs="Times New Roman"/>
          <w:sz w:val="24"/>
          <w:szCs w:val="24"/>
          <w:lang w:val="en-US"/>
        </w:rPr>
      </w:pPr>
      <w:r w:rsidRPr="00217E95">
        <w:rPr>
          <w:rFonts w:ascii="Arial" w:eastAsia="Times New Roman" w:hAnsi="Arial"/>
          <w:color w:val="000000"/>
          <w:lang w:val="en-US"/>
        </w:rPr>
        <w:t>Present the issue that this hasn’t been fixed by our paper either. Even with relatively simple algorithms. Deep learning would mean that this is even worse.</w:t>
      </w:r>
    </w:p>
    <w:p w14:paraId="095AE1C1" w14:textId="77777777" w:rsidR="006C5258" w:rsidRPr="00217E95" w:rsidRDefault="006C5258" w:rsidP="006C5258">
      <w:pPr>
        <w:pStyle w:val="BodyText"/>
        <w:rPr>
          <w:highlight w:val="white"/>
          <w:lang w:val="en-US"/>
        </w:rPr>
      </w:pPr>
    </w:p>
    <w:p w14:paraId="7E936DAB" w14:textId="77777777" w:rsidR="006C5258" w:rsidRPr="002D307B" w:rsidRDefault="006C5258" w:rsidP="006C5258">
      <w:pPr>
        <w:pStyle w:val="Heading2"/>
        <w:ind w:firstLine="0"/>
        <w:rPr>
          <w:rFonts w:asciiTheme="majorHAnsi" w:hAnsiTheme="majorHAnsi" w:cstheme="majorHAnsi"/>
          <w:highlight w:val="white"/>
          <w:lang w:val="en-US"/>
        </w:rPr>
      </w:pPr>
      <w:bookmarkStart w:id="41" w:name="_Toc57284950"/>
      <w:r w:rsidRPr="002D307B">
        <w:rPr>
          <w:rFonts w:asciiTheme="majorHAnsi" w:hAnsiTheme="majorHAnsi" w:cstheme="majorHAnsi"/>
          <w:highlight w:val="white"/>
          <w:lang w:val="en-US"/>
        </w:rPr>
        <w:t>4.3 Where does research go from here?</w:t>
      </w:r>
      <w:bookmarkEnd w:id="41"/>
    </w:p>
    <w:p w14:paraId="78E3410A" w14:textId="77777777" w:rsidR="006C5258" w:rsidRPr="002D307B" w:rsidRDefault="006C5258" w:rsidP="006C5258">
      <w:pPr>
        <w:pStyle w:val="Heading3"/>
        <w:ind w:firstLine="0"/>
        <w:rPr>
          <w:rFonts w:asciiTheme="majorHAnsi" w:hAnsiTheme="majorHAnsi" w:cstheme="majorHAnsi"/>
          <w:highlight w:val="white"/>
          <w:lang w:val="en-US"/>
        </w:rPr>
      </w:pPr>
      <w:bookmarkStart w:id="42" w:name="_Toc57284951"/>
      <w:r w:rsidRPr="002D307B">
        <w:rPr>
          <w:rFonts w:asciiTheme="majorHAnsi" w:hAnsiTheme="majorHAnsi" w:cstheme="majorHAnsi"/>
          <w:highlight w:val="white"/>
          <w:lang w:val="en-US"/>
        </w:rPr>
        <w:t xml:space="preserve">4.3.1 </w:t>
      </w:r>
      <w:r>
        <w:rPr>
          <w:rFonts w:asciiTheme="majorHAnsi" w:hAnsiTheme="majorHAnsi" w:cstheme="majorHAnsi"/>
          <w:highlight w:val="white"/>
          <w:lang w:val="en-US"/>
        </w:rPr>
        <w:t>Need for strict research principles</w:t>
      </w:r>
      <w:bookmarkEnd w:id="42"/>
    </w:p>
    <w:p w14:paraId="414309A7"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p>
    <w:p w14:paraId="43D63099" w14:textId="77777777" w:rsidR="006C5258" w:rsidRPr="002D307B" w:rsidRDefault="006C5258" w:rsidP="006C5258">
      <w:pPr>
        <w:ind w:firstLine="0"/>
        <w:rPr>
          <w:rFonts w:asciiTheme="majorHAnsi" w:eastAsia="Times New Roman" w:hAnsiTheme="majorHAnsi" w:cstheme="majorHAnsi"/>
          <w:highlight w:val="white"/>
          <w:lang w:val="en-US"/>
        </w:rPr>
      </w:pPr>
    </w:p>
    <w:p w14:paraId="0B132AC3"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Notes:</w:t>
      </w:r>
    </w:p>
    <w:p w14:paraId="795C31C2" w14:textId="77777777" w:rsidR="006C5258" w:rsidRDefault="006C5258" w:rsidP="006C5258">
      <w:pPr>
        <w:ind w:firstLine="0"/>
        <w:rPr>
          <w:rFonts w:asciiTheme="majorHAnsi" w:hAnsiTheme="majorHAnsi" w:cstheme="majorHAnsi"/>
          <w:highlight w:val="white"/>
          <w:lang w:val="en-US"/>
        </w:rPr>
      </w:pPr>
      <w:r w:rsidRPr="002D307B">
        <w:rPr>
          <w:rFonts w:asciiTheme="majorHAnsi" w:hAnsiTheme="majorHAnsi" w:cstheme="majorHAnsi"/>
          <w:highlight w:val="white"/>
          <w:lang w:val="en-US"/>
        </w:rPr>
        <w:t>To test generalizability and robustness</w:t>
      </w:r>
    </w:p>
    <w:p w14:paraId="60EDE526" w14:textId="77777777" w:rsidR="006C5258" w:rsidRDefault="006C5258" w:rsidP="006C5258">
      <w:pPr>
        <w:pStyle w:val="BodyText"/>
        <w:rPr>
          <w:highlight w:val="white"/>
          <w:lang w:val="en-US"/>
        </w:rPr>
      </w:pPr>
    </w:p>
    <w:p w14:paraId="217CBE72" w14:textId="77777777" w:rsidR="006C5258" w:rsidRPr="00015012" w:rsidRDefault="006C5258" w:rsidP="006C5258">
      <w:pPr>
        <w:spacing w:line="240" w:lineRule="auto"/>
        <w:ind w:firstLine="0"/>
        <w:rPr>
          <w:rFonts w:ascii="Times New Roman" w:eastAsia="Times New Roman" w:hAnsi="Times New Roman" w:cs="Times New Roman"/>
          <w:sz w:val="24"/>
          <w:szCs w:val="24"/>
          <w:lang w:val="en-US"/>
        </w:rPr>
      </w:pPr>
      <w:r w:rsidRPr="00015012">
        <w:rPr>
          <w:rFonts w:ascii="Arial" w:eastAsia="Times New Roman" w:hAnsi="Arial"/>
          <w:b/>
          <w:bCs/>
          <w:color w:val="000000"/>
          <w:lang w:val="en-US"/>
        </w:rPr>
        <w:t>Discussion:</w:t>
      </w:r>
    </w:p>
    <w:p w14:paraId="49A2D482" w14:textId="77777777" w:rsidR="006C5258" w:rsidRPr="00015012" w:rsidRDefault="006C5258" w:rsidP="006C5258">
      <w:pPr>
        <w:spacing w:line="240" w:lineRule="auto"/>
        <w:ind w:firstLine="0"/>
        <w:rPr>
          <w:rFonts w:ascii="Times New Roman" w:eastAsia="Times New Roman" w:hAnsi="Times New Roman" w:cs="Times New Roman"/>
          <w:sz w:val="24"/>
          <w:szCs w:val="24"/>
          <w:lang w:val="en-US"/>
        </w:rPr>
      </w:pPr>
      <w:r w:rsidRPr="00015012">
        <w:rPr>
          <w:rFonts w:ascii="Arial" w:eastAsia="Times New Roman" w:hAnsi="Arial"/>
          <w:color w:val="000000"/>
          <w:lang w:val="en-US"/>
        </w:rPr>
        <w:t>Many choices have to do with handycrafts and arbitrary choices (tuning)</w:t>
      </w:r>
    </w:p>
    <w:p w14:paraId="06BF68CE" w14:textId="77777777" w:rsidR="006C5258" w:rsidRPr="00015012" w:rsidRDefault="006C5258" w:rsidP="006C5258">
      <w:pPr>
        <w:spacing w:line="240" w:lineRule="auto"/>
        <w:ind w:firstLine="0"/>
        <w:rPr>
          <w:rFonts w:ascii="Times New Roman" w:eastAsia="Times New Roman" w:hAnsi="Times New Roman" w:cs="Times New Roman"/>
          <w:sz w:val="24"/>
          <w:szCs w:val="24"/>
          <w:lang w:val="en-US"/>
        </w:rPr>
      </w:pPr>
      <w:r w:rsidRPr="00015012">
        <w:rPr>
          <w:rFonts w:ascii="Arial" w:eastAsia="Times New Roman" w:hAnsi="Arial"/>
          <w:color w:val="000000"/>
          <w:u w:val="single"/>
          <w:lang w:val="en-US"/>
        </w:rPr>
        <w:t>We haven’t gotten enough research on principles of how to do this (</w:t>
      </w:r>
      <w:r w:rsidRPr="00015012">
        <w:rPr>
          <w:rFonts w:ascii="Arial" w:eastAsia="Times New Roman" w:hAnsi="Arial"/>
          <w:color w:val="000000"/>
          <w:lang w:val="en-US"/>
        </w:rPr>
        <w:t>Right now up to individual experience of researchers)</w:t>
      </w:r>
    </w:p>
    <w:p w14:paraId="782457B0" w14:textId="77777777" w:rsidR="006C5258" w:rsidRPr="00015012" w:rsidRDefault="006C5258" w:rsidP="006C5258">
      <w:pPr>
        <w:spacing w:line="240" w:lineRule="auto"/>
        <w:ind w:firstLine="0"/>
        <w:rPr>
          <w:rFonts w:ascii="Times New Roman" w:eastAsia="Times New Roman" w:hAnsi="Times New Roman" w:cs="Times New Roman"/>
          <w:sz w:val="24"/>
          <w:szCs w:val="24"/>
          <w:lang w:val="en-US"/>
        </w:rPr>
      </w:pPr>
      <w:r w:rsidRPr="00015012">
        <w:rPr>
          <w:rFonts w:ascii="Arial" w:eastAsia="Times New Roman" w:hAnsi="Arial"/>
          <w:color w:val="000000"/>
          <w:lang w:val="en-US"/>
        </w:rPr>
        <w:t>Present the issue that this hasn’t been fixed by our paper either. Even with relatively simple algorithms. Deep learning would mean that this is even worse.</w:t>
      </w:r>
    </w:p>
    <w:p w14:paraId="2544E543" w14:textId="77777777" w:rsidR="006C5258" w:rsidRPr="00015012" w:rsidRDefault="006C5258" w:rsidP="006C5258">
      <w:pPr>
        <w:pStyle w:val="BodyText"/>
        <w:rPr>
          <w:highlight w:val="white"/>
          <w:lang w:val="en-US"/>
        </w:rPr>
      </w:pPr>
    </w:p>
    <w:p w14:paraId="5F1C0B96" w14:textId="77777777" w:rsidR="006C5258" w:rsidRPr="002D307B" w:rsidRDefault="006C5258" w:rsidP="006C5258">
      <w:pPr>
        <w:pStyle w:val="Heading3"/>
        <w:ind w:firstLine="0"/>
        <w:rPr>
          <w:rFonts w:asciiTheme="majorHAnsi" w:hAnsiTheme="majorHAnsi" w:cstheme="majorHAnsi"/>
          <w:highlight w:val="white"/>
          <w:lang w:val="en-US"/>
        </w:rPr>
      </w:pPr>
      <w:bookmarkStart w:id="43" w:name="_Toc57284952"/>
      <w:r w:rsidRPr="002D307B">
        <w:rPr>
          <w:rFonts w:asciiTheme="majorHAnsi" w:hAnsiTheme="majorHAnsi" w:cstheme="majorHAnsi"/>
          <w:highlight w:val="white"/>
          <w:lang w:val="en-US"/>
        </w:rPr>
        <w:t>4.3.</w:t>
      </w:r>
      <w:r>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More replications</w:t>
      </w:r>
      <w:bookmarkEnd w:id="43"/>
    </w:p>
    <w:p w14:paraId="51F567F0"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p>
    <w:p w14:paraId="4EA131FC" w14:textId="77777777" w:rsidR="006C5258" w:rsidRPr="002D307B" w:rsidRDefault="006C5258" w:rsidP="006C5258">
      <w:pPr>
        <w:ind w:firstLine="0"/>
        <w:rPr>
          <w:rFonts w:asciiTheme="majorHAnsi" w:eastAsia="Times New Roman" w:hAnsiTheme="majorHAnsi" w:cstheme="majorHAnsi"/>
          <w:highlight w:val="white"/>
          <w:lang w:val="en-US"/>
        </w:rPr>
      </w:pPr>
    </w:p>
    <w:p w14:paraId="19077B8C"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Notes:</w:t>
      </w:r>
    </w:p>
    <w:p w14:paraId="4F1B6C05" w14:textId="77777777" w:rsidR="006C5258" w:rsidRPr="002D307B" w:rsidRDefault="006C5258" w:rsidP="006C5258">
      <w:pPr>
        <w:ind w:firstLine="0"/>
        <w:rPr>
          <w:rFonts w:asciiTheme="majorHAnsi" w:hAnsiTheme="majorHAnsi" w:cstheme="majorHAnsi"/>
          <w:highlight w:val="white"/>
          <w:lang w:val="en-US"/>
        </w:rPr>
      </w:pPr>
      <w:r w:rsidRPr="002D307B">
        <w:rPr>
          <w:rFonts w:asciiTheme="majorHAnsi" w:hAnsiTheme="majorHAnsi" w:cstheme="majorHAnsi"/>
          <w:highlight w:val="white"/>
          <w:lang w:val="en-US"/>
        </w:rPr>
        <w:t>To test generalizability and robustness</w:t>
      </w:r>
    </w:p>
    <w:p w14:paraId="6A0BE490" w14:textId="77777777" w:rsidR="006C5258" w:rsidRPr="002D307B" w:rsidRDefault="006C5258" w:rsidP="006C5258">
      <w:pPr>
        <w:pStyle w:val="Heading3"/>
        <w:ind w:firstLine="0"/>
        <w:rPr>
          <w:rFonts w:asciiTheme="majorHAnsi" w:hAnsiTheme="majorHAnsi" w:cstheme="majorHAnsi"/>
          <w:highlight w:val="white"/>
          <w:lang w:val="en-US"/>
        </w:rPr>
      </w:pPr>
      <w:bookmarkStart w:id="44" w:name="_Toc57284953"/>
      <w:r w:rsidRPr="002D307B">
        <w:rPr>
          <w:rFonts w:asciiTheme="majorHAnsi" w:hAnsiTheme="majorHAnsi" w:cstheme="majorHAnsi"/>
          <w:highlight w:val="white"/>
          <w:lang w:val="en-US"/>
        </w:rPr>
        <w:t>4.3.</w:t>
      </w:r>
      <w:r>
        <w:rPr>
          <w:rFonts w:asciiTheme="majorHAnsi" w:hAnsiTheme="majorHAnsi" w:cstheme="majorHAnsi"/>
          <w:highlight w:val="white"/>
          <w:lang w:val="en-US"/>
        </w:rPr>
        <w:t>3</w:t>
      </w:r>
      <w:r w:rsidRPr="002D307B">
        <w:rPr>
          <w:rFonts w:asciiTheme="majorHAnsi" w:hAnsiTheme="majorHAnsi" w:cstheme="majorHAnsi"/>
          <w:highlight w:val="white"/>
          <w:lang w:val="en-US"/>
        </w:rPr>
        <w:t xml:space="preserve"> Better transparency, descriptions, + more open sciency</w:t>
      </w:r>
      <w:bookmarkEnd w:id="44"/>
    </w:p>
    <w:p w14:paraId="654C65F7" w14:textId="77777777" w:rsidR="006C5258" w:rsidRPr="002D307B" w:rsidRDefault="006C5258" w:rsidP="006C5258">
      <w:pPr>
        <w:spacing w:line="240" w:lineRule="auto"/>
        <w:ind w:firstLine="0"/>
        <w:rPr>
          <w:rFonts w:asciiTheme="majorHAnsi" w:hAnsiTheme="majorHAnsi" w:cstheme="majorHAnsi"/>
          <w:b/>
          <w:bCs/>
          <w:lang w:val="en-US"/>
        </w:rPr>
      </w:pPr>
      <w:r w:rsidRPr="002D307B">
        <w:rPr>
          <w:rFonts w:asciiTheme="majorHAnsi" w:hAnsiTheme="majorHAnsi" w:cstheme="majorHAnsi"/>
          <w:b/>
          <w:bCs/>
          <w:lang w:val="en-US"/>
        </w:rPr>
        <w:t>Actual:</w:t>
      </w:r>
    </w:p>
    <w:p w14:paraId="3EF0A606" w14:textId="77777777" w:rsidR="006C5258" w:rsidRPr="002D307B" w:rsidRDefault="006C5258" w:rsidP="006C5258">
      <w:pPr>
        <w:spacing w:line="240" w:lineRule="auto"/>
        <w:ind w:firstLine="0"/>
        <w:rPr>
          <w:rFonts w:asciiTheme="majorHAnsi" w:hAnsiTheme="majorHAnsi" w:cstheme="majorHAnsi"/>
          <w:lang w:val="en-US"/>
        </w:rPr>
      </w:pPr>
      <w:r w:rsidRPr="002D307B">
        <w:rPr>
          <w:rFonts w:asciiTheme="majorHAnsi" w:hAnsiTheme="majorHAnsi" w:cstheme="majorHAnsi"/>
          <w:lang w:val="en-US"/>
        </w:rPr>
        <w:t>S</w:t>
      </w:r>
    </w:p>
    <w:p w14:paraId="311E003C" w14:textId="77777777" w:rsidR="006C5258" w:rsidRPr="002D307B" w:rsidRDefault="006C5258" w:rsidP="006C5258">
      <w:pPr>
        <w:spacing w:line="240" w:lineRule="auto"/>
        <w:ind w:firstLine="0"/>
        <w:rPr>
          <w:rFonts w:asciiTheme="majorHAnsi" w:hAnsiTheme="majorHAnsi" w:cstheme="majorHAnsi"/>
          <w:lang w:val="en-US"/>
        </w:rPr>
      </w:pPr>
    </w:p>
    <w:p w14:paraId="66FBBF48" w14:textId="77777777" w:rsidR="006C5258" w:rsidRPr="002D307B" w:rsidRDefault="006C5258" w:rsidP="006C5258">
      <w:pPr>
        <w:spacing w:line="240" w:lineRule="auto"/>
        <w:ind w:firstLine="0"/>
        <w:rPr>
          <w:rFonts w:asciiTheme="majorHAnsi" w:hAnsiTheme="majorHAnsi" w:cstheme="majorHAnsi"/>
          <w:b/>
          <w:bCs/>
          <w:lang w:val="en-US"/>
        </w:rPr>
      </w:pPr>
      <w:r w:rsidRPr="002D307B">
        <w:rPr>
          <w:rFonts w:asciiTheme="majorHAnsi" w:hAnsiTheme="majorHAnsi" w:cstheme="majorHAnsi"/>
          <w:b/>
          <w:bCs/>
          <w:lang w:val="en-US"/>
        </w:rPr>
        <w:t>Notes:</w:t>
      </w:r>
    </w:p>
    <w:p w14:paraId="62E623EA" w14:textId="77777777" w:rsidR="006C5258" w:rsidRPr="002D307B" w:rsidRDefault="006C5258" w:rsidP="006C5258">
      <w:pPr>
        <w:spacing w:line="240" w:lineRule="auto"/>
        <w:ind w:firstLine="0"/>
        <w:rPr>
          <w:rFonts w:asciiTheme="majorHAnsi" w:hAnsiTheme="majorHAnsi" w:cstheme="majorHAnsi"/>
          <w:lang w:val="en-US"/>
        </w:rPr>
      </w:pPr>
      <w:r w:rsidRPr="002D307B">
        <w:rPr>
          <w:rFonts w:asciiTheme="majorHAnsi" w:hAnsiTheme="majorHAnsi" w:cstheme="majorHAnsi"/>
          <w:lang w:val="en-US"/>
        </w:rPr>
        <w:t>This allows for more replications</w:t>
      </w:r>
    </w:p>
    <w:p w14:paraId="31FCC464" w14:textId="5583B9B8" w:rsidR="006C5258" w:rsidRDefault="006C5258" w:rsidP="006C5258">
      <w:pPr>
        <w:spacing w:line="240" w:lineRule="auto"/>
        <w:ind w:firstLine="0"/>
        <w:rPr>
          <w:rFonts w:asciiTheme="majorHAnsi" w:hAnsiTheme="majorHAnsi" w:cstheme="majorHAnsi"/>
          <w:lang w:val="en-US"/>
        </w:rPr>
      </w:pPr>
    </w:p>
    <w:p w14:paraId="3978A86D" w14:textId="64E23C9B" w:rsidR="00905070" w:rsidRDefault="00905070" w:rsidP="00905070">
      <w:pPr>
        <w:pStyle w:val="BodyText"/>
        <w:rPr>
          <w:lang w:val="en-US"/>
        </w:rPr>
      </w:pPr>
    </w:p>
    <w:p w14:paraId="563BEC6F" w14:textId="70ABAD98" w:rsidR="00905070" w:rsidRDefault="00905070" w:rsidP="00905070">
      <w:pPr>
        <w:pStyle w:val="BodyText"/>
        <w:rPr>
          <w:lang w:val="en-US"/>
        </w:rPr>
      </w:pPr>
    </w:p>
    <w:p w14:paraId="2D99E34F" w14:textId="77777777" w:rsidR="00905070" w:rsidRDefault="00905070" w:rsidP="00905070">
      <w:pPr>
        <w:pStyle w:val="Heading3"/>
        <w:ind w:firstLine="0"/>
        <w:rPr>
          <w:rFonts w:asciiTheme="majorHAnsi" w:hAnsiTheme="majorHAnsi" w:cstheme="majorHAnsi"/>
          <w:highlight w:val="white"/>
          <w:lang w:val="en-US"/>
        </w:rPr>
      </w:pPr>
      <w:bookmarkStart w:id="45" w:name="_Toc57287913"/>
      <w:r w:rsidRPr="002D307B">
        <w:rPr>
          <w:rFonts w:asciiTheme="majorHAnsi" w:hAnsiTheme="majorHAnsi" w:cstheme="majorHAnsi"/>
          <w:highlight w:val="white"/>
          <w:lang w:val="en-US"/>
        </w:rPr>
        <w:t>4.</w:t>
      </w:r>
      <w:r>
        <w:rPr>
          <w:rFonts w:asciiTheme="majorHAnsi" w:hAnsiTheme="majorHAnsi" w:cstheme="majorHAnsi"/>
          <w:highlight w:val="white"/>
          <w:lang w:val="en-US"/>
        </w:rPr>
        <w:t>2</w:t>
      </w:r>
      <w:r w:rsidRPr="002D307B">
        <w:rPr>
          <w:rFonts w:asciiTheme="majorHAnsi" w:hAnsiTheme="majorHAnsi" w:cstheme="majorHAnsi"/>
          <w:highlight w:val="white"/>
          <w:lang w:val="en-US"/>
        </w:rPr>
        <w:t>.</w:t>
      </w:r>
      <w:r>
        <w:rPr>
          <w:rFonts w:asciiTheme="majorHAnsi" w:hAnsiTheme="majorHAnsi" w:cstheme="majorHAnsi"/>
          <w:highlight w:val="white"/>
          <w:lang w:val="en-US"/>
        </w:rPr>
        <w:t>3</w:t>
      </w:r>
      <w:r w:rsidRPr="002D307B">
        <w:rPr>
          <w:rFonts w:asciiTheme="majorHAnsi" w:hAnsiTheme="majorHAnsi" w:cstheme="majorHAnsi"/>
          <w:highlight w:val="white"/>
          <w:lang w:val="en-US"/>
        </w:rPr>
        <w:t xml:space="preserve"> </w:t>
      </w:r>
      <w:bookmarkEnd w:id="45"/>
      <w:r>
        <w:rPr>
          <w:rFonts w:asciiTheme="majorHAnsi" w:hAnsiTheme="majorHAnsi" w:cstheme="majorHAnsi"/>
          <w:highlight w:val="white"/>
          <w:lang w:val="en-US"/>
        </w:rPr>
        <w:t>Further research</w:t>
      </w:r>
    </w:p>
    <w:p w14:paraId="03B216E8" w14:textId="77777777" w:rsidR="00905070" w:rsidRDefault="00905070" w:rsidP="00905070">
      <w:pPr>
        <w:pStyle w:val="BodyText"/>
        <w:numPr>
          <w:ilvl w:val="0"/>
          <w:numId w:val="22"/>
        </w:numPr>
        <w:rPr>
          <w:highlight w:val="white"/>
          <w:lang w:val="en-US"/>
        </w:rPr>
      </w:pPr>
      <w:r>
        <w:rPr>
          <w:highlight w:val="white"/>
          <w:lang w:val="en-US"/>
        </w:rPr>
        <w:t>Establish a widely accepted pipeline. It should be:</w:t>
      </w:r>
    </w:p>
    <w:p w14:paraId="62258783" w14:textId="77777777" w:rsidR="00905070" w:rsidRDefault="00905070" w:rsidP="00905070">
      <w:pPr>
        <w:pStyle w:val="BodyText"/>
        <w:numPr>
          <w:ilvl w:val="1"/>
          <w:numId w:val="22"/>
        </w:numPr>
        <w:rPr>
          <w:highlight w:val="white"/>
          <w:lang w:val="en-US"/>
        </w:rPr>
      </w:pPr>
      <w:r>
        <w:rPr>
          <w:highlight w:val="white"/>
          <w:lang w:val="en-US"/>
        </w:rPr>
        <w:t>Rigorous</w:t>
      </w:r>
    </w:p>
    <w:p w14:paraId="54CCA67F" w14:textId="77777777" w:rsidR="00905070" w:rsidRDefault="00905070" w:rsidP="00905070">
      <w:pPr>
        <w:pStyle w:val="BodyText"/>
        <w:numPr>
          <w:ilvl w:val="1"/>
          <w:numId w:val="22"/>
        </w:numPr>
        <w:rPr>
          <w:highlight w:val="white"/>
          <w:lang w:val="en-US"/>
        </w:rPr>
      </w:pPr>
      <w:r>
        <w:rPr>
          <w:highlight w:val="white"/>
          <w:lang w:val="en-US"/>
        </w:rPr>
        <w:lastRenderedPageBreak/>
        <w:t>Conservative</w:t>
      </w:r>
    </w:p>
    <w:p w14:paraId="4A1C4448" w14:textId="77777777" w:rsidR="00905070" w:rsidRDefault="00905070" w:rsidP="00905070">
      <w:pPr>
        <w:pStyle w:val="BodyText"/>
        <w:numPr>
          <w:ilvl w:val="1"/>
          <w:numId w:val="22"/>
        </w:numPr>
        <w:rPr>
          <w:highlight w:val="white"/>
          <w:lang w:val="en-US"/>
        </w:rPr>
      </w:pPr>
      <w:r>
        <w:rPr>
          <w:highlight w:val="white"/>
          <w:lang w:val="en-US"/>
        </w:rPr>
        <w:t>Transparent</w:t>
      </w:r>
    </w:p>
    <w:p w14:paraId="39745872" w14:textId="77777777" w:rsidR="00905070" w:rsidRDefault="00905070" w:rsidP="00905070">
      <w:pPr>
        <w:pStyle w:val="BodyText"/>
        <w:numPr>
          <w:ilvl w:val="0"/>
          <w:numId w:val="22"/>
        </w:numPr>
        <w:rPr>
          <w:highlight w:val="white"/>
          <w:lang w:val="en-US"/>
        </w:rPr>
      </w:pPr>
      <w:r>
        <w:rPr>
          <w:highlight w:val="white"/>
          <w:lang w:val="en-US"/>
        </w:rPr>
        <w:t>It allows for</w:t>
      </w:r>
    </w:p>
    <w:p w14:paraId="3F71E288" w14:textId="77777777" w:rsidR="00905070" w:rsidRDefault="00905070" w:rsidP="00905070">
      <w:pPr>
        <w:pStyle w:val="BodyText"/>
        <w:numPr>
          <w:ilvl w:val="1"/>
          <w:numId w:val="22"/>
        </w:numPr>
        <w:rPr>
          <w:highlight w:val="white"/>
          <w:lang w:val="en-US"/>
        </w:rPr>
      </w:pPr>
      <w:r>
        <w:rPr>
          <w:highlight w:val="white"/>
          <w:lang w:val="en-US"/>
        </w:rPr>
        <w:t>Replications</w:t>
      </w:r>
    </w:p>
    <w:p w14:paraId="0F0C6270" w14:textId="77777777" w:rsidR="00905070" w:rsidRPr="00843AE4" w:rsidRDefault="00905070" w:rsidP="00905070">
      <w:pPr>
        <w:pStyle w:val="BodyText"/>
        <w:numPr>
          <w:ilvl w:val="1"/>
          <w:numId w:val="22"/>
        </w:numPr>
        <w:rPr>
          <w:highlight w:val="white"/>
          <w:lang w:val="en-US"/>
        </w:rPr>
      </w:pPr>
      <w:r>
        <w:rPr>
          <w:highlight w:val="white"/>
          <w:lang w:val="en-US"/>
        </w:rPr>
        <w:t>Transparency</w:t>
      </w:r>
    </w:p>
    <w:p w14:paraId="052F903E" w14:textId="77777777" w:rsidR="00905070" w:rsidRPr="00905070" w:rsidRDefault="00905070" w:rsidP="00905070">
      <w:pPr>
        <w:pStyle w:val="BodyText"/>
        <w:rPr>
          <w:lang w:val="en-US"/>
        </w:rPr>
      </w:pPr>
    </w:p>
    <w:p w14:paraId="4906F7E2" w14:textId="77777777" w:rsidR="006C5258" w:rsidRPr="002D307B" w:rsidRDefault="006C5258" w:rsidP="006C5258">
      <w:pPr>
        <w:pStyle w:val="Heading1"/>
        <w:ind w:firstLine="0"/>
        <w:rPr>
          <w:rFonts w:asciiTheme="majorHAnsi" w:hAnsiTheme="majorHAnsi" w:cstheme="majorHAnsi"/>
          <w:highlight w:val="white"/>
          <w:lang w:val="en-US"/>
        </w:rPr>
      </w:pPr>
      <w:bookmarkStart w:id="46" w:name="_Toc57284954"/>
      <w:r w:rsidRPr="002D307B">
        <w:rPr>
          <w:rFonts w:asciiTheme="majorHAnsi" w:hAnsiTheme="majorHAnsi" w:cstheme="majorHAnsi"/>
          <w:highlight w:val="white"/>
          <w:lang w:val="en-US"/>
        </w:rPr>
        <w:t>5. Conclusion</w:t>
      </w:r>
      <w:bookmarkEnd w:id="46"/>
    </w:p>
    <w:p w14:paraId="2B6084DA" w14:textId="77777777"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 paper:</w:t>
      </w:r>
    </w:p>
    <w:p w14:paraId="30D55A51"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w:t>
      </w:r>
    </w:p>
    <w:p w14:paraId="03F694F8" w14:textId="77777777" w:rsidR="006C5258" w:rsidRDefault="006C5258" w:rsidP="006C5258">
      <w:pPr>
        <w:rPr>
          <w:rFonts w:asciiTheme="majorHAnsi" w:eastAsia="Times New Roman" w:hAnsiTheme="majorHAnsi" w:cstheme="majorHAnsi"/>
          <w:highlight w:val="white"/>
          <w:lang w:val="en-US"/>
        </w:rPr>
      </w:pPr>
    </w:p>
    <w:p w14:paraId="25BDA2C5" w14:textId="77777777" w:rsidR="006C5258" w:rsidRPr="002D307B" w:rsidRDefault="006C5258" w:rsidP="006C5258">
      <w:pPr>
        <w:pStyle w:val="Heading1"/>
        <w:ind w:firstLine="0"/>
        <w:rPr>
          <w:rFonts w:asciiTheme="majorHAnsi" w:hAnsiTheme="majorHAnsi" w:cstheme="majorHAnsi"/>
          <w:highlight w:val="white"/>
          <w:lang w:val="en-US"/>
        </w:rPr>
      </w:pPr>
      <w:r w:rsidRPr="002D307B">
        <w:rPr>
          <w:rFonts w:asciiTheme="majorHAnsi" w:hAnsiTheme="majorHAnsi" w:cstheme="majorHAnsi"/>
          <w:highlight w:val="white"/>
          <w:lang w:val="en-US"/>
        </w:rPr>
        <w:t xml:space="preserve">6. </w:t>
      </w:r>
      <w:r>
        <w:rPr>
          <w:rFonts w:asciiTheme="majorHAnsi" w:hAnsiTheme="majorHAnsi" w:cstheme="majorHAnsi"/>
          <w:highlight w:val="white"/>
          <w:lang w:val="en-US"/>
        </w:rPr>
        <w:t>Acknowledgements</w:t>
      </w:r>
    </w:p>
    <w:p w14:paraId="771A2DA3" w14:textId="77777777" w:rsidR="006C5258" w:rsidRPr="00A926CC" w:rsidRDefault="006C5258" w:rsidP="006C5258">
      <w:pPr>
        <w:pStyle w:val="BodyText"/>
        <w:rPr>
          <w:highlight w:val="white"/>
          <w:lang w:val="en-US"/>
        </w:rPr>
      </w:pPr>
      <w:r>
        <w:rPr>
          <w:highlight w:val="white"/>
          <w:lang w:val="en-US"/>
        </w:rPr>
        <w:t>s</w:t>
      </w:r>
    </w:p>
    <w:p w14:paraId="4255D0C2" w14:textId="77777777" w:rsidR="006C5258" w:rsidRPr="002D307B" w:rsidRDefault="006C5258" w:rsidP="006C5258">
      <w:pPr>
        <w:pStyle w:val="Heading1"/>
        <w:ind w:firstLine="0"/>
        <w:rPr>
          <w:rFonts w:asciiTheme="majorHAnsi" w:hAnsiTheme="majorHAnsi" w:cstheme="majorHAnsi"/>
          <w:highlight w:val="white"/>
          <w:lang w:val="en-US"/>
        </w:rPr>
      </w:pPr>
      <w:bookmarkStart w:id="47" w:name="_Toc57284955"/>
      <w:r>
        <w:rPr>
          <w:rFonts w:asciiTheme="majorHAnsi" w:hAnsiTheme="majorHAnsi" w:cstheme="majorHAnsi"/>
          <w:highlight w:val="white"/>
          <w:lang w:val="en-US"/>
        </w:rPr>
        <w:t>7</w:t>
      </w:r>
      <w:r w:rsidRPr="002D307B">
        <w:rPr>
          <w:rFonts w:asciiTheme="majorHAnsi" w:hAnsiTheme="majorHAnsi" w:cstheme="majorHAnsi"/>
          <w:highlight w:val="white"/>
          <w:lang w:val="en-US"/>
        </w:rPr>
        <w:t>. References</w:t>
      </w:r>
      <w:bookmarkEnd w:id="47"/>
    </w:p>
    <w:p w14:paraId="713676C5" w14:textId="77777777" w:rsidR="006C5258" w:rsidRPr="002D307B" w:rsidRDefault="006C5258" w:rsidP="006C5258">
      <w:pPr>
        <w:pStyle w:val="Bibliography"/>
        <w:rPr>
          <w:rFonts w:asciiTheme="majorHAnsi" w:hAnsiTheme="majorHAnsi" w:cstheme="majorHAnsi"/>
          <w:lang w:val="en-US"/>
        </w:rPr>
      </w:pP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BIBL {"uncited":[],"omitted":[],"custom":[]} CSL_BIBLIOGRAPHY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lang w:val="en-US"/>
        </w:rPr>
        <w:t xml:space="preserve">Abell, F., Happé, F., &amp; Frith, U. (2000). Do triangles play tricks? Attribution of mental states to animated shapes in normal and abnormal development. </w:t>
      </w:r>
      <w:r w:rsidRPr="002D307B">
        <w:rPr>
          <w:rFonts w:asciiTheme="majorHAnsi" w:hAnsiTheme="majorHAnsi" w:cstheme="majorHAnsi"/>
          <w:i/>
          <w:iCs/>
          <w:lang w:val="en-US"/>
        </w:rPr>
        <w:t>Cognitive Development</w:t>
      </w:r>
      <w:r w:rsidRPr="002D307B">
        <w:rPr>
          <w:rFonts w:asciiTheme="majorHAnsi" w:hAnsiTheme="majorHAnsi" w:cstheme="majorHAnsi"/>
          <w:lang w:val="en-US"/>
        </w:rPr>
        <w:t xml:space="preserve">, </w:t>
      </w:r>
      <w:r w:rsidRPr="002D307B">
        <w:rPr>
          <w:rFonts w:asciiTheme="majorHAnsi" w:hAnsiTheme="majorHAnsi" w:cstheme="majorHAnsi"/>
          <w:i/>
          <w:iCs/>
          <w:lang w:val="en-US"/>
        </w:rPr>
        <w:t>15</w:t>
      </w:r>
      <w:r w:rsidRPr="002D307B">
        <w:rPr>
          <w:rFonts w:asciiTheme="majorHAnsi" w:hAnsiTheme="majorHAnsi" w:cstheme="majorHAnsi"/>
          <w:lang w:val="en-US"/>
        </w:rPr>
        <w:t>(1), 1–16. https://doi.org/10.1016/S0885-2014(00)00014-9</w:t>
      </w:r>
    </w:p>
    <w:p w14:paraId="51774AAB"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lang w:val="en-US"/>
        </w:rPr>
        <w:t xml:space="preserve">Alberto, P., Arndis, S., Vibeke, B., &amp; Riccardo, F. (2019). </w:t>
      </w:r>
      <w:r w:rsidRPr="002D307B">
        <w:rPr>
          <w:rFonts w:asciiTheme="majorHAnsi" w:hAnsiTheme="majorHAnsi" w:cstheme="majorHAnsi"/>
          <w:i/>
          <w:iCs/>
          <w:lang w:val="en-US"/>
        </w:rPr>
        <w:t>Voice Patterns in Schizophrenia: A systematic Review and Bayesian Meta-Analysis</w:t>
      </w:r>
      <w:r w:rsidRPr="002D307B">
        <w:rPr>
          <w:rFonts w:asciiTheme="majorHAnsi" w:hAnsiTheme="majorHAnsi" w:cstheme="majorHAnsi"/>
          <w:lang w:val="en-US"/>
        </w:rPr>
        <w:t xml:space="preserve"> [Preprint]. Bioinformatics. https://doi.org/10.1101/583815</w:t>
      </w:r>
    </w:p>
    <w:p w14:paraId="6878598F"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lang w:val="en-US"/>
        </w:rPr>
        <w:t xml:space="preserve">Beck, K. I., Simonsen, A., Wang, H., Yang, L., Zhou, Y., &amp; Bliksted, V. (2020). Cross-cultural comparison of theory of mind deficits in patients with schizophrenia from China and Denmark: Different aspects of ToM show different results. </w:t>
      </w:r>
      <w:r w:rsidRPr="002D307B">
        <w:rPr>
          <w:rFonts w:asciiTheme="majorHAnsi" w:hAnsiTheme="majorHAnsi" w:cstheme="majorHAnsi"/>
          <w:i/>
          <w:iCs/>
          <w:lang w:val="en-US"/>
        </w:rPr>
        <w:t>Nordic Journal of Psychiatry</w:t>
      </w:r>
      <w:r w:rsidRPr="002D307B">
        <w:rPr>
          <w:rFonts w:asciiTheme="majorHAnsi" w:hAnsiTheme="majorHAnsi" w:cstheme="majorHAnsi"/>
          <w:lang w:val="en-US"/>
        </w:rPr>
        <w:t>, 1–8.</w:t>
      </w:r>
    </w:p>
    <w:p w14:paraId="6C10C22D"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lang w:val="en-US"/>
        </w:rPr>
        <w:t xml:space="preserve">Bliksted, V., Fagerlund, B., Weed, E., Frith, C., &amp; Videbech, P. (2014). Social cognition and neurocognitive deficits in first-episode schizophrenia. </w:t>
      </w:r>
      <w:r w:rsidRPr="002D307B">
        <w:rPr>
          <w:rFonts w:asciiTheme="majorHAnsi" w:hAnsiTheme="majorHAnsi" w:cstheme="majorHAnsi"/>
          <w:i/>
          <w:iCs/>
          <w:lang w:val="en-US"/>
        </w:rPr>
        <w:t>Schizophrenia Research</w:t>
      </w:r>
      <w:r w:rsidRPr="002D307B">
        <w:rPr>
          <w:rFonts w:asciiTheme="majorHAnsi" w:hAnsiTheme="majorHAnsi" w:cstheme="majorHAnsi"/>
          <w:lang w:val="en-US"/>
        </w:rPr>
        <w:t xml:space="preserve">, </w:t>
      </w:r>
      <w:r w:rsidRPr="002D307B">
        <w:rPr>
          <w:rFonts w:asciiTheme="majorHAnsi" w:hAnsiTheme="majorHAnsi" w:cstheme="majorHAnsi"/>
          <w:i/>
          <w:iCs/>
          <w:lang w:val="en-US"/>
        </w:rPr>
        <w:t>153</w:t>
      </w:r>
      <w:r w:rsidRPr="002D307B">
        <w:rPr>
          <w:rFonts w:asciiTheme="majorHAnsi" w:hAnsiTheme="majorHAnsi" w:cstheme="majorHAnsi"/>
          <w:lang w:val="en-US"/>
        </w:rPr>
        <w:t>(1), 9–17. https://doi.org/10.1016/j.schres.2014.01.010</w:t>
      </w:r>
    </w:p>
    <w:p w14:paraId="59F62285"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lang w:val="en-US"/>
        </w:rPr>
        <w:lastRenderedPageBreak/>
        <w:t xml:space="preserve">Bliksted, V., Frith, C., Videbech, P., Fagerlund, B., Emborg, C., Simonsen, A., Roepstorff, A., &amp; Campbell-Meiklejohn, D. (2019). Hyper-and hypomentalizing in patients with first-episode schizophrenia: FMRI and behavioral studies. </w:t>
      </w:r>
      <w:r w:rsidRPr="002D307B">
        <w:rPr>
          <w:rFonts w:asciiTheme="majorHAnsi" w:hAnsiTheme="majorHAnsi" w:cstheme="majorHAnsi"/>
          <w:i/>
          <w:iCs/>
          <w:lang w:val="en-US"/>
        </w:rPr>
        <w:t>Schizophrenia Bulletin</w:t>
      </w:r>
      <w:r w:rsidRPr="002D307B">
        <w:rPr>
          <w:rFonts w:asciiTheme="majorHAnsi" w:hAnsiTheme="majorHAnsi" w:cstheme="majorHAnsi"/>
          <w:lang w:val="en-US"/>
        </w:rPr>
        <w:t xml:space="preserve">, </w:t>
      </w:r>
      <w:r w:rsidRPr="002D307B">
        <w:rPr>
          <w:rFonts w:asciiTheme="majorHAnsi" w:hAnsiTheme="majorHAnsi" w:cstheme="majorHAnsi"/>
          <w:i/>
          <w:iCs/>
          <w:lang w:val="en-US"/>
        </w:rPr>
        <w:t>45</w:t>
      </w:r>
      <w:r w:rsidRPr="002D307B">
        <w:rPr>
          <w:rFonts w:asciiTheme="majorHAnsi" w:hAnsiTheme="majorHAnsi" w:cstheme="majorHAnsi"/>
          <w:lang w:val="en-US"/>
        </w:rPr>
        <w:t>(2), 377–385.</w:t>
      </w:r>
    </w:p>
    <w:p w14:paraId="529730FE"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lang w:val="en-US"/>
        </w:rPr>
        <w:t xml:space="preserve">Chakraborty, D., Yang, Z., Tahir, Y., Maszczyk, T., Dauwels, J., Thalmann, N., Zheng, J., Maniam, Y., Amirah, N., &amp; Tan, B. L. (2018). Prediction of negative symptoms of schizophrenia from emotion related low-level speech signals. </w:t>
      </w:r>
      <w:r w:rsidRPr="002D307B">
        <w:rPr>
          <w:rFonts w:asciiTheme="majorHAnsi" w:hAnsiTheme="majorHAnsi" w:cstheme="majorHAnsi"/>
          <w:i/>
          <w:iCs/>
          <w:lang w:val="en-US"/>
        </w:rPr>
        <w:t>2018 IEEE International Conference on Acoustics, Speech and Signal Processing (ICASSP)</w:t>
      </w:r>
      <w:r w:rsidRPr="002D307B">
        <w:rPr>
          <w:rFonts w:asciiTheme="majorHAnsi" w:hAnsiTheme="majorHAnsi" w:cstheme="majorHAnsi"/>
          <w:lang w:val="en-US"/>
        </w:rPr>
        <w:t>, 6024–6028.</w:t>
      </w:r>
    </w:p>
    <w:p w14:paraId="0D3F509A"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lang w:val="en-US"/>
        </w:rPr>
        <w:t xml:space="preserve">FabFilter Software Instruments. (2018). </w:t>
      </w:r>
      <w:r w:rsidRPr="002D307B">
        <w:rPr>
          <w:rFonts w:asciiTheme="majorHAnsi" w:hAnsiTheme="majorHAnsi" w:cstheme="majorHAnsi"/>
          <w:i/>
          <w:iCs/>
          <w:lang w:val="en-US"/>
        </w:rPr>
        <w:t>FabFilter</w:t>
      </w:r>
      <w:r w:rsidRPr="002D307B">
        <w:rPr>
          <w:rFonts w:asciiTheme="majorHAnsi" w:hAnsiTheme="majorHAnsi" w:cstheme="majorHAnsi"/>
          <w:lang w:val="en-US"/>
        </w:rPr>
        <w:t xml:space="preserve"> (Fabfilter pro-q 2.) [Computer software].</w:t>
      </w:r>
    </w:p>
    <w:p w14:paraId="5103CCA1" w14:textId="77777777" w:rsidR="006C5258" w:rsidRPr="002D307B" w:rsidRDefault="006C5258" w:rsidP="006C5258">
      <w:pPr>
        <w:pStyle w:val="Bibliography"/>
        <w:rPr>
          <w:rFonts w:asciiTheme="majorHAnsi" w:hAnsiTheme="majorHAnsi" w:cstheme="majorHAnsi"/>
          <w:lang w:val="en-US"/>
        </w:rPr>
      </w:pPr>
      <w:r w:rsidRPr="00732634">
        <w:rPr>
          <w:rFonts w:asciiTheme="majorHAnsi" w:hAnsiTheme="majorHAnsi" w:cstheme="majorHAnsi"/>
          <w:lang w:val="en-US"/>
        </w:rPr>
        <w:t xml:space="preserve">Friedman, J., Hastie, T., &amp; Tibshirani, R. (2010). </w:t>
      </w:r>
      <w:r w:rsidRPr="002D307B">
        <w:rPr>
          <w:rFonts w:asciiTheme="majorHAnsi" w:hAnsiTheme="majorHAnsi" w:cstheme="majorHAnsi"/>
          <w:i/>
          <w:iCs/>
          <w:lang w:val="en-US"/>
        </w:rPr>
        <w:t>Regularization Paths for Generalized Linear Models via Coordinate   Descent. Journal of Statistical Software</w:t>
      </w:r>
      <w:r w:rsidRPr="002D307B">
        <w:rPr>
          <w:rFonts w:asciiTheme="majorHAnsi" w:hAnsiTheme="majorHAnsi" w:cstheme="majorHAnsi"/>
          <w:lang w:val="en-US"/>
        </w:rPr>
        <w:t xml:space="preserve">. </w:t>
      </w:r>
      <w:r w:rsidRPr="002D307B">
        <w:rPr>
          <w:rFonts w:asciiTheme="majorHAnsi" w:hAnsiTheme="majorHAnsi" w:cstheme="majorHAnsi"/>
          <w:i/>
          <w:iCs/>
          <w:lang w:val="en-US"/>
        </w:rPr>
        <w:t>33(1)</w:t>
      </w:r>
      <w:r w:rsidRPr="002D307B">
        <w:rPr>
          <w:rFonts w:asciiTheme="majorHAnsi" w:hAnsiTheme="majorHAnsi" w:cstheme="majorHAnsi"/>
          <w:lang w:val="en-US"/>
        </w:rPr>
        <w:t>, 1–22.</w:t>
      </w:r>
    </w:p>
    <w:p w14:paraId="19CE2E88"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lang w:val="en-US"/>
        </w:rPr>
        <w:t xml:space="preserve">Hong, L., &amp; Page, S. E. (2004). Groups of diverse problem solvers can outperform groups of high-ability problem solvers. </w:t>
      </w:r>
      <w:r w:rsidRPr="002D307B">
        <w:rPr>
          <w:rFonts w:asciiTheme="majorHAnsi" w:hAnsiTheme="majorHAnsi" w:cstheme="majorHAnsi"/>
          <w:i/>
          <w:iCs/>
          <w:lang w:val="en-US"/>
        </w:rPr>
        <w:t>Proceedings of the National Academy of Sciences</w:t>
      </w:r>
      <w:r w:rsidRPr="002D307B">
        <w:rPr>
          <w:rFonts w:asciiTheme="majorHAnsi" w:hAnsiTheme="majorHAnsi" w:cstheme="majorHAnsi"/>
          <w:lang w:val="en-US"/>
        </w:rPr>
        <w:t xml:space="preserve">, </w:t>
      </w:r>
      <w:r w:rsidRPr="002D307B">
        <w:rPr>
          <w:rFonts w:asciiTheme="majorHAnsi" w:hAnsiTheme="majorHAnsi" w:cstheme="majorHAnsi"/>
          <w:i/>
          <w:iCs/>
          <w:lang w:val="en-US"/>
        </w:rPr>
        <w:t>101</w:t>
      </w:r>
      <w:r w:rsidRPr="002D307B">
        <w:rPr>
          <w:rFonts w:asciiTheme="majorHAnsi" w:hAnsiTheme="majorHAnsi" w:cstheme="majorHAnsi"/>
          <w:lang w:val="en-US"/>
        </w:rPr>
        <w:t>(46), 16385–16389. https://doi.org/10.1073/pnas.0403723101</w:t>
      </w:r>
    </w:p>
    <w:p w14:paraId="15DBDC6B"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lang w:val="en-US"/>
        </w:rPr>
        <w:t xml:space="preserve">iZotope Inc. (2018). </w:t>
      </w:r>
      <w:r w:rsidRPr="002D307B">
        <w:rPr>
          <w:rFonts w:asciiTheme="majorHAnsi" w:hAnsiTheme="majorHAnsi" w:cstheme="majorHAnsi"/>
          <w:i/>
          <w:iCs/>
          <w:lang w:val="en-US"/>
        </w:rPr>
        <w:t>IZotope RX 6</w:t>
      </w:r>
      <w:r w:rsidRPr="002D307B">
        <w:rPr>
          <w:rFonts w:asciiTheme="majorHAnsi" w:hAnsiTheme="majorHAnsi" w:cstheme="majorHAnsi"/>
          <w:lang w:val="en-US"/>
        </w:rPr>
        <w:t>.</w:t>
      </w:r>
    </w:p>
    <w:p w14:paraId="2EA3B383"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lang w:val="en-US"/>
        </w:rPr>
        <w:t xml:space="preserve">Olsen, L. (2018). </w:t>
      </w:r>
      <w:r w:rsidRPr="002D307B">
        <w:rPr>
          <w:rFonts w:asciiTheme="majorHAnsi" w:hAnsiTheme="majorHAnsi" w:cstheme="majorHAnsi"/>
          <w:i/>
          <w:iCs/>
          <w:lang w:val="en-US"/>
        </w:rPr>
        <w:t>Automatically diagnosing mental disorders from voice: A deep learning approach</w:t>
      </w:r>
      <w:r w:rsidRPr="002D307B">
        <w:rPr>
          <w:rFonts w:asciiTheme="majorHAnsi" w:hAnsiTheme="majorHAnsi" w:cstheme="majorHAnsi"/>
          <w:lang w:val="en-US"/>
        </w:rPr>
        <w:t>.</w:t>
      </w:r>
    </w:p>
    <w:p w14:paraId="592A7CBC"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lang w:val="en-US"/>
        </w:rPr>
        <w:t xml:space="preserve">Olsen, L. (2020). </w:t>
      </w:r>
      <w:r w:rsidRPr="002D307B">
        <w:rPr>
          <w:rFonts w:asciiTheme="majorHAnsi" w:hAnsiTheme="majorHAnsi" w:cstheme="majorHAnsi"/>
          <w:i/>
          <w:iCs/>
          <w:lang w:val="en-US"/>
        </w:rPr>
        <w:t>groupdata2: Creating Groups from Data</w:t>
      </w:r>
      <w:r w:rsidRPr="002D307B">
        <w:rPr>
          <w:rFonts w:asciiTheme="majorHAnsi" w:hAnsiTheme="majorHAnsi" w:cstheme="majorHAnsi"/>
          <w:lang w:val="en-US"/>
        </w:rPr>
        <w:t xml:space="preserve"> (1.3.0) [Computer software]. https://CRAN.R-project.org/package=groupdata2</w:t>
      </w:r>
    </w:p>
    <w:p w14:paraId="4E001176"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i/>
          <w:iCs/>
          <w:lang w:val="en-US"/>
        </w:rPr>
        <w:t>Statistics Denmark</w:t>
      </w:r>
      <w:r w:rsidRPr="002D307B">
        <w:rPr>
          <w:rFonts w:asciiTheme="majorHAnsi" w:hAnsiTheme="majorHAnsi" w:cstheme="majorHAnsi"/>
          <w:lang w:val="en-US"/>
        </w:rPr>
        <w:t>. (n.d.). Retrieved 11 November 2020, from https://www.dst.dk/en/</w:t>
      </w:r>
    </w:p>
    <w:p w14:paraId="73AABB8C" w14:textId="77777777" w:rsidR="006C5258" w:rsidRPr="002D307B" w:rsidRDefault="006C5258" w:rsidP="006C5258">
      <w:pPr>
        <w:pStyle w:val="Bibliography"/>
        <w:rPr>
          <w:rFonts w:asciiTheme="majorHAnsi" w:hAnsiTheme="majorHAnsi" w:cstheme="majorHAnsi"/>
        </w:rPr>
      </w:pPr>
      <w:r w:rsidRPr="002D307B">
        <w:rPr>
          <w:rFonts w:asciiTheme="majorHAnsi" w:hAnsiTheme="majorHAnsi" w:cstheme="majorHAnsi"/>
          <w:lang w:val="en-US"/>
        </w:rPr>
        <w:t xml:space="preserve">Zivetz, L. (1992). </w:t>
      </w:r>
      <w:r w:rsidRPr="002D307B">
        <w:rPr>
          <w:rFonts w:asciiTheme="majorHAnsi" w:hAnsiTheme="majorHAnsi" w:cstheme="majorHAnsi"/>
          <w:i/>
          <w:iCs/>
          <w:lang w:val="en-US"/>
        </w:rPr>
        <w:t>The ICD-10 classification of mental and behavioural disorders: Clinical descriptions and diagnostic guidelines</w:t>
      </w:r>
      <w:r w:rsidRPr="002D307B">
        <w:rPr>
          <w:rFonts w:asciiTheme="majorHAnsi" w:hAnsiTheme="majorHAnsi" w:cstheme="majorHAnsi"/>
          <w:lang w:val="en-US"/>
        </w:rPr>
        <w:t xml:space="preserve"> (Vol. 1). </w:t>
      </w:r>
      <w:r w:rsidRPr="002D307B">
        <w:rPr>
          <w:rFonts w:asciiTheme="majorHAnsi" w:hAnsiTheme="majorHAnsi" w:cstheme="majorHAnsi"/>
        </w:rPr>
        <w:t>World Health Organization.</w:t>
      </w:r>
    </w:p>
    <w:p w14:paraId="77E9E856"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xml:space="preserve"> </w:t>
      </w:r>
    </w:p>
    <w:p w14:paraId="63831C75" w14:textId="77777777" w:rsidR="006C5258" w:rsidRPr="002D307B" w:rsidRDefault="006C5258" w:rsidP="006C5258">
      <w:pPr>
        <w:pStyle w:val="Heading1"/>
        <w:ind w:firstLine="0"/>
        <w:rPr>
          <w:highlight w:val="white"/>
          <w:lang w:val="en-US"/>
        </w:rPr>
      </w:pPr>
      <w:r>
        <w:rPr>
          <w:highlight w:val="white"/>
          <w:lang w:val="en-US"/>
        </w:rPr>
        <w:t>8</w:t>
      </w:r>
      <w:r w:rsidRPr="002D307B">
        <w:rPr>
          <w:highlight w:val="white"/>
          <w:lang w:val="en-US"/>
        </w:rPr>
        <w:t>. Appendix</w:t>
      </w:r>
    </w:p>
    <w:p w14:paraId="37E7A007" w14:textId="77777777" w:rsidR="006C5258" w:rsidRPr="002D307B" w:rsidRDefault="006C5258" w:rsidP="006C5258">
      <w:pPr>
        <w:ind w:firstLine="0"/>
        <w:rPr>
          <w:rFonts w:asciiTheme="majorHAnsi" w:hAnsiTheme="majorHAnsi" w:cstheme="majorHAnsi"/>
          <w:highlight w:val="white"/>
          <w:lang w:val="en-US"/>
        </w:rPr>
      </w:pPr>
      <w:r w:rsidRPr="002D307B">
        <w:rPr>
          <w:rFonts w:asciiTheme="majorHAnsi" w:hAnsiTheme="majorHAnsi" w:cstheme="majorHAnsi"/>
          <w:highlight w:val="white"/>
          <w:lang w:val="en-US"/>
        </w:rPr>
        <w:t>s</w:t>
      </w:r>
    </w:p>
    <w:p w14:paraId="6CAF634B" w14:textId="03497E4E" w:rsidR="006C5258" w:rsidRPr="006C5258" w:rsidRDefault="006C5258" w:rsidP="006C5258"/>
    <w:sectPr w:rsidR="006C5258" w:rsidRPr="006C5258" w:rsidSect="00F20448">
      <w:footerReference w:type="default" r:id="rId28"/>
      <w:footerReference w:type="first" r:id="rId29"/>
      <w:type w:val="continuous"/>
      <w:pgSz w:w="11909" w:h="16834"/>
      <w:pgMar w:top="1440" w:right="1440" w:bottom="1440" w:left="1440" w:header="720" w:footer="720" w:gutter="0"/>
      <w:pgNumType w:start="1"/>
      <w:cols w:space="708"/>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50A873" w14:textId="77777777" w:rsidR="00426D76" w:rsidRDefault="00426D76" w:rsidP="001506C0">
      <w:pPr>
        <w:spacing w:line="240" w:lineRule="auto"/>
      </w:pPr>
      <w:r>
        <w:separator/>
      </w:r>
    </w:p>
  </w:endnote>
  <w:endnote w:type="continuationSeparator" w:id="0">
    <w:p w14:paraId="18BF6EBA" w14:textId="77777777" w:rsidR="00426D76" w:rsidRDefault="00426D76" w:rsidP="001506C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1257160"/>
      <w:docPartObj>
        <w:docPartGallery w:val="Page Numbers (Bottom of Page)"/>
        <w:docPartUnique/>
      </w:docPartObj>
    </w:sdtPr>
    <w:sdtEndPr>
      <w:rPr>
        <w:noProof/>
      </w:rPr>
    </w:sdtEndPr>
    <w:sdtContent>
      <w:p w14:paraId="19AE66CA" w14:textId="77777777" w:rsidR="006C5258" w:rsidRDefault="006C525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2AA0CA1" w14:textId="77777777" w:rsidR="006C5258" w:rsidRDefault="006C5258">
    <w:pPr>
      <w:pStyle w:val="Footer"/>
    </w:pPr>
  </w:p>
  <w:p w14:paraId="60B34DA2" w14:textId="77777777" w:rsidR="006C5258" w:rsidRDefault="006C5258"/>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10615637"/>
      <w:docPartObj>
        <w:docPartGallery w:val="Page Numbers (Bottom of Page)"/>
        <w:docPartUnique/>
      </w:docPartObj>
    </w:sdtPr>
    <w:sdtEndPr>
      <w:rPr>
        <w:noProof/>
      </w:rPr>
    </w:sdtEndPr>
    <w:sdtContent>
      <w:p w14:paraId="3E235D83" w14:textId="77777777" w:rsidR="006C5258" w:rsidRDefault="006C525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DC733B8" w14:textId="77777777" w:rsidR="006C5258" w:rsidRDefault="006C5258">
    <w:pPr>
      <w:pStyle w:val="Footer"/>
    </w:pPr>
  </w:p>
  <w:p w14:paraId="0E17FE7A" w14:textId="77777777" w:rsidR="006C5258" w:rsidRDefault="006C5258"/>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34054965"/>
      <w:docPartObj>
        <w:docPartGallery w:val="Page Numbers (Bottom of Page)"/>
        <w:docPartUnique/>
      </w:docPartObj>
    </w:sdtPr>
    <w:sdtEndPr>
      <w:rPr>
        <w:noProof/>
      </w:rPr>
    </w:sdtEndPr>
    <w:sdtContent>
      <w:p w14:paraId="44439997" w14:textId="628558F7" w:rsidR="00E4182D" w:rsidRDefault="00E4182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8790A72" w14:textId="77777777" w:rsidR="00E4182D" w:rsidRDefault="00E4182D">
    <w:pPr>
      <w:pStyle w:val="Footer"/>
    </w:pPr>
  </w:p>
  <w:p w14:paraId="70E9D1B4" w14:textId="77777777" w:rsidR="00E4182D" w:rsidRDefault="00E4182D"/>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8996346"/>
      <w:docPartObj>
        <w:docPartGallery w:val="Page Numbers (Bottom of Page)"/>
        <w:docPartUnique/>
      </w:docPartObj>
    </w:sdtPr>
    <w:sdtEndPr>
      <w:rPr>
        <w:noProof/>
      </w:rPr>
    </w:sdtEndPr>
    <w:sdtContent>
      <w:p w14:paraId="117649CB" w14:textId="77777777" w:rsidR="00E4182D" w:rsidRDefault="00E4182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1F9BC47" w14:textId="77777777" w:rsidR="00E4182D" w:rsidRDefault="00E4182D">
    <w:pPr>
      <w:pStyle w:val="Footer"/>
    </w:pPr>
  </w:p>
  <w:p w14:paraId="67614AF0" w14:textId="77777777" w:rsidR="00E4182D" w:rsidRDefault="00E4182D"/>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33E5AB" w14:textId="77777777" w:rsidR="00426D76" w:rsidRDefault="00426D76" w:rsidP="001506C0">
      <w:pPr>
        <w:spacing w:line="240" w:lineRule="auto"/>
      </w:pPr>
      <w:r>
        <w:separator/>
      </w:r>
    </w:p>
  </w:footnote>
  <w:footnote w:type="continuationSeparator" w:id="0">
    <w:p w14:paraId="57818197" w14:textId="77777777" w:rsidR="00426D76" w:rsidRDefault="00426D76" w:rsidP="001506C0">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4D051D"/>
    <w:multiLevelType w:val="hybridMultilevel"/>
    <w:tmpl w:val="DDA0CB98"/>
    <w:lvl w:ilvl="0" w:tplc="EDDEE864">
      <w:start w:val="2"/>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15:restartNumberingAfterBreak="0">
    <w:nsid w:val="11756A1D"/>
    <w:multiLevelType w:val="hybridMultilevel"/>
    <w:tmpl w:val="CE0C5E3A"/>
    <w:lvl w:ilvl="0" w:tplc="28024DB6">
      <w:start w:val="2"/>
      <w:numFmt w:val="bullet"/>
      <w:lvlText w:val=""/>
      <w:lvlJc w:val="left"/>
      <w:pPr>
        <w:ind w:left="720" w:hanging="360"/>
      </w:pPr>
      <w:rPr>
        <w:rFonts w:ascii="Calibri" w:eastAsia="Arial"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2050897"/>
    <w:multiLevelType w:val="hybridMultilevel"/>
    <w:tmpl w:val="B4629916"/>
    <w:lvl w:ilvl="0" w:tplc="595CA468">
      <w:start w:val="1"/>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15:restartNumberingAfterBreak="0">
    <w:nsid w:val="1597637C"/>
    <w:multiLevelType w:val="hybridMultilevel"/>
    <w:tmpl w:val="ADBC8912"/>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27080AF8"/>
    <w:multiLevelType w:val="hybridMultilevel"/>
    <w:tmpl w:val="E0C0B2C6"/>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5" w15:restartNumberingAfterBreak="0">
    <w:nsid w:val="2DA55BFF"/>
    <w:multiLevelType w:val="hybridMultilevel"/>
    <w:tmpl w:val="370E6A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2FB45504"/>
    <w:multiLevelType w:val="hybridMultilevel"/>
    <w:tmpl w:val="7F1CE42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7" w15:restartNumberingAfterBreak="0">
    <w:nsid w:val="407A4F28"/>
    <w:multiLevelType w:val="hybridMultilevel"/>
    <w:tmpl w:val="0B3A156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8" w15:restartNumberingAfterBreak="0">
    <w:nsid w:val="4258656D"/>
    <w:multiLevelType w:val="hybridMultilevel"/>
    <w:tmpl w:val="CA2A677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9" w15:restartNumberingAfterBreak="0">
    <w:nsid w:val="4B984551"/>
    <w:multiLevelType w:val="hybridMultilevel"/>
    <w:tmpl w:val="1A4C36BE"/>
    <w:lvl w:ilvl="0" w:tplc="3CFE3FC6">
      <w:start w:val="7"/>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0" w15:restartNumberingAfterBreak="0">
    <w:nsid w:val="512C4AC3"/>
    <w:multiLevelType w:val="hybridMultilevel"/>
    <w:tmpl w:val="BD9C7FDA"/>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1" w15:restartNumberingAfterBreak="0">
    <w:nsid w:val="52C76A05"/>
    <w:multiLevelType w:val="hybridMultilevel"/>
    <w:tmpl w:val="0F1E699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2" w15:restartNumberingAfterBreak="0">
    <w:nsid w:val="541161D1"/>
    <w:multiLevelType w:val="hybridMultilevel"/>
    <w:tmpl w:val="AA3E99D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3" w15:restartNumberingAfterBreak="0">
    <w:nsid w:val="56AB2792"/>
    <w:multiLevelType w:val="hybridMultilevel"/>
    <w:tmpl w:val="3FA64D4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4" w15:restartNumberingAfterBreak="0">
    <w:nsid w:val="5CB71D74"/>
    <w:multiLevelType w:val="hybridMultilevel"/>
    <w:tmpl w:val="CD6A09EE"/>
    <w:lvl w:ilvl="0" w:tplc="99C0EB0C">
      <w:start w:val="2"/>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5" w15:restartNumberingAfterBreak="0">
    <w:nsid w:val="6A143F0C"/>
    <w:multiLevelType w:val="hybridMultilevel"/>
    <w:tmpl w:val="D49E2CF6"/>
    <w:lvl w:ilvl="0" w:tplc="3426DEA4">
      <w:start w:val="1"/>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6" w15:restartNumberingAfterBreak="0">
    <w:nsid w:val="6A977715"/>
    <w:multiLevelType w:val="hybridMultilevel"/>
    <w:tmpl w:val="3FA64D4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7" w15:restartNumberingAfterBreak="0">
    <w:nsid w:val="6CE55C35"/>
    <w:multiLevelType w:val="hybridMultilevel"/>
    <w:tmpl w:val="6074D258"/>
    <w:lvl w:ilvl="0" w:tplc="95100E00">
      <w:start w:val="4"/>
      <w:numFmt w:val="bullet"/>
      <w:lvlText w:val=""/>
      <w:lvlJc w:val="left"/>
      <w:pPr>
        <w:ind w:left="927" w:hanging="360"/>
      </w:pPr>
      <w:rPr>
        <w:rFonts w:ascii="Wingdings" w:eastAsia="Arial" w:hAnsi="Wingdings" w:cs="Arial" w:hint="default"/>
      </w:rPr>
    </w:lvl>
    <w:lvl w:ilvl="1" w:tplc="04060003">
      <w:start w:val="1"/>
      <w:numFmt w:val="bullet"/>
      <w:lvlText w:val="o"/>
      <w:lvlJc w:val="left"/>
      <w:pPr>
        <w:ind w:left="1647" w:hanging="360"/>
      </w:pPr>
      <w:rPr>
        <w:rFonts w:ascii="Courier New" w:hAnsi="Courier New" w:cs="Courier New" w:hint="default"/>
      </w:rPr>
    </w:lvl>
    <w:lvl w:ilvl="2" w:tplc="04060005" w:tentative="1">
      <w:start w:val="1"/>
      <w:numFmt w:val="bullet"/>
      <w:lvlText w:val=""/>
      <w:lvlJc w:val="left"/>
      <w:pPr>
        <w:ind w:left="2367" w:hanging="360"/>
      </w:pPr>
      <w:rPr>
        <w:rFonts w:ascii="Wingdings" w:hAnsi="Wingdings" w:hint="default"/>
      </w:rPr>
    </w:lvl>
    <w:lvl w:ilvl="3" w:tplc="04060001" w:tentative="1">
      <w:start w:val="1"/>
      <w:numFmt w:val="bullet"/>
      <w:lvlText w:val=""/>
      <w:lvlJc w:val="left"/>
      <w:pPr>
        <w:ind w:left="3087" w:hanging="360"/>
      </w:pPr>
      <w:rPr>
        <w:rFonts w:ascii="Symbol" w:hAnsi="Symbol" w:hint="default"/>
      </w:rPr>
    </w:lvl>
    <w:lvl w:ilvl="4" w:tplc="04060003" w:tentative="1">
      <w:start w:val="1"/>
      <w:numFmt w:val="bullet"/>
      <w:lvlText w:val="o"/>
      <w:lvlJc w:val="left"/>
      <w:pPr>
        <w:ind w:left="3807" w:hanging="360"/>
      </w:pPr>
      <w:rPr>
        <w:rFonts w:ascii="Courier New" w:hAnsi="Courier New" w:cs="Courier New" w:hint="default"/>
      </w:rPr>
    </w:lvl>
    <w:lvl w:ilvl="5" w:tplc="04060005" w:tentative="1">
      <w:start w:val="1"/>
      <w:numFmt w:val="bullet"/>
      <w:lvlText w:val=""/>
      <w:lvlJc w:val="left"/>
      <w:pPr>
        <w:ind w:left="4527" w:hanging="360"/>
      </w:pPr>
      <w:rPr>
        <w:rFonts w:ascii="Wingdings" w:hAnsi="Wingdings" w:hint="default"/>
      </w:rPr>
    </w:lvl>
    <w:lvl w:ilvl="6" w:tplc="04060001" w:tentative="1">
      <w:start w:val="1"/>
      <w:numFmt w:val="bullet"/>
      <w:lvlText w:val=""/>
      <w:lvlJc w:val="left"/>
      <w:pPr>
        <w:ind w:left="5247" w:hanging="360"/>
      </w:pPr>
      <w:rPr>
        <w:rFonts w:ascii="Symbol" w:hAnsi="Symbol" w:hint="default"/>
      </w:rPr>
    </w:lvl>
    <w:lvl w:ilvl="7" w:tplc="04060003" w:tentative="1">
      <w:start w:val="1"/>
      <w:numFmt w:val="bullet"/>
      <w:lvlText w:val="o"/>
      <w:lvlJc w:val="left"/>
      <w:pPr>
        <w:ind w:left="5967" w:hanging="360"/>
      </w:pPr>
      <w:rPr>
        <w:rFonts w:ascii="Courier New" w:hAnsi="Courier New" w:cs="Courier New" w:hint="default"/>
      </w:rPr>
    </w:lvl>
    <w:lvl w:ilvl="8" w:tplc="04060005" w:tentative="1">
      <w:start w:val="1"/>
      <w:numFmt w:val="bullet"/>
      <w:lvlText w:val=""/>
      <w:lvlJc w:val="left"/>
      <w:pPr>
        <w:ind w:left="6687" w:hanging="360"/>
      </w:pPr>
      <w:rPr>
        <w:rFonts w:ascii="Wingdings" w:hAnsi="Wingdings" w:hint="default"/>
      </w:rPr>
    </w:lvl>
  </w:abstractNum>
  <w:abstractNum w:abstractNumId="18" w15:restartNumberingAfterBreak="0">
    <w:nsid w:val="6EC660DF"/>
    <w:multiLevelType w:val="hybridMultilevel"/>
    <w:tmpl w:val="0E2E6EC2"/>
    <w:lvl w:ilvl="0" w:tplc="04060001">
      <w:start w:val="1"/>
      <w:numFmt w:val="bullet"/>
      <w:lvlText w:val=""/>
      <w:lvlJc w:val="left"/>
      <w:pPr>
        <w:ind w:left="1004" w:hanging="360"/>
      </w:pPr>
      <w:rPr>
        <w:rFonts w:ascii="Symbol" w:hAnsi="Symbol" w:hint="default"/>
      </w:rPr>
    </w:lvl>
    <w:lvl w:ilvl="1" w:tplc="04060003">
      <w:start w:val="1"/>
      <w:numFmt w:val="bullet"/>
      <w:lvlText w:val="o"/>
      <w:lvlJc w:val="left"/>
      <w:pPr>
        <w:ind w:left="1724" w:hanging="360"/>
      </w:pPr>
      <w:rPr>
        <w:rFonts w:ascii="Courier New" w:hAnsi="Courier New" w:cs="Courier New" w:hint="default"/>
      </w:rPr>
    </w:lvl>
    <w:lvl w:ilvl="2" w:tplc="04060005">
      <w:start w:val="1"/>
      <w:numFmt w:val="bullet"/>
      <w:lvlText w:val=""/>
      <w:lvlJc w:val="left"/>
      <w:pPr>
        <w:ind w:left="2444" w:hanging="360"/>
      </w:pPr>
      <w:rPr>
        <w:rFonts w:ascii="Wingdings" w:hAnsi="Wingdings" w:hint="default"/>
      </w:rPr>
    </w:lvl>
    <w:lvl w:ilvl="3" w:tplc="04060001">
      <w:start w:val="1"/>
      <w:numFmt w:val="bullet"/>
      <w:lvlText w:val=""/>
      <w:lvlJc w:val="left"/>
      <w:pPr>
        <w:ind w:left="3164" w:hanging="360"/>
      </w:pPr>
      <w:rPr>
        <w:rFonts w:ascii="Symbol" w:hAnsi="Symbol" w:hint="default"/>
      </w:rPr>
    </w:lvl>
    <w:lvl w:ilvl="4" w:tplc="04060003">
      <w:start w:val="1"/>
      <w:numFmt w:val="bullet"/>
      <w:lvlText w:val="o"/>
      <w:lvlJc w:val="left"/>
      <w:pPr>
        <w:ind w:left="3884" w:hanging="360"/>
      </w:pPr>
      <w:rPr>
        <w:rFonts w:ascii="Courier New" w:hAnsi="Courier New" w:cs="Courier New" w:hint="default"/>
      </w:rPr>
    </w:lvl>
    <w:lvl w:ilvl="5" w:tplc="04060005">
      <w:start w:val="1"/>
      <w:numFmt w:val="bullet"/>
      <w:lvlText w:val=""/>
      <w:lvlJc w:val="left"/>
      <w:pPr>
        <w:ind w:left="4604" w:hanging="360"/>
      </w:pPr>
      <w:rPr>
        <w:rFonts w:ascii="Wingdings" w:hAnsi="Wingdings" w:hint="default"/>
      </w:rPr>
    </w:lvl>
    <w:lvl w:ilvl="6" w:tplc="04060001">
      <w:start w:val="1"/>
      <w:numFmt w:val="bullet"/>
      <w:lvlText w:val=""/>
      <w:lvlJc w:val="left"/>
      <w:pPr>
        <w:ind w:left="5324" w:hanging="360"/>
      </w:pPr>
      <w:rPr>
        <w:rFonts w:ascii="Symbol" w:hAnsi="Symbol" w:hint="default"/>
      </w:rPr>
    </w:lvl>
    <w:lvl w:ilvl="7" w:tplc="04060003">
      <w:start w:val="1"/>
      <w:numFmt w:val="bullet"/>
      <w:lvlText w:val="o"/>
      <w:lvlJc w:val="left"/>
      <w:pPr>
        <w:ind w:left="6044" w:hanging="360"/>
      </w:pPr>
      <w:rPr>
        <w:rFonts w:ascii="Courier New" w:hAnsi="Courier New" w:cs="Courier New" w:hint="default"/>
      </w:rPr>
    </w:lvl>
    <w:lvl w:ilvl="8" w:tplc="04060005">
      <w:start w:val="1"/>
      <w:numFmt w:val="bullet"/>
      <w:lvlText w:val=""/>
      <w:lvlJc w:val="left"/>
      <w:pPr>
        <w:ind w:left="6764" w:hanging="360"/>
      </w:pPr>
      <w:rPr>
        <w:rFonts w:ascii="Wingdings" w:hAnsi="Wingdings" w:hint="default"/>
      </w:rPr>
    </w:lvl>
  </w:abstractNum>
  <w:abstractNum w:abstractNumId="19" w15:restartNumberingAfterBreak="0">
    <w:nsid w:val="75E64A7F"/>
    <w:multiLevelType w:val="hybridMultilevel"/>
    <w:tmpl w:val="401A7F78"/>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0" w15:restartNumberingAfterBreak="0">
    <w:nsid w:val="77095E65"/>
    <w:multiLevelType w:val="hybridMultilevel"/>
    <w:tmpl w:val="A9665BE6"/>
    <w:lvl w:ilvl="0" w:tplc="700AB1F6">
      <w:start w:val="2"/>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1" w15:restartNumberingAfterBreak="0">
    <w:nsid w:val="7B257E59"/>
    <w:multiLevelType w:val="hybridMultilevel"/>
    <w:tmpl w:val="DD48A4B2"/>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2" w15:restartNumberingAfterBreak="0">
    <w:nsid w:val="7C911B8C"/>
    <w:multiLevelType w:val="hybridMultilevel"/>
    <w:tmpl w:val="E062CF9A"/>
    <w:lvl w:ilvl="0" w:tplc="0406000F">
      <w:start w:val="1"/>
      <w:numFmt w:val="decimal"/>
      <w:lvlText w:val="%1."/>
      <w:lvlJc w:val="left"/>
      <w:pPr>
        <w:ind w:left="720" w:hanging="360"/>
      </w:pPr>
      <w:rPr>
        <w:rFonts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5"/>
  </w:num>
  <w:num w:numId="2">
    <w:abstractNumId w:val="11"/>
  </w:num>
  <w:num w:numId="3">
    <w:abstractNumId w:val="18"/>
  </w:num>
  <w:num w:numId="4">
    <w:abstractNumId w:val="9"/>
  </w:num>
  <w:num w:numId="5">
    <w:abstractNumId w:val="21"/>
  </w:num>
  <w:num w:numId="6">
    <w:abstractNumId w:val="10"/>
  </w:num>
  <w:num w:numId="7">
    <w:abstractNumId w:val="3"/>
  </w:num>
  <w:num w:numId="8">
    <w:abstractNumId w:val="22"/>
  </w:num>
  <w:num w:numId="9">
    <w:abstractNumId w:val="6"/>
  </w:num>
  <w:num w:numId="10">
    <w:abstractNumId w:val="8"/>
  </w:num>
  <w:num w:numId="11">
    <w:abstractNumId w:val="19"/>
  </w:num>
  <w:num w:numId="12">
    <w:abstractNumId w:val="12"/>
  </w:num>
  <w:num w:numId="13">
    <w:abstractNumId w:val="2"/>
  </w:num>
  <w:num w:numId="14">
    <w:abstractNumId w:val="16"/>
  </w:num>
  <w:num w:numId="15">
    <w:abstractNumId w:val="7"/>
  </w:num>
  <w:num w:numId="16">
    <w:abstractNumId w:val="13"/>
  </w:num>
  <w:num w:numId="17">
    <w:abstractNumId w:val="14"/>
  </w:num>
  <w:num w:numId="18">
    <w:abstractNumId w:val="20"/>
  </w:num>
  <w:num w:numId="19">
    <w:abstractNumId w:val="0"/>
  </w:num>
  <w:num w:numId="20">
    <w:abstractNumId w:val="1"/>
  </w:num>
  <w:num w:numId="21">
    <w:abstractNumId w:val="15"/>
  </w:num>
  <w:num w:numId="22">
    <w:abstractNumId w:val="4"/>
  </w:num>
  <w:num w:numId="23">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A7EDE"/>
    <w:rsid w:val="0000031B"/>
    <w:rsid w:val="00001A1B"/>
    <w:rsid w:val="000039B2"/>
    <w:rsid w:val="000049AC"/>
    <w:rsid w:val="0000508B"/>
    <w:rsid w:val="00005160"/>
    <w:rsid w:val="00005216"/>
    <w:rsid w:val="00007013"/>
    <w:rsid w:val="00007F95"/>
    <w:rsid w:val="0001044D"/>
    <w:rsid w:val="00011E2E"/>
    <w:rsid w:val="000124B3"/>
    <w:rsid w:val="000127C4"/>
    <w:rsid w:val="00012B05"/>
    <w:rsid w:val="000137F4"/>
    <w:rsid w:val="00013F0C"/>
    <w:rsid w:val="00014731"/>
    <w:rsid w:val="00014A07"/>
    <w:rsid w:val="00014D70"/>
    <w:rsid w:val="00015012"/>
    <w:rsid w:val="0001685A"/>
    <w:rsid w:val="00017A20"/>
    <w:rsid w:val="000204A3"/>
    <w:rsid w:val="00020854"/>
    <w:rsid w:val="00020BE2"/>
    <w:rsid w:val="00021375"/>
    <w:rsid w:val="00023CAE"/>
    <w:rsid w:val="00023F2F"/>
    <w:rsid w:val="00026C46"/>
    <w:rsid w:val="00032418"/>
    <w:rsid w:val="00032A50"/>
    <w:rsid w:val="00033616"/>
    <w:rsid w:val="00033963"/>
    <w:rsid w:val="00033C34"/>
    <w:rsid w:val="00034458"/>
    <w:rsid w:val="00037A8A"/>
    <w:rsid w:val="0004079C"/>
    <w:rsid w:val="00040B37"/>
    <w:rsid w:val="00040FB3"/>
    <w:rsid w:val="00041FF6"/>
    <w:rsid w:val="00042FA0"/>
    <w:rsid w:val="0004602B"/>
    <w:rsid w:val="000463CF"/>
    <w:rsid w:val="00046CB4"/>
    <w:rsid w:val="00046E89"/>
    <w:rsid w:val="00051D18"/>
    <w:rsid w:val="00052358"/>
    <w:rsid w:val="00052837"/>
    <w:rsid w:val="00054152"/>
    <w:rsid w:val="00054EB7"/>
    <w:rsid w:val="00055105"/>
    <w:rsid w:val="00055FA2"/>
    <w:rsid w:val="0005646B"/>
    <w:rsid w:val="00056E5D"/>
    <w:rsid w:val="00056E7C"/>
    <w:rsid w:val="00057916"/>
    <w:rsid w:val="00060AFA"/>
    <w:rsid w:val="00060CB1"/>
    <w:rsid w:val="000612E6"/>
    <w:rsid w:val="0006143D"/>
    <w:rsid w:val="00061C23"/>
    <w:rsid w:val="0006224C"/>
    <w:rsid w:val="00066A61"/>
    <w:rsid w:val="00066C6D"/>
    <w:rsid w:val="00067C7E"/>
    <w:rsid w:val="00071DDC"/>
    <w:rsid w:val="000720C0"/>
    <w:rsid w:val="00073A23"/>
    <w:rsid w:val="000763F2"/>
    <w:rsid w:val="0007649A"/>
    <w:rsid w:val="00077110"/>
    <w:rsid w:val="00077443"/>
    <w:rsid w:val="00077A0E"/>
    <w:rsid w:val="000802B3"/>
    <w:rsid w:val="00080564"/>
    <w:rsid w:val="0008146A"/>
    <w:rsid w:val="000815F0"/>
    <w:rsid w:val="0008168D"/>
    <w:rsid w:val="00081B2B"/>
    <w:rsid w:val="00082919"/>
    <w:rsid w:val="0008580D"/>
    <w:rsid w:val="000859A5"/>
    <w:rsid w:val="00085D1F"/>
    <w:rsid w:val="0008600B"/>
    <w:rsid w:val="00086B5E"/>
    <w:rsid w:val="00086D16"/>
    <w:rsid w:val="00087B2A"/>
    <w:rsid w:val="00087CB4"/>
    <w:rsid w:val="00087FEA"/>
    <w:rsid w:val="0009024E"/>
    <w:rsid w:val="00090327"/>
    <w:rsid w:val="00090FB8"/>
    <w:rsid w:val="00091645"/>
    <w:rsid w:val="0009179D"/>
    <w:rsid w:val="00091BC9"/>
    <w:rsid w:val="00092260"/>
    <w:rsid w:val="00093AB2"/>
    <w:rsid w:val="00093B16"/>
    <w:rsid w:val="000943B8"/>
    <w:rsid w:val="00095C1E"/>
    <w:rsid w:val="0009656F"/>
    <w:rsid w:val="00096F7B"/>
    <w:rsid w:val="000970A1"/>
    <w:rsid w:val="00097CFA"/>
    <w:rsid w:val="000A049A"/>
    <w:rsid w:val="000A2C90"/>
    <w:rsid w:val="000A48C4"/>
    <w:rsid w:val="000A4A6C"/>
    <w:rsid w:val="000A57BE"/>
    <w:rsid w:val="000A5A55"/>
    <w:rsid w:val="000A6AE2"/>
    <w:rsid w:val="000A7FA1"/>
    <w:rsid w:val="000B0416"/>
    <w:rsid w:val="000B0432"/>
    <w:rsid w:val="000B1D89"/>
    <w:rsid w:val="000B2A8C"/>
    <w:rsid w:val="000B2ACE"/>
    <w:rsid w:val="000B2E30"/>
    <w:rsid w:val="000B3115"/>
    <w:rsid w:val="000B3172"/>
    <w:rsid w:val="000B5250"/>
    <w:rsid w:val="000B5CBD"/>
    <w:rsid w:val="000B66E9"/>
    <w:rsid w:val="000B6E7B"/>
    <w:rsid w:val="000B6FDD"/>
    <w:rsid w:val="000B73F4"/>
    <w:rsid w:val="000B7D79"/>
    <w:rsid w:val="000C0288"/>
    <w:rsid w:val="000C115B"/>
    <w:rsid w:val="000C1682"/>
    <w:rsid w:val="000C280E"/>
    <w:rsid w:val="000C55BF"/>
    <w:rsid w:val="000C55FD"/>
    <w:rsid w:val="000C5852"/>
    <w:rsid w:val="000C7509"/>
    <w:rsid w:val="000C79CE"/>
    <w:rsid w:val="000C7FA9"/>
    <w:rsid w:val="000D11BF"/>
    <w:rsid w:val="000D16A5"/>
    <w:rsid w:val="000D2F1F"/>
    <w:rsid w:val="000D3A06"/>
    <w:rsid w:val="000D3D6A"/>
    <w:rsid w:val="000D6270"/>
    <w:rsid w:val="000D75E3"/>
    <w:rsid w:val="000E0A23"/>
    <w:rsid w:val="000E12F9"/>
    <w:rsid w:val="000E2800"/>
    <w:rsid w:val="000E2C45"/>
    <w:rsid w:val="000E330D"/>
    <w:rsid w:val="000E41E0"/>
    <w:rsid w:val="000E46D7"/>
    <w:rsid w:val="000E6321"/>
    <w:rsid w:val="000E6453"/>
    <w:rsid w:val="000E653F"/>
    <w:rsid w:val="000E6CF6"/>
    <w:rsid w:val="000E7209"/>
    <w:rsid w:val="000E75FD"/>
    <w:rsid w:val="000F088A"/>
    <w:rsid w:val="000F1F50"/>
    <w:rsid w:val="000F28E4"/>
    <w:rsid w:val="000F5BAB"/>
    <w:rsid w:val="000F5EA7"/>
    <w:rsid w:val="000F786C"/>
    <w:rsid w:val="00101393"/>
    <w:rsid w:val="0010166C"/>
    <w:rsid w:val="0010250C"/>
    <w:rsid w:val="001026AC"/>
    <w:rsid w:val="001030FF"/>
    <w:rsid w:val="00103256"/>
    <w:rsid w:val="00103592"/>
    <w:rsid w:val="00103BFD"/>
    <w:rsid w:val="00104FC1"/>
    <w:rsid w:val="001050FE"/>
    <w:rsid w:val="00105918"/>
    <w:rsid w:val="0010618A"/>
    <w:rsid w:val="00106395"/>
    <w:rsid w:val="00106BAB"/>
    <w:rsid w:val="00107B23"/>
    <w:rsid w:val="00110010"/>
    <w:rsid w:val="001107EB"/>
    <w:rsid w:val="0011171F"/>
    <w:rsid w:val="00111A0E"/>
    <w:rsid w:val="00111A8A"/>
    <w:rsid w:val="00111EE8"/>
    <w:rsid w:val="00112467"/>
    <w:rsid w:val="001125D5"/>
    <w:rsid w:val="00112A2E"/>
    <w:rsid w:val="00112ABE"/>
    <w:rsid w:val="00113434"/>
    <w:rsid w:val="00113AA7"/>
    <w:rsid w:val="001142A1"/>
    <w:rsid w:val="00114D4D"/>
    <w:rsid w:val="0011651B"/>
    <w:rsid w:val="001175F7"/>
    <w:rsid w:val="00117D51"/>
    <w:rsid w:val="00120707"/>
    <w:rsid w:val="00121D86"/>
    <w:rsid w:val="00123FF8"/>
    <w:rsid w:val="001240F9"/>
    <w:rsid w:val="001249F0"/>
    <w:rsid w:val="00124E06"/>
    <w:rsid w:val="0012565E"/>
    <w:rsid w:val="00125B8D"/>
    <w:rsid w:val="00126D15"/>
    <w:rsid w:val="0012734E"/>
    <w:rsid w:val="00127AB4"/>
    <w:rsid w:val="00127FD6"/>
    <w:rsid w:val="00130987"/>
    <w:rsid w:val="00130CAF"/>
    <w:rsid w:val="00130E8B"/>
    <w:rsid w:val="0013183C"/>
    <w:rsid w:val="00132377"/>
    <w:rsid w:val="0013262B"/>
    <w:rsid w:val="00132E5E"/>
    <w:rsid w:val="001330B3"/>
    <w:rsid w:val="00133E67"/>
    <w:rsid w:val="00134281"/>
    <w:rsid w:val="001355DB"/>
    <w:rsid w:val="00135E6F"/>
    <w:rsid w:val="00136773"/>
    <w:rsid w:val="0013711A"/>
    <w:rsid w:val="001416DD"/>
    <w:rsid w:val="00141DFA"/>
    <w:rsid w:val="00142659"/>
    <w:rsid w:val="0014457A"/>
    <w:rsid w:val="001445AC"/>
    <w:rsid w:val="00144BDD"/>
    <w:rsid w:val="0014593A"/>
    <w:rsid w:val="00145B0C"/>
    <w:rsid w:val="00145C2F"/>
    <w:rsid w:val="00146034"/>
    <w:rsid w:val="00150618"/>
    <w:rsid w:val="001506C0"/>
    <w:rsid w:val="001511F1"/>
    <w:rsid w:val="0015145B"/>
    <w:rsid w:val="001525CB"/>
    <w:rsid w:val="00152864"/>
    <w:rsid w:val="001528BB"/>
    <w:rsid w:val="00152D36"/>
    <w:rsid w:val="00153A37"/>
    <w:rsid w:val="00154C92"/>
    <w:rsid w:val="001551E8"/>
    <w:rsid w:val="00155210"/>
    <w:rsid w:val="0015571A"/>
    <w:rsid w:val="00155F3D"/>
    <w:rsid w:val="00156814"/>
    <w:rsid w:val="001576D0"/>
    <w:rsid w:val="001614B3"/>
    <w:rsid w:val="00161BA9"/>
    <w:rsid w:val="001630B4"/>
    <w:rsid w:val="001631FE"/>
    <w:rsid w:val="00163463"/>
    <w:rsid w:val="00163563"/>
    <w:rsid w:val="00163CD7"/>
    <w:rsid w:val="00163D34"/>
    <w:rsid w:val="0016425F"/>
    <w:rsid w:val="00165806"/>
    <w:rsid w:val="0016672C"/>
    <w:rsid w:val="00167BA1"/>
    <w:rsid w:val="00167E7D"/>
    <w:rsid w:val="0017193F"/>
    <w:rsid w:val="00172707"/>
    <w:rsid w:val="00174627"/>
    <w:rsid w:val="00174D09"/>
    <w:rsid w:val="00174E7E"/>
    <w:rsid w:val="00174E95"/>
    <w:rsid w:val="0017508C"/>
    <w:rsid w:val="0017536B"/>
    <w:rsid w:val="00176352"/>
    <w:rsid w:val="001778AD"/>
    <w:rsid w:val="00177C79"/>
    <w:rsid w:val="00181FCF"/>
    <w:rsid w:val="00182B40"/>
    <w:rsid w:val="00183778"/>
    <w:rsid w:val="00183B4D"/>
    <w:rsid w:val="00184E96"/>
    <w:rsid w:val="00185087"/>
    <w:rsid w:val="001850C1"/>
    <w:rsid w:val="00185175"/>
    <w:rsid w:val="001859C3"/>
    <w:rsid w:val="00186138"/>
    <w:rsid w:val="00186422"/>
    <w:rsid w:val="001868E3"/>
    <w:rsid w:val="0018696E"/>
    <w:rsid w:val="00186D72"/>
    <w:rsid w:val="001870DD"/>
    <w:rsid w:val="00187339"/>
    <w:rsid w:val="0019070F"/>
    <w:rsid w:val="00190774"/>
    <w:rsid w:val="00190892"/>
    <w:rsid w:val="00190B7F"/>
    <w:rsid w:val="001918A7"/>
    <w:rsid w:val="00191A27"/>
    <w:rsid w:val="00194A54"/>
    <w:rsid w:val="00194D14"/>
    <w:rsid w:val="00195B9D"/>
    <w:rsid w:val="00195E75"/>
    <w:rsid w:val="001977D7"/>
    <w:rsid w:val="001A0B5E"/>
    <w:rsid w:val="001A0BDD"/>
    <w:rsid w:val="001A350E"/>
    <w:rsid w:val="001A37ED"/>
    <w:rsid w:val="001A3A86"/>
    <w:rsid w:val="001A3E02"/>
    <w:rsid w:val="001A5309"/>
    <w:rsid w:val="001A531E"/>
    <w:rsid w:val="001A556C"/>
    <w:rsid w:val="001A5D93"/>
    <w:rsid w:val="001A69B1"/>
    <w:rsid w:val="001A6D2A"/>
    <w:rsid w:val="001A6D68"/>
    <w:rsid w:val="001A6E12"/>
    <w:rsid w:val="001A7E09"/>
    <w:rsid w:val="001B0230"/>
    <w:rsid w:val="001B16BD"/>
    <w:rsid w:val="001B3278"/>
    <w:rsid w:val="001B5EB3"/>
    <w:rsid w:val="001B6604"/>
    <w:rsid w:val="001B6F07"/>
    <w:rsid w:val="001B7118"/>
    <w:rsid w:val="001B791D"/>
    <w:rsid w:val="001B7CDD"/>
    <w:rsid w:val="001B7FBC"/>
    <w:rsid w:val="001C0AD6"/>
    <w:rsid w:val="001C12AE"/>
    <w:rsid w:val="001C18BB"/>
    <w:rsid w:val="001C1FD5"/>
    <w:rsid w:val="001C25A6"/>
    <w:rsid w:val="001C3418"/>
    <w:rsid w:val="001C391A"/>
    <w:rsid w:val="001C4799"/>
    <w:rsid w:val="001C4CF3"/>
    <w:rsid w:val="001C4EF1"/>
    <w:rsid w:val="001C56B1"/>
    <w:rsid w:val="001C5EFA"/>
    <w:rsid w:val="001C6569"/>
    <w:rsid w:val="001D0093"/>
    <w:rsid w:val="001D3306"/>
    <w:rsid w:val="001D34EB"/>
    <w:rsid w:val="001D4370"/>
    <w:rsid w:val="001D43FB"/>
    <w:rsid w:val="001D46B8"/>
    <w:rsid w:val="001D558B"/>
    <w:rsid w:val="001D697D"/>
    <w:rsid w:val="001D718F"/>
    <w:rsid w:val="001E09B0"/>
    <w:rsid w:val="001E1C26"/>
    <w:rsid w:val="001E2AC8"/>
    <w:rsid w:val="001E3AE9"/>
    <w:rsid w:val="001E487A"/>
    <w:rsid w:val="001E4F01"/>
    <w:rsid w:val="001E6081"/>
    <w:rsid w:val="001E67B5"/>
    <w:rsid w:val="001E6C6B"/>
    <w:rsid w:val="001E7500"/>
    <w:rsid w:val="001E7829"/>
    <w:rsid w:val="001E7FEE"/>
    <w:rsid w:val="001F0497"/>
    <w:rsid w:val="001F0807"/>
    <w:rsid w:val="001F133C"/>
    <w:rsid w:val="001F68E0"/>
    <w:rsid w:val="00200166"/>
    <w:rsid w:val="00200270"/>
    <w:rsid w:val="0020057A"/>
    <w:rsid w:val="002006AA"/>
    <w:rsid w:val="002039D6"/>
    <w:rsid w:val="00204731"/>
    <w:rsid w:val="00205F20"/>
    <w:rsid w:val="00207383"/>
    <w:rsid w:val="002116F0"/>
    <w:rsid w:val="002118E3"/>
    <w:rsid w:val="00212C0A"/>
    <w:rsid w:val="00212F95"/>
    <w:rsid w:val="0021316B"/>
    <w:rsid w:val="0021337C"/>
    <w:rsid w:val="00213CAF"/>
    <w:rsid w:val="0021411F"/>
    <w:rsid w:val="00214F7D"/>
    <w:rsid w:val="00215427"/>
    <w:rsid w:val="00216964"/>
    <w:rsid w:val="002178D9"/>
    <w:rsid w:val="00217C61"/>
    <w:rsid w:val="00217E95"/>
    <w:rsid w:val="00220341"/>
    <w:rsid w:val="00220563"/>
    <w:rsid w:val="0022057D"/>
    <w:rsid w:val="00220F0F"/>
    <w:rsid w:val="0022104A"/>
    <w:rsid w:val="002219EA"/>
    <w:rsid w:val="00222DC1"/>
    <w:rsid w:val="00223146"/>
    <w:rsid w:val="0022318A"/>
    <w:rsid w:val="002237AD"/>
    <w:rsid w:val="0022380E"/>
    <w:rsid w:val="00223B32"/>
    <w:rsid w:val="00225F6E"/>
    <w:rsid w:val="00226DD9"/>
    <w:rsid w:val="00230543"/>
    <w:rsid w:val="00232DFB"/>
    <w:rsid w:val="0023301F"/>
    <w:rsid w:val="00234067"/>
    <w:rsid w:val="0023513F"/>
    <w:rsid w:val="00235C1C"/>
    <w:rsid w:val="00235EE0"/>
    <w:rsid w:val="0023687B"/>
    <w:rsid w:val="00236F3E"/>
    <w:rsid w:val="00240B73"/>
    <w:rsid w:val="002419BE"/>
    <w:rsid w:val="00241C49"/>
    <w:rsid w:val="00241D7F"/>
    <w:rsid w:val="00242BBC"/>
    <w:rsid w:val="00243B6A"/>
    <w:rsid w:val="0024462F"/>
    <w:rsid w:val="0024497A"/>
    <w:rsid w:val="00244DF8"/>
    <w:rsid w:val="00245311"/>
    <w:rsid w:val="002455D7"/>
    <w:rsid w:val="00246F9E"/>
    <w:rsid w:val="00247DE3"/>
    <w:rsid w:val="00247F4A"/>
    <w:rsid w:val="0025074D"/>
    <w:rsid w:val="002510FA"/>
    <w:rsid w:val="002515CE"/>
    <w:rsid w:val="0025183D"/>
    <w:rsid w:val="00251922"/>
    <w:rsid w:val="0025346E"/>
    <w:rsid w:val="002535B6"/>
    <w:rsid w:val="00255823"/>
    <w:rsid w:val="00255ECA"/>
    <w:rsid w:val="002561A1"/>
    <w:rsid w:val="00256611"/>
    <w:rsid w:val="00256AC8"/>
    <w:rsid w:val="00257B63"/>
    <w:rsid w:val="00257CF1"/>
    <w:rsid w:val="002613F9"/>
    <w:rsid w:val="002614C9"/>
    <w:rsid w:val="00261F68"/>
    <w:rsid w:val="0026249D"/>
    <w:rsid w:val="00262659"/>
    <w:rsid w:val="002636B5"/>
    <w:rsid w:val="00264113"/>
    <w:rsid w:val="00264915"/>
    <w:rsid w:val="00264DF0"/>
    <w:rsid w:val="00266659"/>
    <w:rsid w:val="0026690E"/>
    <w:rsid w:val="00270381"/>
    <w:rsid w:val="002738FF"/>
    <w:rsid w:val="00274750"/>
    <w:rsid w:val="0027477B"/>
    <w:rsid w:val="0027501E"/>
    <w:rsid w:val="002751DC"/>
    <w:rsid w:val="0027722F"/>
    <w:rsid w:val="00277C76"/>
    <w:rsid w:val="00277E71"/>
    <w:rsid w:val="00281028"/>
    <w:rsid w:val="0028239E"/>
    <w:rsid w:val="00282541"/>
    <w:rsid w:val="002827A4"/>
    <w:rsid w:val="00284828"/>
    <w:rsid w:val="00284C6B"/>
    <w:rsid w:val="00285E29"/>
    <w:rsid w:val="00285FE6"/>
    <w:rsid w:val="002860E6"/>
    <w:rsid w:val="00286B9A"/>
    <w:rsid w:val="00286D0D"/>
    <w:rsid w:val="00286F3C"/>
    <w:rsid w:val="002870EB"/>
    <w:rsid w:val="00287285"/>
    <w:rsid w:val="00287683"/>
    <w:rsid w:val="00287F16"/>
    <w:rsid w:val="00290D54"/>
    <w:rsid w:val="00290F91"/>
    <w:rsid w:val="00291A11"/>
    <w:rsid w:val="00292CCF"/>
    <w:rsid w:val="0029342E"/>
    <w:rsid w:val="00295545"/>
    <w:rsid w:val="00297371"/>
    <w:rsid w:val="002975EF"/>
    <w:rsid w:val="002A00E0"/>
    <w:rsid w:val="002A03D7"/>
    <w:rsid w:val="002A09E2"/>
    <w:rsid w:val="002A4B17"/>
    <w:rsid w:val="002A64EC"/>
    <w:rsid w:val="002A6556"/>
    <w:rsid w:val="002A69D0"/>
    <w:rsid w:val="002A7913"/>
    <w:rsid w:val="002A7D45"/>
    <w:rsid w:val="002B035B"/>
    <w:rsid w:val="002B041C"/>
    <w:rsid w:val="002B2454"/>
    <w:rsid w:val="002B2A40"/>
    <w:rsid w:val="002B2BD1"/>
    <w:rsid w:val="002B31E3"/>
    <w:rsid w:val="002B3763"/>
    <w:rsid w:val="002B5A05"/>
    <w:rsid w:val="002B6A7B"/>
    <w:rsid w:val="002B6F3B"/>
    <w:rsid w:val="002B7011"/>
    <w:rsid w:val="002C09DD"/>
    <w:rsid w:val="002C174D"/>
    <w:rsid w:val="002C1B3A"/>
    <w:rsid w:val="002C2470"/>
    <w:rsid w:val="002C2658"/>
    <w:rsid w:val="002C3542"/>
    <w:rsid w:val="002C44A8"/>
    <w:rsid w:val="002C46E9"/>
    <w:rsid w:val="002C496E"/>
    <w:rsid w:val="002C4FAE"/>
    <w:rsid w:val="002C51A1"/>
    <w:rsid w:val="002C5863"/>
    <w:rsid w:val="002C5D25"/>
    <w:rsid w:val="002C7090"/>
    <w:rsid w:val="002C77C4"/>
    <w:rsid w:val="002C7954"/>
    <w:rsid w:val="002D08B0"/>
    <w:rsid w:val="002D21D8"/>
    <w:rsid w:val="002D307B"/>
    <w:rsid w:val="002D33D3"/>
    <w:rsid w:val="002D3A0B"/>
    <w:rsid w:val="002D3ABD"/>
    <w:rsid w:val="002D48AA"/>
    <w:rsid w:val="002D4FC8"/>
    <w:rsid w:val="002D50CD"/>
    <w:rsid w:val="002D6C66"/>
    <w:rsid w:val="002D6EBC"/>
    <w:rsid w:val="002D6EDD"/>
    <w:rsid w:val="002D73CC"/>
    <w:rsid w:val="002D7601"/>
    <w:rsid w:val="002D7A6F"/>
    <w:rsid w:val="002E0F9B"/>
    <w:rsid w:val="002E2A9C"/>
    <w:rsid w:val="002E348B"/>
    <w:rsid w:val="002E57EA"/>
    <w:rsid w:val="002E5BB6"/>
    <w:rsid w:val="002E76CD"/>
    <w:rsid w:val="002E7BB2"/>
    <w:rsid w:val="002F035F"/>
    <w:rsid w:val="002F06DB"/>
    <w:rsid w:val="002F073B"/>
    <w:rsid w:val="002F20C1"/>
    <w:rsid w:val="002F2A18"/>
    <w:rsid w:val="002F31E2"/>
    <w:rsid w:val="002F4613"/>
    <w:rsid w:val="002F4E6B"/>
    <w:rsid w:val="002F59E1"/>
    <w:rsid w:val="002F5B06"/>
    <w:rsid w:val="002F60FC"/>
    <w:rsid w:val="002F631E"/>
    <w:rsid w:val="002F74E6"/>
    <w:rsid w:val="0030018F"/>
    <w:rsid w:val="003001FC"/>
    <w:rsid w:val="00301770"/>
    <w:rsid w:val="003023C5"/>
    <w:rsid w:val="0030312E"/>
    <w:rsid w:val="00303D02"/>
    <w:rsid w:val="00303EEB"/>
    <w:rsid w:val="003042B9"/>
    <w:rsid w:val="0030449A"/>
    <w:rsid w:val="00304AED"/>
    <w:rsid w:val="00304EC9"/>
    <w:rsid w:val="00305C9E"/>
    <w:rsid w:val="00307A8B"/>
    <w:rsid w:val="00310E5D"/>
    <w:rsid w:val="003138A2"/>
    <w:rsid w:val="00313934"/>
    <w:rsid w:val="00314D27"/>
    <w:rsid w:val="00314E6A"/>
    <w:rsid w:val="00315C44"/>
    <w:rsid w:val="00315CB0"/>
    <w:rsid w:val="00315DE3"/>
    <w:rsid w:val="00316F35"/>
    <w:rsid w:val="0031716E"/>
    <w:rsid w:val="003202CF"/>
    <w:rsid w:val="00320F2A"/>
    <w:rsid w:val="00321214"/>
    <w:rsid w:val="00321919"/>
    <w:rsid w:val="00322422"/>
    <w:rsid w:val="003230DE"/>
    <w:rsid w:val="0032348F"/>
    <w:rsid w:val="003237B3"/>
    <w:rsid w:val="00323F40"/>
    <w:rsid w:val="003244F9"/>
    <w:rsid w:val="003275FD"/>
    <w:rsid w:val="00327B48"/>
    <w:rsid w:val="00327BFB"/>
    <w:rsid w:val="00330B6B"/>
    <w:rsid w:val="00331C61"/>
    <w:rsid w:val="00331F85"/>
    <w:rsid w:val="00332045"/>
    <w:rsid w:val="00332182"/>
    <w:rsid w:val="003326F5"/>
    <w:rsid w:val="00333529"/>
    <w:rsid w:val="00333577"/>
    <w:rsid w:val="003336A5"/>
    <w:rsid w:val="003338BD"/>
    <w:rsid w:val="003342C1"/>
    <w:rsid w:val="0033460D"/>
    <w:rsid w:val="00334AA7"/>
    <w:rsid w:val="00335B4A"/>
    <w:rsid w:val="00335CAC"/>
    <w:rsid w:val="00336284"/>
    <w:rsid w:val="00336304"/>
    <w:rsid w:val="003363FB"/>
    <w:rsid w:val="0033685D"/>
    <w:rsid w:val="00336874"/>
    <w:rsid w:val="003370D5"/>
    <w:rsid w:val="003408DD"/>
    <w:rsid w:val="00341626"/>
    <w:rsid w:val="00342EB7"/>
    <w:rsid w:val="00344B5C"/>
    <w:rsid w:val="003453C2"/>
    <w:rsid w:val="00345450"/>
    <w:rsid w:val="00345C25"/>
    <w:rsid w:val="00346135"/>
    <w:rsid w:val="00346356"/>
    <w:rsid w:val="00346367"/>
    <w:rsid w:val="00346D99"/>
    <w:rsid w:val="0034797E"/>
    <w:rsid w:val="00350111"/>
    <w:rsid w:val="00352C15"/>
    <w:rsid w:val="00353213"/>
    <w:rsid w:val="00355E4E"/>
    <w:rsid w:val="00356748"/>
    <w:rsid w:val="003622BB"/>
    <w:rsid w:val="00363427"/>
    <w:rsid w:val="003636C8"/>
    <w:rsid w:val="003644FC"/>
    <w:rsid w:val="0036452A"/>
    <w:rsid w:val="00364636"/>
    <w:rsid w:val="00365930"/>
    <w:rsid w:val="0036797F"/>
    <w:rsid w:val="00370090"/>
    <w:rsid w:val="00370B14"/>
    <w:rsid w:val="00372D7D"/>
    <w:rsid w:val="0037366E"/>
    <w:rsid w:val="00373777"/>
    <w:rsid w:val="00373B90"/>
    <w:rsid w:val="00374963"/>
    <w:rsid w:val="00375986"/>
    <w:rsid w:val="00376501"/>
    <w:rsid w:val="003765B2"/>
    <w:rsid w:val="0037779D"/>
    <w:rsid w:val="00377CAC"/>
    <w:rsid w:val="00383D55"/>
    <w:rsid w:val="003849D2"/>
    <w:rsid w:val="00385B0D"/>
    <w:rsid w:val="00390823"/>
    <w:rsid w:val="00390876"/>
    <w:rsid w:val="0039120A"/>
    <w:rsid w:val="0039134B"/>
    <w:rsid w:val="003923F0"/>
    <w:rsid w:val="0039258B"/>
    <w:rsid w:val="003928FC"/>
    <w:rsid w:val="00392939"/>
    <w:rsid w:val="00393350"/>
    <w:rsid w:val="00393E5F"/>
    <w:rsid w:val="0039552B"/>
    <w:rsid w:val="003A0069"/>
    <w:rsid w:val="003A0B7B"/>
    <w:rsid w:val="003A2861"/>
    <w:rsid w:val="003A369C"/>
    <w:rsid w:val="003A45CE"/>
    <w:rsid w:val="003A4996"/>
    <w:rsid w:val="003A55CC"/>
    <w:rsid w:val="003A6665"/>
    <w:rsid w:val="003A72C2"/>
    <w:rsid w:val="003A7753"/>
    <w:rsid w:val="003A77CD"/>
    <w:rsid w:val="003B16B9"/>
    <w:rsid w:val="003B2C3A"/>
    <w:rsid w:val="003B2C9C"/>
    <w:rsid w:val="003B3922"/>
    <w:rsid w:val="003B3B2F"/>
    <w:rsid w:val="003B462B"/>
    <w:rsid w:val="003B528F"/>
    <w:rsid w:val="003B5365"/>
    <w:rsid w:val="003B6FBE"/>
    <w:rsid w:val="003B7AD7"/>
    <w:rsid w:val="003C197A"/>
    <w:rsid w:val="003C3FFF"/>
    <w:rsid w:val="003C4605"/>
    <w:rsid w:val="003C5E63"/>
    <w:rsid w:val="003C6ED5"/>
    <w:rsid w:val="003D0653"/>
    <w:rsid w:val="003D0A08"/>
    <w:rsid w:val="003D1186"/>
    <w:rsid w:val="003D216B"/>
    <w:rsid w:val="003D40E5"/>
    <w:rsid w:val="003D4474"/>
    <w:rsid w:val="003D493B"/>
    <w:rsid w:val="003D5CFA"/>
    <w:rsid w:val="003D6326"/>
    <w:rsid w:val="003D7B03"/>
    <w:rsid w:val="003E08B1"/>
    <w:rsid w:val="003E1100"/>
    <w:rsid w:val="003E147F"/>
    <w:rsid w:val="003E1A77"/>
    <w:rsid w:val="003E1C58"/>
    <w:rsid w:val="003E3DB7"/>
    <w:rsid w:val="003E4187"/>
    <w:rsid w:val="003E4A1C"/>
    <w:rsid w:val="003E4CEB"/>
    <w:rsid w:val="003E4E3D"/>
    <w:rsid w:val="003E4E42"/>
    <w:rsid w:val="003E4FC2"/>
    <w:rsid w:val="003E567B"/>
    <w:rsid w:val="003E6144"/>
    <w:rsid w:val="003E614A"/>
    <w:rsid w:val="003E6FAF"/>
    <w:rsid w:val="003F0120"/>
    <w:rsid w:val="003F0306"/>
    <w:rsid w:val="003F0C70"/>
    <w:rsid w:val="003F13D2"/>
    <w:rsid w:val="003F16EA"/>
    <w:rsid w:val="003F2550"/>
    <w:rsid w:val="003F2C7D"/>
    <w:rsid w:val="003F3351"/>
    <w:rsid w:val="003F4324"/>
    <w:rsid w:val="003F4AA8"/>
    <w:rsid w:val="003F4EA5"/>
    <w:rsid w:val="003F5550"/>
    <w:rsid w:val="003F61A2"/>
    <w:rsid w:val="003F63A1"/>
    <w:rsid w:val="003F74E1"/>
    <w:rsid w:val="00401932"/>
    <w:rsid w:val="0040197D"/>
    <w:rsid w:val="00401DE5"/>
    <w:rsid w:val="0040235A"/>
    <w:rsid w:val="004025C2"/>
    <w:rsid w:val="00402B79"/>
    <w:rsid w:val="00403380"/>
    <w:rsid w:val="004059A0"/>
    <w:rsid w:val="00406822"/>
    <w:rsid w:val="00406C85"/>
    <w:rsid w:val="0040727F"/>
    <w:rsid w:val="00407B2D"/>
    <w:rsid w:val="00407E3C"/>
    <w:rsid w:val="00410024"/>
    <w:rsid w:val="0041046C"/>
    <w:rsid w:val="00411044"/>
    <w:rsid w:val="0041113F"/>
    <w:rsid w:val="00412777"/>
    <w:rsid w:val="00413022"/>
    <w:rsid w:val="004134C5"/>
    <w:rsid w:val="00415939"/>
    <w:rsid w:val="0041602A"/>
    <w:rsid w:val="004162D6"/>
    <w:rsid w:val="00416807"/>
    <w:rsid w:val="00417658"/>
    <w:rsid w:val="00417A1A"/>
    <w:rsid w:val="00420BF2"/>
    <w:rsid w:val="00421BAB"/>
    <w:rsid w:val="00421D7E"/>
    <w:rsid w:val="00422380"/>
    <w:rsid w:val="00423579"/>
    <w:rsid w:val="00426547"/>
    <w:rsid w:val="00426D76"/>
    <w:rsid w:val="0042711A"/>
    <w:rsid w:val="00430C0F"/>
    <w:rsid w:val="00430F1E"/>
    <w:rsid w:val="004311CB"/>
    <w:rsid w:val="00431D1A"/>
    <w:rsid w:val="0043292C"/>
    <w:rsid w:val="0043293A"/>
    <w:rsid w:val="004336E5"/>
    <w:rsid w:val="004353C6"/>
    <w:rsid w:val="0043610D"/>
    <w:rsid w:val="00437E12"/>
    <w:rsid w:val="0044069C"/>
    <w:rsid w:val="00441F3E"/>
    <w:rsid w:val="00442C42"/>
    <w:rsid w:val="00443BD3"/>
    <w:rsid w:val="00443C38"/>
    <w:rsid w:val="004445B5"/>
    <w:rsid w:val="004457D9"/>
    <w:rsid w:val="004510A0"/>
    <w:rsid w:val="004521D4"/>
    <w:rsid w:val="0045231B"/>
    <w:rsid w:val="00452CCF"/>
    <w:rsid w:val="00453492"/>
    <w:rsid w:val="00454F7A"/>
    <w:rsid w:val="004558C8"/>
    <w:rsid w:val="00455960"/>
    <w:rsid w:val="0045598A"/>
    <w:rsid w:val="004573AD"/>
    <w:rsid w:val="00460CF9"/>
    <w:rsid w:val="004618DD"/>
    <w:rsid w:val="00461A58"/>
    <w:rsid w:val="00461F65"/>
    <w:rsid w:val="0046285A"/>
    <w:rsid w:val="00462EEF"/>
    <w:rsid w:val="00465D39"/>
    <w:rsid w:val="00466E94"/>
    <w:rsid w:val="00467482"/>
    <w:rsid w:val="00467EC7"/>
    <w:rsid w:val="00470052"/>
    <w:rsid w:val="00470A8F"/>
    <w:rsid w:val="0047132D"/>
    <w:rsid w:val="00473252"/>
    <w:rsid w:val="00473F81"/>
    <w:rsid w:val="004749BB"/>
    <w:rsid w:val="004761B5"/>
    <w:rsid w:val="00476798"/>
    <w:rsid w:val="004772E3"/>
    <w:rsid w:val="00477A36"/>
    <w:rsid w:val="00480267"/>
    <w:rsid w:val="0048041F"/>
    <w:rsid w:val="00480A24"/>
    <w:rsid w:val="00480CF2"/>
    <w:rsid w:val="00482441"/>
    <w:rsid w:val="004836F7"/>
    <w:rsid w:val="00483752"/>
    <w:rsid w:val="00484C99"/>
    <w:rsid w:val="00484DAB"/>
    <w:rsid w:val="004858CD"/>
    <w:rsid w:val="00485EAB"/>
    <w:rsid w:val="00487381"/>
    <w:rsid w:val="00487B3A"/>
    <w:rsid w:val="00487BCD"/>
    <w:rsid w:val="00487C9C"/>
    <w:rsid w:val="0049144E"/>
    <w:rsid w:val="00491D88"/>
    <w:rsid w:val="0049338A"/>
    <w:rsid w:val="004945B2"/>
    <w:rsid w:val="004945FD"/>
    <w:rsid w:val="00494F7D"/>
    <w:rsid w:val="0049617B"/>
    <w:rsid w:val="00496ACF"/>
    <w:rsid w:val="00496B12"/>
    <w:rsid w:val="004970ED"/>
    <w:rsid w:val="00497E5D"/>
    <w:rsid w:val="004A17E2"/>
    <w:rsid w:val="004A235C"/>
    <w:rsid w:val="004A24AD"/>
    <w:rsid w:val="004A26DF"/>
    <w:rsid w:val="004A2915"/>
    <w:rsid w:val="004A2DE8"/>
    <w:rsid w:val="004A3BAA"/>
    <w:rsid w:val="004A4957"/>
    <w:rsid w:val="004A5783"/>
    <w:rsid w:val="004A5E25"/>
    <w:rsid w:val="004A60C4"/>
    <w:rsid w:val="004A64E4"/>
    <w:rsid w:val="004B3B7B"/>
    <w:rsid w:val="004B3E99"/>
    <w:rsid w:val="004B4EB3"/>
    <w:rsid w:val="004B6CA3"/>
    <w:rsid w:val="004C0510"/>
    <w:rsid w:val="004C1E91"/>
    <w:rsid w:val="004C26BA"/>
    <w:rsid w:val="004C509F"/>
    <w:rsid w:val="004C551C"/>
    <w:rsid w:val="004C725F"/>
    <w:rsid w:val="004C7828"/>
    <w:rsid w:val="004C7D6D"/>
    <w:rsid w:val="004D019F"/>
    <w:rsid w:val="004D187B"/>
    <w:rsid w:val="004D2805"/>
    <w:rsid w:val="004D2891"/>
    <w:rsid w:val="004D2C17"/>
    <w:rsid w:val="004D2FD2"/>
    <w:rsid w:val="004D357E"/>
    <w:rsid w:val="004D4A5A"/>
    <w:rsid w:val="004D4D1F"/>
    <w:rsid w:val="004D50F8"/>
    <w:rsid w:val="004D5F70"/>
    <w:rsid w:val="004D6837"/>
    <w:rsid w:val="004E0070"/>
    <w:rsid w:val="004E0E65"/>
    <w:rsid w:val="004E0F0B"/>
    <w:rsid w:val="004E177C"/>
    <w:rsid w:val="004E1C01"/>
    <w:rsid w:val="004E2F61"/>
    <w:rsid w:val="004E2FE8"/>
    <w:rsid w:val="004E3058"/>
    <w:rsid w:val="004E371B"/>
    <w:rsid w:val="004E40CE"/>
    <w:rsid w:val="004E57BE"/>
    <w:rsid w:val="004E603A"/>
    <w:rsid w:val="004E6431"/>
    <w:rsid w:val="004E6529"/>
    <w:rsid w:val="004E6B3E"/>
    <w:rsid w:val="004E7744"/>
    <w:rsid w:val="004E7827"/>
    <w:rsid w:val="004F0C7D"/>
    <w:rsid w:val="004F12DA"/>
    <w:rsid w:val="004F170A"/>
    <w:rsid w:val="004F1DDB"/>
    <w:rsid w:val="004F1FA9"/>
    <w:rsid w:val="004F2FD4"/>
    <w:rsid w:val="004F31EE"/>
    <w:rsid w:val="004F31F3"/>
    <w:rsid w:val="004F6C80"/>
    <w:rsid w:val="0050044F"/>
    <w:rsid w:val="00500568"/>
    <w:rsid w:val="00500E43"/>
    <w:rsid w:val="00501F51"/>
    <w:rsid w:val="0050348B"/>
    <w:rsid w:val="00503FA1"/>
    <w:rsid w:val="0050432C"/>
    <w:rsid w:val="00504803"/>
    <w:rsid w:val="00504E39"/>
    <w:rsid w:val="005050DE"/>
    <w:rsid w:val="00506C6A"/>
    <w:rsid w:val="00506F3C"/>
    <w:rsid w:val="00507A42"/>
    <w:rsid w:val="00507B76"/>
    <w:rsid w:val="00507CE9"/>
    <w:rsid w:val="00510E50"/>
    <w:rsid w:val="00512090"/>
    <w:rsid w:val="0051213F"/>
    <w:rsid w:val="00512413"/>
    <w:rsid w:val="005129B6"/>
    <w:rsid w:val="00513C94"/>
    <w:rsid w:val="005142A8"/>
    <w:rsid w:val="0051483B"/>
    <w:rsid w:val="00514E98"/>
    <w:rsid w:val="005152D9"/>
    <w:rsid w:val="005167C5"/>
    <w:rsid w:val="005202F7"/>
    <w:rsid w:val="005210D7"/>
    <w:rsid w:val="0052112D"/>
    <w:rsid w:val="005220AA"/>
    <w:rsid w:val="00522127"/>
    <w:rsid w:val="0052215C"/>
    <w:rsid w:val="00522B79"/>
    <w:rsid w:val="0052380B"/>
    <w:rsid w:val="00524C1B"/>
    <w:rsid w:val="00525990"/>
    <w:rsid w:val="0052767A"/>
    <w:rsid w:val="00527901"/>
    <w:rsid w:val="00527A7F"/>
    <w:rsid w:val="005319FE"/>
    <w:rsid w:val="00532282"/>
    <w:rsid w:val="0053251A"/>
    <w:rsid w:val="00532E80"/>
    <w:rsid w:val="00532EF2"/>
    <w:rsid w:val="00533859"/>
    <w:rsid w:val="00534A79"/>
    <w:rsid w:val="00534E9F"/>
    <w:rsid w:val="00535908"/>
    <w:rsid w:val="00535EE6"/>
    <w:rsid w:val="00535FCD"/>
    <w:rsid w:val="00536697"/>
    <w:rsid w:val="005371A0"/>
    <w:rsid w:val="0054197A"/>
    <w:rsid w:val="00541A4C"/>
    <w:rsid w:val="00542EB3"/>
    <w:rsid w:val="005432BD"/>
    <w:rsid w:val="00544485"/>
    <w:rsid w:val="005447CF"/>
    <w:rsid w:val="0054482A"/>
    <w:rsid w:val="005449F6"/>
    <w:rsid w:val="0054537A"/>
    <w:rsid w:val="00545AEF"/>
    <w:rsid w:val="005460FE"/>
    <w:rsid w:val="00546BAF"/>
    <w:rsid w:val="00546C88"/>
    <w:rsid w:val="00550B41"/>
    <w:rsid w:val="00550B70"/>
    <w:rsid w:val="0055295B"/>
    <w:rsid w:val="0055298D"/>
    <w:rsid w:val="00553757"/>
    <w:rsid w:val="00553BB1"/>
    <w:rsid w:val="00554528"/>
    <w:rsid w:val="00556256"/>
    <w:rsid w:val="005567B7"/>
    <w:rsid w:val="00561AB1"/>
    <w:rsid w:val="00561BA8"/>
    <w:rsid w:val="00561DC7"/>
    <w:rsid w:val="00561F7C"/>
    <w:rsid w:val="0056285F"/>
    <w:rsid w:val="005631CC"/>
    <w:rsid w:val="005639E3"/>
    <w:rsid w:val="00563C76"/>
    <w:rsid w:val="00563CC9"/>
    <w:rsid w:val="0056658E"/>
    <w:rsid w:val="00566652"/>
    <w:rsid w:val="00566745"/>
    <w:rsid w:val="0056756F"/>
    <w:rsid w:val="00567839"/>
    <w:rsid w:val="00567AD4"/>
    <w:rsid w:val="00570237"/>
    <w:rsid w:val="005711F6"/>
    <w:rsid w:val="005719C6"/>
    <w:rsid w:val="00572A7B"/>
    <w:rsid w:val="00572CDA"/>
    <w:rsid w:val="00574597"/>
    <w:rsid w:val="00575BC5"/>
    <w:rsid w:val="00576F8A"/>
    <w:rsid w:val="005772DC"/>
    <w:rsid w:val="00577BF3"/>
    <w:rsid w:val="00580801"/>
    <w:rsid w:val="0058140F"/>
    <w:rsid w:val="00582756"/>
    <w:rsid w:val="00583860"/>
    <w:rsid w:val="00583E17"/>
    <w:rsid w:val="00584016"/>
    <w:rsid w:val="005847C5"/>
    <w:rsid w:val="005859F0"/>
    <w:rsid w:val="0058693F"/>
    <w:rsid w:val="00586B2C"/>
    <w:rsid w:val="0058709A"/>
    <w:rsid w:val="005879E7"/>
    <w:rsid w:val="00591B7A"/>
    <w:rsid w:val="00592BBF"/>
    <w:rsid w:val="00594C25"/>
    <w:rsid w:val="00595687"/>
    <w:rsid w:val="00596708"/>
    <w:rsid w:val="005A14BD"/>
    <w:rsid w:val="005A2BDF"/>
    <w:rsid w:val="005A2DCC"/>
    <w:rsid w:val="005A422E"/>
    <w:rsid w:val="005A60F0"/>
    <w:rsid w:val="005A7EDE"/>
    <w:rsid w:val="005B16AB"/>
    <w:rsid w:val="005B2FD9"/>
    <w:rsid w:val="005B3181"/>
    <w:rsid w:val="005B36A7"/>
    <w:rsid w:val="005B3DB2"/>
    <w:rsid w:val="005B4883"/>
    <w:rsid w:val="005B55B1"/>
    <w:rsid w:val="005B756A"/>
    <w:rsid w:val="005B7FFA"/>
    <w:rsid w:val="005C0D0F"/>
    <w:rsid w:val="005C0F1D"/>
    <w:rsid w:val="005C313C"/>
    <w:rsid w:val="005C3A74"/>
    <w:rsid w:val="005C4729"/>
    <w:rsid w:val="005C4795"/>
    <w:rsid w:val="005C589D"/>
    <w:rsid w:val="005C6567"/>
    <w:rsid w:val="005D02F0"/>
    <w:rsid w:val="005D02F1"/>
    <w:rsid w:val="005D0AE9"/>
    <w:rsid w:val="005D0FE9"/>
    <w:rsid w:val="005D1213"/>
    <w:rsid w:val="005D17B6"/>
    <w:rsid w:val="005D21DD"/>
    <w:rsid w:val="005D3346"/>
    <w:rsid w:val="005D3CE9"/>
    <w:rsid w:val="005D3FA5"/>
    <w:rsid w:val="005D5271"/>
    <w:rsid w:val="005D6473"/>
    <w:rsid w:val="005D6AD2"/>
    <w:rsid w:val="005D7322"/>
    <w:rsid w:val="005D783B"/>
    <w:rsid w:val="005D7BB7"/>
    <w:rsid w:val="005D7D6C"/>
    <w:rsid w:val="005E0F51"/>
    <w:rsid w:val="005E165E"/>
    <w:rsid w:val="005E30C1"/>
    <w:rsid w:val="005E3C2D"/>
    <w:rsid w:val="005E4163"/>
    <w:rsid w:val="005E5899"/>
    <w:rsid w:val="005E5986"/>
    <w:rsid w:val="005E6281"/>
    <w:rsid w:val="005E6365"/>
    <w:rsid w:val="005E65D1"/>
    <w:rsid w:val="005E6ABD"/>
    <w:rsid w:val="005E6D29"/>
    <w:rsid w:val="005E741D"/>
    <w:rsid w:val="005E770F"/>
    <w:rsid w:val="005E7C4B"/>
    <w:rsid w:val="005F0FB4"/>
    <w:rsid w:val="005F1452"/>
    <w:rsid w:val="005F1B8E"/>
    <w:rsid w:val="005F259C"/>
    <w:rsid w:val="005F3627"/>
    <w:rsid w:val="005F3F34"/>
    <w:rsid w:val="005F4D6E"/>
    <w:rsid w:val="005F548A"/>
    <w:rsid w:val="005F69C2"/>
    <w:rsid w:val="005F76B0"/>
    <w:rsid w:val="00600743"/>
    <w:rsid w:val="00600E12"/>
    <w:rsid w:val="0060111A"/>
    <w:rsid w:val="00601490"/>
    <w:rsid w:val="00601CCC"/>
    <w:rsid w:val="00601FD2"/>
    <w:rsid w:val="0060414E"/>
    <w:rsid w:val="00606964"/>
    <w:rsid w:val="00606E0F"/>
    <w:rsid w:val="006071D7"/>
    <w:rsid w:val="00607D8F"/>
    <w:rsid w:val="00610302"/>
    <w:rsid w:val="006107FD"/>
    <w:rsid w:val="00611048"/>
    <w:rsid w:val="0061111D"/>
    <w:rsid w:val="006116BD"/>
    <w:rsid w:val="00612BAA"/>
    <w:rsid w:val="00613DFB"/>
    <w:rsid w:val="00615362"/>
    <w:rsid w:val="006157C6"/>
    <w:rsid w:val="00616CB1"/>
    <w:rsid w:val="00616D94"/>
    <w:rsid w:val="0061711E"/>
    <w:rsid w:val="00617C30"/>
    <w:rsid w:val="00617FA7"/>
    <w:rsid w:val="006204B5"/>
    <w:rsid w:val="00620B60"/>
    <w:rsid w:val="006217B4"/>
    <w:rsid w:val="0062189B"/>
    <w:rsid w:val="00621F80"/>
    <w:rsid w:val="00622135"/>
    <w:rsid w:val="006234FE"/>
    <w:rsid w:val="00623BE1"/>
    <w:rsid w:val="00630087"/>
    <w:rsid w:val="00630095"/>
    <w:rsid w:val="00631144"/>
    <w:rsid w:val="00631BC1"/>
    <w:rsid w:val="0063411A"/>
    <w:rsid w:val="00634853"/>
    <w:rsid w:val="00634D26"/>
    <w:rsid w:val="00635D31"/>
    <w:rsid w:val="006361F2"/>
    <w:rsid w:val="0063627F"/>
    <w:rsid w:val="00636DF0"/>
    <w:rsid w:val="00637069"/>
    <w:rsid w:val="0063738D"/>
    <w:rsid w:val="0064147D"/>
    <w:rsid w:val="006427B8"/>
    <w:rsid w:val="006432C0"/>
    <w:rsid w:val="006436C7"/>
    <w:rsid w:val="00644172"/>
    <w:rsid w:val="00644335"/>
    <w:rsid w:val="00644C91"/>
    <w:rsid w:val="0064621B"/>
    <w:rsid w:val="0064695F"/>
    <w:rsid w:val="00646C17"/>
    <w:rsid w:val="00650134"/>
    <w:rsid w:val="006505A3"/>
    <w:rsid w:val="00651985"/>
    <w:rsid w:val="0065230E"/>
    <w:rsid w:val="006524B5"/>
    <w:rsid w:val="00652AC5"/>
    <w:rsid w:val="00653DFC"/>
    <w:rsid w:val="0065538A"/>
    <w:rsid w:val="006566D6"/>
    <w:rsid w:val="00656FC1"/>
    <w:rsid w:val="00657BFA"/>
    <w:rsid w:val="00657FC9"/>
    <w:rsid w:val="00660993"/>
    <w:rsid w:val="00660DB7"/>
    <w:rsid w:val="00661941"/>
    <w:rsid w:val="00664F9E"/>
    <w:rsid w:val="0066503A"/>
    <w:rsid w:val="00665759"/>
    <w:rsid w:val="00665CAB"/>
    <w:rsid w:val="00670D03"/>
    <w:rsid w:val="006721B3"/>
    <w:rsid w:val="00673B55"/>
    <w:rsid w:val="00675B71"/>
    <w:rsid w:val="00675EBF"/>
    <w:rsid w:val="0067675F"/>
    <w:rsid w:val="00676919"/>
    <w:rsid w:val="006771A4"/>
    <w:rsid w:val="006776D5"/>
    <w:rsid w:val="0067770C"/>
    <w:rsid w:val="006778E8"/>
    <w:rsid w:val="006779AC"/>
    <w:rsid w:val="00677B54"/>
    <w:rsid w:val="00677D29"/>
    <w:rsid w:val="00677E73"/>
    <w:rsid w:val="00680136"/>
    <w:rsid w:val="006802CB"/>
    <w:rsid w:val="00680319"/>
    <w:rsid w:val="006807D7"/>
    <w:rsid w:val="00681C6A"/>
    <w:rsid w:val="00684F46"/>
    <w:rsid w:val="006864AD"/>
    <w:rsid w:val="00687E52"/>
    <w:rsid w:val="00687E86"/>
    <w:rsid w:val="00690786"/>
    <w:rsid w:val="00691656"/>
    <w:rsid w:val="00691BFB"/>
    <w:rsid w:val="006922E1"/>
    <w:rsid w:val="00692F67"/>
    <w:rsid w:val="00693148"/>
    <w:rsid w:val="006934C1"/>
    <w:rsid w:val="00693F3B"/>
    <w:rsid w:val="00694649"/>
    <w:rsid w:val="00695F9F"/>
    <w:rsid w:val="00696909"/>
    <w:rsid w:val="006972A6"/>
    <w:rsid w:val="006A0063"/>
    <w:rsid w:val="006A0735"/>
    <w:rsid w:val="006A0CA7"/>
    <w:rsid w:val="006A1937"/>
    <w:rsid w:val="006A25E5"/>
    <w:rsid w:val="006A3164"/>
    <w:rsid w:val="006A3173"/>
    <w:rsid w:val="006A334E"/>
    <w:rsid w:val="006A4D0F"/>
    <w:rsid w:val="006A65BA"/>
    <w:rsid w:val="006B1CF5"/>
    <w:rsid w:val="006B26D7"/>
    <w:rsid w:val="006B48C0"/>
    <w:rsid w:val="006B4B6B"/>
    <w:rsid w:val="006B5514"/>
    <w:rsid w:val="006B5696"/>
    <w:rsid w:val="006B65F9"/>
    <w:rsid w:val="006B666A"/>
    <w:rsid w:val="006B6D2F"/>
    <w:rsid w:val="006B6D69"/>
    <w:rsid w:val="006C0162"/>
    <w:rsid w:val="006C031D"/>
    <w:rsid w:val="006C0BB8"/>
    <w:rsid w:val="006C1A64"/>
    <w:rsid w:val="006C1DCB"/>
    <w:rsid w:val="006C226E"/>
    <w:rsid w:val="006C2C5D"/>
    <w:rsid w:val="006C4C88"/>
    <w:rsid w:val="006C4D2C"/>
    <w:rsid w:val="006C5258"/>
    <w:rsid w:val="006C56BE"/>
    <w:rsid w:val="006C6094"/>
    <w:rsid w:val="006D1958"/>
    <w:rsid w:val="006D1F83"/>
    <w:rsid w:val="006D20FC"/>
    <w:rsid w:val="006D2AC9"/>
    <w:rsid w:val="006D37B4"/>
    <w:rsid w:val="006D52E9"/>
    <w:rsid w:val="006D545A"/>
    <w:rsid w:val="006D5ECD"/>
    <w:rsid w:val="006D5F11"/>
    <w:rsid w:val="006D6860"/>
    <w:rsid w:val="006D6A29"/>
    <w:rsid w:val="006D714A"/>
    <w:rsid w:val="006D79FC"/>
    <w:rsid w:val="006D7BC2"/>
    <w:rsid w:val="006E0914"/>
    <w:rsid w:val="006E15FF"/>
    <w:rsid w:val="006E2F55"/>
    <w:rsid w:val="006E31C6"/>
    <w:rsid w:val="006E31CE"/>
    <w:rsid w:val="006E372E"/>
    <w:rsid w:val="006E3DFF"/>
    <w:rsid w:val="006E48EE"/>
    <w:rsid w:val="006E4B2D"/>
    <w:rsid w:val="006E5E1D"/>
    <w:rsid w:val="006E5F0C"/>
    <w:rsid w:val="006F0168"/>
    <w:rsid w:val="006F018E"/>
    <w:rsid w:val="006F0825"/>
    <w:rsid w:val="006F0908"/>
    <w:rsid w:val="006F1141"/>
    <w:rsid w:val="006F29F5"/>
    <w:rsid w:val="006F43F8"/>
    <w:rsid w:val="006F4B33"/>
    <w:rsid w:val="006F5675"/>
    <w:rsid w:val="006F7340"/>
    <w:rsid w:val="006F7CF8"/>
    <w:rsid w:val="006F7EA2"/>
    <w:rsid w:val="00700946"/>
    <w:rsid w:val="00700A32"/>
    <w:rsid w:val="00702D62"/>
    <w:rsid w:val="00703369"/>
    <w:rsid w:val="0070393D"/>
    <w:rsid w:val="00704EB9"/>
    <w:rsid w:val="0070632B"/>
    <w:rsid w:val="007065DD"/>
    <w:rsid w:val="00707025"/>
    <w:rsid w:val="0070711A"/>
    <w:rsid w:val="00707AB9"/>
    <w:rsid w:val="007102C5"/>
    <w:rsid w:val="007120A2"/>
    <w:rsid w:val="0071255A"/>
    <w:rsid w:val="007133DD"/>
    <w:rsid w:val="0071476B"/>
    <w:rsid w:val="00714D9B"/>
    <w:rsid w:val="007151F6"/>
    <w:rsid w:val="007161B5"/>
    <w:rsid w:val="00716568"/>
    <w:rsid w:val="00717384"/>
    <w:rsid w:val="007174B8"/>
    <w:rsid w:val="00717DA0"/>
    <w:rsid w:val="00720CD4"/>
    <w:rsid w:val="007220D5"/>
    <w:rsid w:val="007221E1"/>
    <w:rsid w:val="0072327D"/>
    <w:rsid w:val="00723921"/>
    <w:rsid w:val="0072563D"/>
    <w:rsid w:val="0072566F"/>
    <w:rsid w:val="007261AA"/>
    <w:rsid w:val="00726B61"/>
    <w:rsid w:val="00727450"/>
    <w:rsid w:val="00727890"/>
    <w:rsid w:val="007319B4"/>
    <w:rsid w:val="00732634"/>
    <w:rsid w:val="00732E24"/>
    <w:rsid w:val="00733401"/>
    <w:rsid w:val="0073381D"/>
    <w:rsid w:val="0073387A"/>
    <w:rsid w:val="00733C71"/>
    <w:rsid w:val="007346C9"/>
    <w:rsid w:val="00734DB4"/>
    <w:rsid w:val="0073588B"/>
    <w:rsid w:val="00735C84"/>
    <w:rsid w:val="0073711D"/>
    <w:rsid w:val="00737567"/>
    <w:rsid w:val="007377E9"/>
    <w:rsid w:val="0073788C"/>
    <w:rsid w:val="0074076F"/>
    <w:rsid w:val="00742EFF"/>
    <w:rsid w:val="0074324C"/>
    <w:rsid w:val="00743C0E"/>
    <w:rsid w:val="00743C85"/>
    <w:rsid w:val="00743F19"/>
    <w:rsid w:val="007456AF"/>
    <w:rsid w:val="0074574B"/>
    <w:rsid w:val="00745DF9"/>
    <w:rsid w:val="00747C1A"/>
    <w:rsid w:val="00747CED"/>
    <w:rsid w:val="00751BC1"/>
    <w:rsid w:val="00752164"/>
    <w:rsid w:val="00752340"/>
    <w:rsid w:val="00752432"/>
    <w:rsid w:val="007531F7"/>
    <w:rsid w:val="007534CE"/>
    <w:rsid w:val="007534DE"/>
    <w:rsid w:val="00755546"/>
    <w:rsid w:val="00756423"/>
    <w:rsid w:val="00756973"/>
    <w:rsid w:val="00762963"/>
    <w:rsid w:val="007631B8"/>
    <w:rsid w:val="0076387E"/>
    <w:rsid w:val="00765F01"/>
    <w:rsid w:val="0076605B"/>
    <w:rsid w:val="0076721D"/>
    <w:rsid w:val="00770F45"/>
    <w:rsid w:val="00773397"/>
    <w:rsid w:val="00773831"/>
    <w:rsid w:val="00774BDF"/>
    <w:rsid w:val="0077693A"/>
    <w:rsid w:val="00776FD9"/>
    <w:rsid w:val="007806F5"/>
    <w:rsid w:val="00780A73"/>
    <w:rsid w:val="00780EBC"/>
    <w:rsid w:val="00780F57"/>
    <w:rsid w:val="00781B8B"/>
    <w:rsid w:val="0078246C"/>
    <w:rsid w:val="00782D28"/>
    <w:rsid w:val="007834DC"/>
    <w:rsid w:val="007836C6"/>
    <w:rsid w:val="00784053"/>
    <w:rsid w:val="007847AC"/>
    <w:rsid w:val="00784854"/>
    <w:rsid w:val="00784E98"/>
    <w:rsid w:val="007875A4"/>
    <w:rsid w:val="00791311"/>
    <w:rsid w:val="007934D7"/>
    <w:rsid w:val="00793858"/>
    <w:rsid w:val="00793F29"/>
    <w:rsid w:val="00795B9D"/>
    <w:rsid w:val="00796B96"/>
    <w:rsid w:val="00797693"/>
    <w:rsid w:val="007A02E6"/>
    <w:rsid w:val="007A0915"/>
    <w:rsid w:val="007A107F"/>
    <w:rsid w:val="007A137C"/>
    <w:rsid w:val="007A20B4"/>
    <w:rsid w:val="007A28B1"/>
    <w:rsid w:val="007A37B4"/>
    <w:rsid w:val="007A3D1A"/>
    <w:rsid w:val="007A46E4"/>
    <w:rsid w:val="007A4EF3"/>
    <w:rsid w:val="007A6642"/>
    <w:rsid w:val="007A6E09"/>
    <w:rsid w:val="007B09F5"/>
    <w:rsid w:val="007B09FA"/>
    <w:rsid w:val="007B0CE9"/>
    <w:rsid w:val="007B1051"/>
    <w:rsid w:val="007B1ACC"/>
    <w:rsid w:val="007B1BA4"/>
    <w:rsid w:val="007B208F"/>
    <w:rsid w:val="007B20E3"/>
    <w:rsid w:val="007B2E9D"/>
    <w:rsid w:val="007B37F6"/>
    <w:rsid w:val="007B39C8"/>
    <w:rsid w:val="007B40F0"/>
    <w:rsid w:val="007B5D09"/>
    <w:rsid w:val="007B621A"/>
    <w:rsid w:val="007B736A"/>
    <w:rsid w:val="007C00D1"/>
    <w:rsid w:val="007C0457"/>
    <w:rsid w:val="007C099F"/>
    <w:rsid w:val="007C169E"/>
    <w:rsid w:val="007C16AA"/>
    <w:rsid w:val="007C1AF2"/>
    <w:rsid w:val="007C1EA8"/>
    <w:rsid w:val="007C3313"/>
    <w:rsid w:val="007C3333"/>
    <w:rsid w:val="007C3FA5"/>
    <w:rsid w:val="007C4512"/>
    <w:rsid w:val="007C7069"/>
    <w:rsid w:val="007D07FB"/>
    <w:rsid w:val="007D0E9F"/>
    <w:rsid w:val="007D43BD"/>
    <w:rsid w:val="007D44B0"/>
    <w:rsid w:val="007D4F89"/>
    <w:rsid w:val="007D6CD8"/>
    <w:rsid w:val="007D6F63"/>
    <w:rsid w:val="007D7462"/>
    <w:rsid w:val="007D7F2B"/>
    <w:rsid w:val="007E0217"/>
    <w:rsid w:val="007E12CC"/>
    <w:rsid w:val="007E18B9"/>
    <w:rsid w:val="007E19B7"/>
    <w:rsid w:val="007E300A"/>
    <w:rsid w:val="007E3332"/>
    <w:rsid w:val="007E3DCA"/>
    <w:rsid w:val="007E4429"/>
    <w:rsid w:val="007E4635"/>
    <w:rsid w:val="007E49BB"/>
    <w:rsid w:val="007E5D4A"/>
    <w:rsid w:val="007E7BEF"/>
    <w:rsid w:val="007F006B"/>
    <w:rsid w:val="007F0A64"/>
    <w:rsid w:val="007F1081"/>
    <w:rsid w:val="007F14CF"/>
    <w:rsid w:val="007F211B"/>
    <w:rsid w:val="007F2159"/>
    <w:rsid w:val="007F2A27"/>
    <w:rsid w:val="007F2C3E"/>
    <w:rsid w:val="007F4EE3"/>
    <w:rsid w:val="007F6450"/>
    <w:rsid w:val="007F7BC2"/>
    <w:rsid w:val="008002DC"/>
    <w:rsid w:val="008014B2"/>
    <w:rsid w:val="008018C3"/>
    <w:rsid w:val="00801C4A"/>
    <w:rsid w:val="008029A2"/>
    <w:rsid w:val="00804C7C"/>
    <w:rsid w:val="008054F2"/>
    <w:rsid w:val="00806E7D"/>
    <w:rsid w:val="0080704D"/>
    <w:rsid w:val="0080707A"/>
    <w:rsid w:val="0081231D"/>
    <w:rsid w:val="0081299D"/>
    <w:rsid w:val="0081328A"/>
    <w:rsid w:val="00813A8E"/>
    <w:rsid w:val="00813B0B"/>
    <w:rsid w:val="00813C8A"/>
    <w:rsid w:val="008167A2"/>
    <w:rsid w:val="00817645"/>
    <w:rsid w:val="00821313"/>
    <w:rsid w:val="00821E4B"/>
    <w:rsid w:val="00821E9D"/>
    <w:rsid w:val="00822019"/>
    <w:rsid w:val="00822238"/>
    <w:rsid w:val="008225EB"/>
    <w:rsid w:val="0082491F"/>
    <w:rsid w:val="00824F96"/>
    <w:rsid w:val="00825680"/>
    <w:rsid w:val="00825D10"/>
    <w:rsid w:val="0082615B"/>
    <w:rsid w:val="008276AC"/>
    <w:rsid w:val="00827CE9"/>
    <w:rsid w:val="00832692"/>
    <w:rsid w:val="00832B99"/>
    <w:rsid w:val="00833030"/>
    <w:rsid w:val="008336ED"/>
    <w:rsid w:val="00835420"/>
    <w:rsid w:val="008362FD"/>
    <w:rsid w:val="00836495"/>
    <w:rsid w:val="0084070F"/>
    <w:rsid w:val="00840BB4"/>
    <w:rsid w:val="00841203"/>
    <w:rsid w:val="00841388"/>
    <w:rsid w:val="0084186F"/>
    <w:rsid w:val="008439EC"/>
    <w:rsid w:val="00843E39"/>
    <w:rsid w:val="00845278"/>
    <w:rsid w:val="00845564"/>
    <w:rsid w:val="00846A19"/>
    <w:rsid w:val="00846BA7"/>
    <w:rsid w:val="008473B5"/>
    <w:rsid w:val="00847EA6"/>
    <w:rsid w:val="00850807"/>
    <w:rsid w:val="00850DA5"/>
    <w:rsid w:val="008511DE"/>
    <w:rsid w:val="00851E68"/>
    <w:rsid w:val="0085226C"/>
    <w:rsid w:val="008530BC"/>
    <w:rsid w:val="0085378D"/>
    <w:rsid w:val="00853C93"/>
    <w:rsid w:val="00854437"/>
    <w:rsid w:val="00854522"/>
    <w:rsid w:val="00855DE8"/>
    <w:rsid w:val="008575C0"/>
    <w:rsid w:val="0085770C"/>
    <w:rsid w:val="0085787A"/>
    <w:rsid w:val="0086009F"/>
    <w:rsid w:val="0086283E"/>
    <w:rsid w:val="00865209"/>
    <w:rsid w:val="00866560"/>
    <w:rsid w:val="00866D9E"/>
    <w:rsid w:val="0086753B"/>
    <w:rsid w:val="00867DBA"/>
    <w:rsid w:val="00870AF1"/>
    <w:rsid w:val="00870E28"/>
    <w:rsid w:val="008717FB"/>
    <w:rsid w:val="00871A96"/>
    <w:rsid w:val="008726C1"/>
    <w:rsid w:val="00872BB0"/>
    <w:rsid w:val="00873A51"/>
    <w:rsid w:val="00873BD3"/>
    <w:rsid w:val="00875FD9"/>
    <w:rsid w:val="0087658E"/>
    <w:rsid w:val="00877ADE"/>
    <w:rsid w:val="00877CC3"/>
    <w:rsid w:val="008810C5"/>
    <w:rsid w:val="00882585"/>
    <w:rsid w:val="00882805"/>
    <w:rsid w:val="00883993"/>
    <w:rsid w:val="00884204"/>
    <w:rsid w:val="0088507D"/>
    <w:rsid w:val="008850BE"/>
    <w:rsid w:val="00886316"/>
    <w:rsid w:val="008878ED"/>
    <w:rsid w:val="00890D6D"/>
    <w:rsid w:val="008911C6"/>
    <w:rsid w:val="00891A23"/>
    <w:rsid w:val="00891FEC"/>
    <w:rsid w:val="00894AF4"/>
    <w:rsid w:val="008958F7"/>
    <w:rsid w:val="00895F08"/>
    <w:rsid w:val="00896388"/>
    <w:rsid w:val="008964A7"/>
    <w:rsid w:val="008967AB"/>
    <w:rsid w:val="00896D76"/>
    <w:rsid w:val="008978D7"/>
    <w:rsid w:val="00897C66"/>
    <w:rsid w:val="008A0DB0"/>
    <w:rsid w:val="008A2655"/>
    <w:rsid w:val="008A2DCD"/>
    <w:rsid w:val="008A31EB"/>
    <w:rsid w:val="008A38C0"/>
    <w:rsid w:val="008A428D"/>
    <w:rsid w:val="008A45A2"/>
    <w:rsid w:val="008A6592"/>
    <w:rsid w:val="008B1CA3"/>
    <w:rsid w:val="008B1E38"/>
    <w:rsid w:val="008B1F53"/>
    <w:rsid w:val="008B2BCC"/>
    <w:rsid w:val="008B31DE"/>
    <w:rsid w:val="008B322C"/>
    <w:rsid w:val="008B64E3"/>
    <w:rsid w:val="008B6C0F"/>
    <w:rsid w:val="008B7EB3"/>
    <w:rsid w:val="008C072B"/>
    <w:rsid w:val="008C1627"/>
    <w:rsid w:val="008C1BD0"/>
    <w:rsid w:val="008C3E3E"/>
    <w:rsid w:val="008C4A1B"/>
    <w:rsid w:val="008C60EC"/>
    <w:rsid w:val="008C690E"/>
    <w:rsid w:val="008C72D8"/>
    <w:rsid w:val="008D0342"/>
    <w:rsid w:val="008D0A99"/>
    <w:rsid w:val="008D0D3A"/>
    <w:rsid w:val="008D0F0E"/>
    <w:rsid w:val="008D127D"/>
    <w:rsid w:val="008D2699"/>
    <w:rsid w:val="008D294C"/>
    <w:rsid w:val="008D2FE4"/>
    <w:rsid w:val="008D3142"/>
    <w:rsid w:val="008D327D"/>
    <w:rsid w:val="008D4B52"/>
    <w:rsid w:val="008D58E4"/>
    <w:rsid w:val="008D602E"/>
    <w:rsid w:val="008D686F"/>
    <w:rsid w:val="008E3C5E"/>
    <w:rsid w:val="008E3EA8"/>
    <w:rsid w:val="008E4767"/>
    <w:rsid w:val="008E4A98"/>
    <w:rsid w:val="008E4D3D"/>
    <w:rsid w:val="008E5988"/>
    <w:rsid w:val="008E5CF5"/>
    <w:rsid w:val="008E6116"/>
    <w:rsid w:val="008F0B70"/>
    <w:rsid w:val="008F1A9F"/>
    <w:rsid w:val="008F1B0B"/>
    <w:rsid w:val="008F1C6C"/>
    <w:rsid w:val="008F208C"/>
    <w:rsid w:val="008F24E6"/>
    <w:rsid w:val="008F268A"/>
    <w:rsid w:val="008F2D97"/>
    <w:rsid w:val="008F31EF"/>
    <w:rsid w:val="008F3840"/>
    <w:rsid w:val="008F3971"/>
    <w:rsid w:val="008F3AF3"/>
    <w:rsid w:val="008F537C"/>
    <w:rsid w:val="008F55D1"/>
    <w:rsid w:val="008F597F"/>
    <w:rsid w:val="008F5FBF"/>
    <w:rsid w:val="008F6BC0"/>
    <w:rsid w:val="008F6D8B"/>
    <w:rsid w:val="008F6E08"/>
    <w:rsid w:val="008F7288"/>
    <w:rsid w:val="00900071"/>
    <w:rsid w:val="0090326E"/>
    <w:rsid w:val="00903E30"/>
    <w:rsid w:val="00905070"/>
    <w:rsid w:val="009052CE"/>
    <w:rsid w:val="009065C5"/>
    <w:rsid w:val="00906904"/>
    <w:rsid w:val="00906FED"/>
    <w:rsid w:val="009076F6"/>
    <w:rsid w:val="00911686"/>
    <w:rsid w:val="00911CFA"/>
    <w:rsid w:val="00912B4C"/>
    <w:rsid w:val="009139C8"/>
    <w:rsid w:val="00914543"/>
    <w:rsid w:val="00914B5E"/>
    <w:rsid w:val="009156C6"/>
    <w:rsid w:val="00916D8A"/>
    <w:rsid w:val="00917BC8"/>
    <w:rsid w:val="009208C5"/>
    <w:rsid w:val="00920A43"/>
    <w:rsid w:val="00921715"/>
    <w:rsid w:val="00921C2E"/>
    <w:rsid w:val="0092214A"/>
    <w:rsid w:val="009243EE"/>
    <w:rsid w:val="00925F16"/>
    <w:rsid w:val="00926446"/>
    <w:rsid w:val="00927536"/>
    <w:rsid w:val="009277E2"/>
    <w:rsid w:val="009308C9"/>
    <w:rsid w:val="00931E71"/>
    <w:rsid w:val="009326ED"/>
    <w:rsid w:val="00934F33"/>
    <w:rsid w:val="009358F3"/>
    <w:rsid w:val="00940439"/>
    <w:rsid w:val="009418DB"/>
    <w:rsid w:val="00941CFA"/>
    <w:rsid w:val="009452DA"/>
    <w:rsid w:val="00945CB1"/>
    <w:rsid w:val="0094667D"/>
    <w:rsid w:val="00946A39"/>
    <w:rsid w:val="00946C76"/>
    <w:rsid w:val="009470F0"/>
    <w:rsid w:val="00947391"/>
    <w:rsid w:val="009502D4"/>
    <w:rsid w:val="00950BD5"/>
    <w:rsid w:val="00951230"/>
    <w:rsid w:val="0095449C"/>
    <w:rsid w:val="00954596"/>
    <w:rsid w:val="00954E48"/>
    <w:rsid w:val="00956A1A"/>
    <w:rsid w:val="00957F7C"/>
    <w:rsid w:val="009615C0"/>
    <w:rsid w:val="00961C1B"/>
    <w:rsid w:val="009621A4"/>
    <w:rsid w:val="009622A7"/>
    <w:rsid w:val="00962F08"/>
    <w:rsid w:val="00962F73"/>
    <w:rsid w:val="00964E55"/>
    <w:rsid w:val="009662AF"/>
    <w:rsid w:val="00966E8E"/>
    <w:rsid w:val="009673DB"/>
    <w:rsid w:val="009700F0"/>
    <w:rsid w:val="009703BE"/>
    <w:rsid w:val="00971379"/>
    <w:rsid w:val="0097218D"/>
    <w:rsid w:val="0097219A"/>
    <w:rsid w:val="00972311"/>
    <w:rsid w:val="00972375"/>
    <w:rsid w:val="0097284B"/>
    <w:rsid w:val="00972E0D"/>
    <w:rsid w:val="00973BB3"/>
    <w:rsid w:val="00974738"/>
    <w:rsid w:val="00974CAD"/>
    <w:rsid w:val="00975B8D"/>
    <w:rsid w:val="0097666A"/>
    <w:rsid w:val="00976698"/>
    <w:rsid w:val="00980139"/>
    <w:rsid w:val="009801D9"/>
    <w:rsid w:val="00982C09"/>
    <w:rsid w:val="0098377E"/>
    <w:rsid w:val="00983D0B"/>
    <w:rsid w:val="00985082"/>
    <w:rsid w:val="00985C04"/>
    <w:rsid w:val="00985C1E"/>
    <w:rsid w:val="00986105"/>
    <w:rsid w:val="00987860"/>
    <w:rsid w:val="00987EEE"/>
    <w:rsid w:val="00987F80"/>
    <w:rsid w:val="00990A94"/>
    <w:rsid w:val="00991146"/>
    <w:rsid w:val="009914EF"/>
    <w:rsid w:val="00991E77"/>
    <w:rsid w:val="00993517"/>
    <w:rsid w:val="00993B4D"/>
    <w:rsid w:val="00994551"/>
    <w:rsid w:val="009946C1"/>
    <w:rsid w:val="0099510A"/>
    <w:rsid w:val="0099542A"/>
    <w:rsid w:val="009967D5"/>
    <w:rsid w:val="00996FEF"/>
    <w:rsid w:val="0099741D"/>
    <w:rsid w:val="009A1397"/>
    <w:rsid w:val="009A1D24"/>
    <w:rsid w:val="009A30A5"/>
    <w:rsid w:val="009A3375"/>
    <w:rsid w:val="009A4BA2"/>
    <w:rsid w:val="009A56A0"/>
    <w:rsid w:val="009A5EB4"/>
    <w:rsid w:val="009A6AF1"/>
    <w:rsid w:val="009A6FF2"/>
    <w:rsid w:val="009B10F2"/>
    <w:rsid w:val="009B2284"/>
    <w:rsid w:val="009B3746"/>
    <w:rsid w:val="009B3F50"/>
    <w:rsid w:val="009B4A70"/>
    <w:rsid w:val="009B51E1"/>
    <w:rsid w:val="009B5D24"/>
    <w:rsid w:val="009B6DA6"/>
    <w:rsid w:val="009B7A1D"/>
    <w:rsid w:val="009B7CA2"/>
    <w:rsid w:val="009C1CD5"/>
    <w:rsid w:val="009C2918"/>
    <w:rsid w:val="009C2EE8"/>
    <w:rsid w:val="009C325A"/>
    <w:rsid w:val="009C32D3"/>
    <w:rsid w:val="009C48F8"/>
    <w:rsid w:val="009C67C2"/>
    <w:rsid w:val="009C6993"/>
    <w:rsid w:val="009C6FA1"/>
    <w:rsid w:val="009D139D"/>
    <w:rsid w:val="009D141F"/>
    <w:rsid w:val="009D1796"/>
    <w:rsid w:val="009D26BA"/>
    <w:rsid w:val="009D3276"/>
    <w:rsid w:val="009D4532"/>
    <w:rsid w:val="009D4935"/>
    <w:rsid w:val="009D654D"/>
    <w:rsid w:val="009D6A8B"/>
    <w:rsid w:val="009D6B6C"/>
    <w:rsid w:val="009D7012"/>
    <w:rsid w:val="009E01FB"/>
    <w:rsid w:val="009E0C45"/>
    <w:rsid w:val="009E1115"/>
    <w:rsid w:val="009E1442"/>
    <w:rsid w:val="009E1DC5"/>
    <w:rsid w:val="009E1EC4"/>
    <w:rsid w:val="009E202A"/>
    <w:rsid w:val="009E46DE"/>
    <w:rsid w:val="009E49BF"/>
    <w:rsid w:val="009E5FA4"/>
    <w:rsid w:val="009F139B"/>
    <w:rsid w:val="009F1DB2"/>
    <w:rsid w:val="009F1E63"/>
    <w:rsid w:val="009F34A5"/>
    <w:rsid w:val="009F3BBC"/>
    <w:rsid w:val="009F3D3B"/>
    <w:rsid w:val="009F42C6"/>
    <w:rsid w:val="009F499C"/>
    <w:rsid w:val="009F5014"/>
    <w:rsid w:val="009F52F4"/>
    <w:rsid w:val="009F54D3"/>
    <w:rsid w:val="009F5C4F"/>
    <w:rsid w:val="009F5E0F"/>
    <w:rsid w:val="009F6B1C"/>
    <w:rsid w:val="009F6EFC"/>
    <w:rsid w:val="009F74C0"/>
    <w:rsid w:val="009F753E"/>
    <w:rsid w:val="00A000FD"/>
    <w:rsid w:val="00A018CE"/>
    <w:rsid w:val="00A01A93"/>
    <w:rsid w:val="00A0279F"/>
    <w:rsid w:val="00A02D37"/>
    <w:rsid w:val="00A02FAC"/>
    <w:rsid w:val="00A042C4"/>
    <w:rsid w:val="00A047DE"/>
    <w:rsid w:val="00A04B47"/>
    <w:rsid w:val="00A057A3"/>
    <w:rsid w:val="00A06807"/>
    <w:rsid w:val="00A0692F"/>
    <w:rsid w:val="00A07B14"/>
    <w:rsid w:val="00A07D1D"/>
    <w:rsid w:val="00A07DE3"/>
    <w:rsid w:val="00A11A5A"/>
    <w:rsid w:val="00A15E96"/>
    <w:rsid w:val="00A16E42"/>
    <w:rsid w:val="00A16FFC"/>
    <w:rsid w:val="00A17C03"/>
    <w:rsid w:val="00A17F0A"/>
    <w:rsid w:val="00A22012"/>
    <w:rsid w:val="00A22696"/>
    <w:rsid w:val="00A22A9D"/>
    <w:rsid w:val="00A245ED"/>
    <w:rsid w:val="00A27284"/>
    <w:rsid w:val="00A27486"/>
    <w:rsid w:val="00A27548"/>
    <w:rsid w:val="00A27CE0"/>
    <w:rsid w:val="00A27ED6"/>
    <w:rsid w:val="00A30AF3"/>
    <w:rsid w:val="00A30F9B"/>
    <w:rsid w:val="00A33628"/>
    <w:rsid w:val="00A34172"/>
    <w:rsid w:val="00A349AA"/>
    <w:rsid w:val="00A34A1E"/>
    <w:rsid w:val="00A356D7"/>
    <w:rsid w:val="00A35DBE"/>
    <w:rsid w:val="00A35F4B"/>
    <w:rsid w:val="00A3610E"/>
    <w:rsid w:val="00A411B6"/>
    <w:rsid w:val="00A41C3D"/>
    <w:rsid w:val="00A42311"/>
    <w:rsid w:val="00A426A6"/>
    <w:rsid w:val="00A42829"/>
    <w:rsid w:val="00A42B3B"/>
    <w:rsid w:val="00A4302D"/>
    <w:rsid w:val="00A4431D"/>
    <w:rsid w:val="00A45373"/>
    <w:rsid w:val="00A45425"/>
    <w:rsid w:val="00A458BF"/>
    <w:rsid w:val="00A45AB2"/>
    <w:rsid w:val="00A460D1"/>
    <w:rsid w:val="00A460D7"/>
    <w:rsid w:val="00A46C3D"/>
    <w:rsid w:val="00A47E5B"/>
    <w:rsid w:val="00A509D5"/>
    <w:rsid w:val="00A50B78"/>
    <w:rsid w:val="00A51228"/>
    <w:rsid w:val="00A52DE6"/>
    <w:rsid w:val="00A548FA"/>
    <w:rsid w:val="00A54F2E"/>
    <w:rsid w:val="00A56AC2"/>
    <w:rsid w:val="00A56C2A"/>
    <w:rsid w:val="00A57215"/>
    <w:rsid w:val="00A5740D"/>
    <w:rsid w:val="00A575E4"/>
    <w:rsid w:val="00A5795B"/>
    <w:rsid w:val="00A57F5D"/>
    <w:rsid w:val="00A602F3"/>
    <w:rsid w:val="00A61F82"/>
    <w:rsid w:val="00A62115"/>
    <w:rsid w:val="00A62298"/>
    <w:rsid w:val="00A62747"/>
    <w:rsid w:val="00A627DF"/>
    <w:rsid w:val="00A62AC5"/>
    <w:rsid w:val="00A65649"/>
    <w:rsid w:val="00A65955"/>
    <w:rsid w:val="00A70311"/>
    <w:rsid w:val="00A707CB"/>
    <w:rsid w:val="00A7084E"/>
    <w:rsid w:val="00A712B0"/>
    <w:rsid w:val="00A719D2"/>
    <w:rsid w:val="00A74B5C"/>
    <w:rsid w:val="00A77E62"/>
    <w:rsid w:val="00A8125B"/>
    <w:rsid w:val="00A81DD2"/>
    <w:rsid w:val="00A82280"/>
    <w:rsid w:val="00A837E4"/>
    <w:rsid w:val="00A83EF5"/>
    <w:rsid w:val="00A84014"/>
    <w:rsid w:val="00A845CE"/>
    <w:rsid w:val="00A846D8"/>
    <w:rsid w:val="00A84937"/>
    <w:rsid w:val="00A84AB6"/>
    <w:rsid w:val="00A8588A"/>
    <w:rsid w:val="00A8633F"/>
    <w:rsid w:val="00A90AB8"/>
    <w:rsid w:val="00A91A34"/>
    <w:rsid w:val="00A926CC"/>
    <w:rsid w:val="00A93C7A"/>
    <w:rsid w:val="00A948C0"/>
    <w:rsid w:val="00A959A2"/>
    <w:rsid w:val="00A95B8D"/>
    <w:rsid w:val="00A97AED"/>
    <w:rsid w:val="00AA0142"/>
    <w:rsid w:val="00AA0215"/>
    <w:rsid w:val="00AA124E"/>
    <w:rsid w:val="00AA255D"/>
    <w:rsid w:val="00AA2967"/>
    <w:rsid w:val="00AA3EBC"/>
    <w:rsid w:val="00AA5F2A"/>
    <w:rsid w:val="00AA644A"/>
    <w:rsid w:val="00AA65F3"/>
    <w:rsid w:val="00AA75F0"/>
    <w:rsid w:val="00AA7EB8"/>
    <w:rsid w:val="00AB006B"/>
    <w:rsid w:val="00AB02EF"/>
    <w:rsid w:val="00AB0B77"/>
    <w:rsid w:val="00AB0F8A"/>
    <w:rsid w:val="00AB10EF"/>
    <w:rsid w:val="00AB2579"/>
    <w:rsid w:val="00AB2BCB"/>
    <w:rsid w:val="00AB41AF"/>
    <w:rsid w:val="00AB51AE"/>
    <w:rsid w:val="00AB5D8C"/>
    <w:rsid w:val="00AB67EF"/>
    <w:rsid w:val="00AB6AB9"/>
    <w:rsid w:val="00AB7C1A"/>
    <w:rsid w:val="00AB7D2B"/>
    <w:rsid w:val="00AC3E7A"/>
    <w:rsid w:val="00AC4BB8"/>
    <w:rsid w:val="00AC65B0"/>
    <w:rsid w:val="00AC7195"/>
    <w:rsid w:val="00AC7836"/>
    <w:rsid w:val="00AD09E5"/>
    <w:rsid w:val="00AD12EC"/>
    <w:rsid w:val="00AD13D8"/>
    <w:rsid w:val="00AD1DC8"/>
    <w:rsid w:val="00AD41DE"/>
    <w:rsid w:val="00AD50B5"/>
    <w:rsid w:val="00AD5326"/>
    <w:rsid w:val="00AD59D5"/>
    <w:rsid w:val="00AD6506"/>
    <w:rsid w:val="00AD72AA"/>
    <w:rsid w:val="00AD750C"/>
    <w:rsid w:val="00AD7C32"/>
    <w:rsid w:val="00AE17D9"/>
    <w:rsid w:val="00AE1DF5"/>
    <w:rsid w:val="00AE21C9"/>
    <w:rsid w:val="00AE2980"/>
    <w:rsid w:val="00AE3F89"/>
    <w:rsid w:val="00AE4325"/>
    <w:rsid w:val="00AE4472"/>
    <w:rsid w:val="00AE53C8"/>
    <w:rsid w:val="00AE5CCB"/>
    <w:rsid w:val="00AE5E25"/>
    <w:rsid w:val="00AE673D"/>
    <w:rsid w:val="00AE684D"/>
    <w:rsid w:val="00AE6C9E"/>
    <w:rsid w:val="00AE7D4D"/>
    <w:rsid w:val="00AF0DA6"/>
    <w:rsid w:val="00AF10DA"/>
    <w:rsid w:val="00AF1D17"/>
    <w:rsid w:val="00AF2CC9"/>
    <w:rsid w:val="00AF33A8"/>
    <w:rsid w:val="00AF3601"/>
    <w:rsid w:val="00AF47E9"/>
    <w:rsid w:val="00AF5A8E"/>
    <w:rsid w:val="00AF610A"/>
    <w:rsid w:val="00AF6608"/>
    <w:rsid w:val="00AF68F9"/>
    <w:rsid w:val="00AF716B"/>
    <w:rsid w:val="00AF7EA0"/>
    <w:rsid w:val="00B0088D"/>
    <w:rsid w:val="00B0211A"/>
    <w:rsid w:val="00B02EA3"/>
    <w:rsid w:val="00B030D5"/>
    <w:rsid w:val="00B03E42"/>
    <w:rsid w:val="00B04864"/>
    <w:rsid w:val="00B05645"/>
    <w:rsid w:val="00B05B5B"/>
    <w:rsid w:val="00B062B8"/>
    <w:rsid w:val="00B07F8C"/>
    <w:rsid w:val="00B1139E"/>
    <w:rsid w:val="00B11836"/>
    <w:rsid w:val="00B11BD1"/>
    <w:rsid w:val="00B11C9C"/>
    <w:rsid w:val="00B122BB"/>
    <w:rsid w:val="00B14EBF"/>
    <w:rsid w:val="00B16558"/>
    <w:rsid w:val="00B16745"/>
    <w:rsid w:val="00B16E18"/>
    <w:rsid w:val="00B16EF8"/>
    <w:rsid w:val="00B21630"/>
    <w:rsid w:val="00B219A2"/>
    <w:rsid w:val="00B22707"/>
    <w:rsid w:val="00B23D9C"/>
    <w:rsid w:val="00B23F7D"/>
    <w:rsid w:val="00B242EA"/>
    <w:rsid w:val="00B2444C"/>
    <w:rsid w:val="00B245C9"/>
    <w:rsid w:val="00B2607D"/>
    <w:rsid w:val="00B27C62"/>
    <w:rsid w:val="00B304CB"/>
    <w:rsid w:val="00B3068C"/>
    <w:rsid w:val="00B31173"/>
    <w:rsid w:val="00B34177"/>
    <w:rsid w:val="00B3508B"/>
    <w:rsid w:val="00B36503"/>
    <w:rsid w:val="00B369AF"/>
    <w:rsid w:val="00B36F67"/>
    <w:rsid w:val="00B41C6E"/>
    <w:rsid w:val="00B429C8"/>
    <w:rsid w:val="00B42B6C"/>
    <w:rsid w:val="00B42DEB"/>
    <w:rsid w:val="00B42E6A"/>
    <w:rsid w:val="00B433C2"/>
    <w:rsid w:val="00B445EE"/>
    <w:rsid w:val="00B447B2"/>
    <w:rsid w:val="00B449AF"/>
    <w:rsid w:val="00B45023"/>
    <w:rsid w:val="00B459CD"/>
    <w:rsid w:val="00B4683E"/>
    <w:rsid w:val="00B4687C"/>
    <w:rsid w:val="00B474E9"/>
    <w:rsid w:val="00B47A55"/>
    <w:rsid w:val="00B5000A"/>
    <w:rsid w:val="00B50516"/>
    <w:rsid w:val="00B51198"/>
    <w:rsid w:val="00B5331D"/>
    <w:rsid w:val="00B53733"/>
    <w:rsid w:val="00B538CA"/>
    <w:rsid w:val="00B53D05"/>
    <w:rsid w:val="00B54F40"/>
    <w:rsid w:val="00B5587A"/>
    <w:rsid w:val="00B57078"/>
    <w:rsid w:val="00B601D7"/>
    <w:rsid w:val="00B60755"/>
    <w:rsid w:val="00B61FEB"/>
    <w:rsid w:val="00B624BF"/>
    <w:rsid w:val="00B629DA"/>
    <w:rsid w:val="00B6343B"/>
    <w:rsid w:val="00B63F5D"/>
    <w:rsid w:val="00B65955"/>
    <w:rsid w:val="00B66667"/>
    <w:rsid w:val="00B66BE7"/>
    <w:rsid w:val="00B6711E"/>
    <w:rsid w:val="00B700B2"/>
    <w:rsid w:val="00B7047C"/>
    <w:rsid w:val="00B71C0E"/>
    <w:rsid w:val="00B7461A"/>
    <w:rsid w:val="00B749C9"/>
    <w:rsid w:val="00B74D6E"/>
    <w:rsid w:val="00B75AA5"/>
    <w:rsid w:val="00B76691"/>
    <w:rsid w:val="00B77D47"/>
    <w:rsid w:val="00B80EF1"/>
    <w:rsid w:val="00B80FA2"/>
    <w:rsid w:val="00B81A29"/>
    <w:rsid w:val="00B82DCC"/>
    <w:rsid w:val="00B841EB"/>
    <w:rsid w:val="00B84222"/>
    <w:rsid w:val="00B84FCA"/>
    <w:rsid w:val="00B852EF"/>
    <w:rsid w:val="00B853D6"/>
    <w:rsid w:val="00B85E6E"/>
    <w:rsid w:val="00B8613A"/>
    <w:rsid w:val="00B866EC"/>
    <w:rsid w:val="00B87BC8"/>
    <w:rsid w:val="00B90122"/>
    <w:rsid w:val="00B90F65"/>
    <w:rsid w:val="00B91181"/>
    <w:rsid w:val="00B93324"/>
    <w:rsid w:val="00B9341F"/>
    <w:rsid w:val="00B93731"/>
    <w:rsid w:val="00B94C97"/>
    <w:rsid w:val="00B951B3"/>
    <w:rsid w:val="00B95B20"/>
    <w:rsid w:val="00B9662F"/>
    <w:rsid w:val="00B96A91"/>
    <w:rsid w:val="00B97BEF"/>
    <w:rsid w:val="00BA023E"/>
    <w:rsid w:val="00BA043C"/>
    <w:rsid w:val="00BA08D8"/>
    <w:rsid w:val="00BA1140"/>
    <w:rsid w:val="00BA1DCC"/>
    <w:rsid w:val="00BA260D"/>
    <w:rsid w:val="00BA2C24"/>
    <w:rsid w:val="00BA38B7"/>
    <w:rsid w:val="00BA451E"/>
    <w:rsid w:val="00BA5270"/>
    <w:rsid w:val="00BA58DE"/>
    <w:rsid w:val="00BA5AEB"/>
    <w:rsid w:val="00BA692E"/>
    <w:rsid w:val="00BA69B2"/>
    <w:rsid w:val="00BA722D"/>
    <w:rsid w:val="00BA77FD"/>
    <w:rsid w:val="00BA7E2A"/>
    <w:rsid w:val="00BB1262"/>
    <w:rsid w:val="00BB1CF3"/>
    <w:rsid w:val="00BB210E"/>
    <w:rsid w:val="00BB3671"/>
    <w:rsid w:val="00BB3C0D"/>
    <w:rsid w:val="00BB445A"/>
    <w:rsid w:val="00BB512E"/>
    <w:rsid w:val="00BB5798"/>
    <w:rsid w:val="00BB5D34"/>
    <w:rsid w:val="00BB6EC6"/>
    <w:rsid w:val="00BB7348"/>
    <w:rsid w:val="00BB7858"/>
    <w:rsid w:val="00BC025F"/>
    <w:rsid w:val="00BC034F"/>
    <w:rsid w:val="00BC06F6"/>
    <w:rsid w:val="00BC20C1"/>
    <w:rsid w:val="00BC2CF2"/>
    <w:rsid w:val="00BC2F18"/>
    <w:rsid w:val="00BC335F"/>
    <w:rsid w:val="00BC35C9"/>
    <w:rsid w:val="00BC3996"/>
    <w:rsid w:val="00BC4E66"/>
    <w:rsid w:val="00BC7084"/>
    <w:rsid w:val="00BC71D7"/>
    <w:rsid w:val="00BC7854"/>
    <w:rsid w:val="00BD01AC"/>
    <w:rsid w:val="00BD1826"/>
    <w:rsid w:val="00BD1C6E"/>
    <w:rsid w:val="00BD317B"/>
    <w:rsid w:val="00BD36DD"/>
    <w:rsid w:val="00BD3FF8"/>
    <w:rsid w:val="00BD5787"/>
    <w:rsid w:val="00BD6D95"/>
    <w:rsid w:val="00BD6DE4"/>
    <w:rsid w:val="00BD7650"/>
    <w:rsid w:val="00BD794F"/>
    <w:rsid w:val="00BE116E"/>
    <w:rsid w:val="00BE16DB"/>
    <w:rsid w:val="00BE1992"/>
    <w:rsid w:val="00BE2DDA"/>
    <w:rsid w:val="00BE2F39"/>
    <w:rsid w:val="00BE371C"/>
    <w:rsid w:val="00BE40EC"/>
    <w:rsid w:val="00BE454D"/>
    <w:rsid w:val="00BE49A1"/>
    <w:rsid w:val="00BE5B09"/>
    <w:rsid w:val="00BE5E91"/>
    <w:rsid w:val="00BE64DA"/>
    <w:rsid w:val="00BE798C"/>
    <w:rsid w:val="00BE7CE4"/>
    <w:rsid w:val="00BF0CD8"/>
    <w:rsid w:val="00BF10E4"/>
    <w:rsid w:val="00BF218F"/>
    <w:rsid w:val="00BF2477"/>
    <w:rsid w:val="00BF2E98"/>
    <w:rsid w:val="00BF3100"/>
    <w:rsid w:val="00BF3200"/>
    <w:rsid w:val="00BF3379"/>
    <w:rsid w:val="00BF41DC"/>
    <w:rsid w:val="00BF4697"/>
    <w:rsid w:val="00BF56FB"/>
    <w:rsid w:val="00BF5D8D"/>
    <w:rsid w:val="00BF63D9"/>
    <w:rsid w:val="00BF6947"/>
    <w:rsid w:val="00C00F52"/>
    <w:rsid w:val="00C01393"/>
    <w:rsid w:val="00C013B4"/>
    <w:rsid w:val="00C01F13"/>
    <w:rsid w:val="00C02687"/>
    <w:rsid w:val="00C02E4F"/>
    <w:rsid w:val="00C03462"/>
    <w:rsid w:val="00C042C4"/>
    <w:rsid w:val="00C0434A"/>
    <w:rsid w:val="00C047E8"/>
    <w:rsid w:val="00C05B42"/>
    <w:rsid w:val="00C0652B"/>
    <w:rsid w:val="00C06D58"/>
    <w:rsid w:val="00C114C1"/>
    <w:rsid w:val="00C11AF3"/>
    <w:rsid w:val="00C11E43"/>
    <w:rsid w:val="00C1365B"/>
    <w:rsid w:val="00C142D6"/>
    <w:rsid w:val="00C1454D"/>
    <w:rsid w:val="00C1518D"/>
    <w:rsid w:val="00C1540E"/>
    <w:rsid w:val="00C15AFB"/>
    <w:rsid w:val="00C15EE8"/>
    <w:rsid w:val="00C16846"/>
    <w:rsid w:val="00C179A3"/>
    <w:rsid w:val="00C20A8B"/>
    <w:rsid w:val="00C23331"/>
    <w:rsid w:val="00C23373"/>
    <w:rsid w:val="00C23F85"/>
    <w:rsid w:val="00C23FAC"/>
    <w:rsid w:val="00C24122"/>
    <w:rsid w:val="00C242C2"/>
    <w:rsid w:val="00C25976"/>
    <w:rsid w:val="00C25D39"/>
    <w:rsid w:val="00C26EDA"/>
    <w:rsid w:val="00C27933"/>
    <w:rsid w:val="00C27FBB"/>
    <w:rsid w:val="00C30139"/>
    <w:rsid w:val="00C30822"/>
    <w:rsid w:val="00C30E26"/>
    <w:rsid w:val="00C31925"/>
    <w:rsid w:val="00C31B73"/>
    <w:rsid w:val="00C31DD4"/>
    <w:rsid w:val="00C31F26"/>
    <w:rsid w:val="00C33BB9"/>
    <w:rsid w:val="00C33D6A"/>
    <w:rsid w:val="00C34438"/>
    <w:rsid w:val="00C34ABD"/>
    <w:rsid w:val="00C34E83"/>
    <w:rsid w:val="00C35B80"/>
    <w:rsid w:val="00C35E59"/>
    <w:rsid w:val="00C373CC"/>
    <w:rsid w:val="00C407D7"/>
    <w:rsid w:val="00C4110A"/>
    <w:rsid w:val="00C417F1"/>
    <w:rsid w:val="00C419A0"/>
    <w:rsid w:val="00C42286"/>
    <w:rsid w:val="00C429DA"/>
    <w:rsid w:val="00C43BF0"/>
    <w:rsid w:val="00C43FBC"/>
    <w:rsid w:val="00C449E8"/>
    <w:rsid w:val="00C450EA"/>
    <w:rsid w:val="00C452D6"/>
    <w:rsid w:val="00C4539E"/>
    <w:rsid w:val="00C453E2"/>
    <w:rsid w:val="00C459CC"/>
    <w:rsid w:val="00C46386"/>
    <w:rsid w:val="00C468F5"/>
    <w:rsid w:val="00C50273"/>
    <w:rsid w:val="00C5134E"/>
    <w:rsid w:val="00C54324"/>
    <w:rsid w:val="00C54B9D"/>
    <w:rsid w:val="00C54E22"/>
    <w:rsid w:val="00C55D0A"/>
    <w:rsid w:val="00C568BD"/>
    <w:rsid w:val="00C56D85"/>
    <w:rsid w:val="00C571BC"/>
    <w:rsid w:val="00C61490"/>
    <w:rsid w:val="00C617EA"/>
    <w:rsid w:val="00C61B28"/>
    <w:rsid w:val="00C61E09"/>
    <w:rsid w:val="00C63A07"/>
    <w:rsid w:val="00C63AD5"/>
    <w:rsid w:val="00C63DBC"/>
    <w:rsid w:val="00C6484E"/>
    <w:rsid w:val="00C64CEB"/>
    <w:rsid w:val="00C651A9"/>
    <w:rsid w:val="00C6716B"/>
    <w:rsid w:val="00C70D55"/>
    <w:rsid w:val="00C73739"/>
    <w:rsid w:val="00C73BBA"/>
    <w:rsid w:val="00C73F54"/>
    <w:rsid w:val="00C74A48"/>
    <w:rsid w:val="00C74D75"/>
    <w:rsid w:val="00C761F4"/>
    <w:rsid w:val="00C7636D"/>
    <w:rsid w:val="00C765AF"/>
    <w:rsid w:val="00C76963"/>
    <w:rsid w:val="00C77375"/>
    <w:rsid w:val="00C77D98"/>
    <w:rsid w:val="00C818BB"/>
    <w:rsid w:val="00C82C43"/>
    <w:rsid w:val="00C85467"/>
    <w:rsid w:val="00C85553"/>
    <w:rsid w:val="00C86063"/>
    <w:rsid w:val="00C86C1A"/>
    <w:rsid w:val="00C86EAA"/>
    <w:rsid w:val="00C87D35"/>
    <w:rsid w:val="00C90328"/>
    <w:rsid w:val="00C90ACB"/>
    <w:rsid w:val="00C91AE7"/>
    <w:rsid w:val="00C93284"/>
    <w:rsid w:val="00C94194"/>
    <w:rsid w:val="00C950F0"/>
    <w:rsid w:val="00C953DF"/>
    <w:rsid w:val="00C959A0"/>
    <w:rsid w:val="00C9651C"/>
    <w:rsid w:val="00C96C5D"/>
    <w:rsid w:val="00CA0AA8"/>
    <w:rsid w:val="00CA0B73"/>
    <w:rsid w:val="00CA103B"/>
    <w:rsid w:val="00CA1DFD"/>
    <w:rsid w:val="00CA25D8"/>
    <w:rsid w:val="00CA2F0F"/>
    <w:rsid w:val="00CA3027"/>
    <w:rsid w:val="00CA30A4"/>
    <w:rsid w:val="00CA3173"/>
    <w:rsid w:val="00CA510E"/>
    <w:rsid w:val="00CA6734"/>
    <w:rsid w:val="00CA785B"/>
    <w:rsid w:val="00CA7E17"/>
    <w:rsid w:val="00CB0166"/>
    <w:rsid w:val="00CB0A6E"/>
    <w:rsid w:val="00CB1021"/>
    <w:rsid w:val="00CB1A7C"/>
    <w:rsid w:val="00CB249D"/>
    <w:rsid w:val="00CB29F9"/>
    <w:rsid w:val="00CB3879"/>
    <w:rsid w:val="00CB436B"/>
    <w:rsid w:val="00CB4E58"/>
    <w:rsid w:val="00CB5084"/>
    <w:rsid w:val="00CB5358"/>
    <w:rsid w:val="00CB5D19"/>
    <w:rsid w:val="00CC1EDA"/>
    <w:rsid w:val="00CC2D77"/>
    <w:rsid w:val="00CC315D"/>
    <w:rsid w:val="00CC3FD8"/>
    <w:rsid w:val="00CC55E2"/>
    <w:rsid w:val="00CC5920"/>
    <w:rsid w:val="00CC5B31"/>
    <w:rsid w:val="00CC6444"/>
    <w:rsid w:val="00CC6F7C"/>
    <w:rsid w:val="00CC7B66"/>
    <w:rsid w:val="00CD1C1D"/>
    <w:rsid w:val="00CD1C54"/>
    <w:rsid w:val="00CD3014"/>
    <w:rsid w:val="00CD3504"/>
    <w:rsid w:val="00CD3768"/>
    <w:rsid w:val="00CD45DE"/>
    <w:rsid w:val="00CD47D1"/>
    <w:rsid w:val="00CD4B18"/>
    <w:rsid w:val="00CD4DB9"/>
    <w:rsid w:val="00CD585B"/>
    <w:rsid w:val="00CD6469"/>
    <w:rsid w:val="00CE06FE"/>
    <w:rsid w:val="00CE1596"/>
    <w:rsid w:val="00CE1C20"/>
    <w:rsid w:val="00CE3108"/>
    <w:rsid w:val="00CE668D"/>
    <w:rsid w:val="00CE68A9"/>
    <w:rsid w:val="00CE7E24"/>
    <w:rsid w:val="00CF0AE0"/>
    <w:rsid w:val="00CF1DEF"/>
    <w:rsid w:val="00CF2A2E"/>
    <w:rsid w:val="00CF2F42"/>
    <w:rsid w:val="00CF413A"/>
    <w:rsid w:val="00CF51C2"/>
    <w:rsid w:val="00CF6489"/>
    <w:rsid w:val="00CF71FF"/>
    <w:rsid w:val="00D01A35"/>
    <w:rsid w:val="00D01B34"/>
    <w:rsid w:val="00D01B5C"/>
    <w:rsid w:val="00D02551"/>
    <w:rsid w:val="00D025CE"/>
    <w:rsid w:val="00D0273B"/>
    <w:rsid w:val="00D02DC1"/>
    <w:rsid w:val="00D0431E"/>
    <w:rsid w:val="00D04B1F"/>
    <w:rsid w:val="00D04EAA"/>
    <w:rsid w:val="00D0615C"/>
    <w:rsid w:val="00D06ABA"/>
    <w:rsid w:val="00D10564"/>
    <w:rsid w:val="00D1248C"/>
    <w:rsid w:val="00D13D5C"/>
    <w:rsid w:val="00D149D2"/>
    <w:rsid w:val="00D14B63"/>
    <w:rsid w:val="00D155DF"/>
    <w:rsid w:val="00D15AE2"/>
    <w:rsid w:val="00D15ECE"/>
    <w:rsid w:val="00D16D85"/>
    <w:rsid w:val="00D17861"/>
    <w:rsid w:val="00D17D0F"/>
    <w:rsid w:val="00D202BC"/>
    <w:rsid w:val="00D213CB"/>
    <w:rsid w:val="00D22687"/>
    <w:rsid w:val="00D22690"/>
    <w:rsid w:val="00D227A3"/>
    <w:rsid w:val="00D22A17"/>
    <w:rsid w:val="00D271FC"/>
    <w:rsid w:val="00D27826"/>
    <w:rsid w:val="00D32A7C"/>
    <w:rsid w:val="00D32CB6"/>
    <w:rsid w:val="00D32DCE"/>
    <w:rsid w:val="00D330A5"/>
    <w:rsid w:val="00D3376A"/>
    <w:rsid w:val="00D340D3"/>
    <w:rsid w:val="00D354B5"/>
    <w:rsid w:val="00D35DEF"/>
    <w:rsid w:val="00D36110"/>
    <w:rsid w:val="00D36301"/>
    <w:rsid w:val="00D42A47"/>
    <w:rsid w:val="00D42BF2"/>
    <w:rsid w:val="00D42C6A"/>
    <w:rsid w:val="00D43B89"/>
    <w:rsid w:val="00D44458"/>
    <w:rsid w:val="00D44E8C"/>
    <w:rsid w:val="00D45569"/>
    <w:rsid w:val="00D45753"/>
    <w:rsid w:val="00D45AB1"/>
    <w:rsid w:val="00D475D7"/>
    <w:rsid w:val="00D47F50"/>
    <w:rsid w:val="00D50045"/>
    <w:rsid w:val="00D514D1"/>
    <w:rsid w:val="00D5228E"/>
    <w:rsid w:val="00D52830"/>
    <w:rsid w:val="00D537FA"/>
    <w:rsid w:val="00D540F8"/>
    <w:rsid w:val="00D54841"/>
    <w:rsid w:val="00D55D9F"/>
    <w:rsid w:val="00D56886"/>
    <w:rsid w:val="00D56CCC"/>
    <w:rsid w:val="00D57615"/>
    <w:rsid w:val="00D6035E"/>
    <w:rsid w:val="00D603AA"/>
    <w:rsid w:val="00D60870"/>
    <w:rsid w:val="00D60EE9"/>
    <w:rsid w:val="00D61057"/>
    <w:rsid w:val="00D610BF"/>
    <w:rsid w:val="00D6157A"/>
    <w:rsid w:val="00D63410"/>
    <w:rsid w:val="00D66946"/>
    <w:rsid w:val="00D669C4"/>
    <w:rsid w:val="00D67EB5"/>
    <w:rsid w:val="00D70665"/>
    <w:rsid w:val="00D72B86"/>
    <w:rsid w:val="00D75B3A"/>
    <w:rsid w:val="00D75F99"/>
    <w:rsid w:val="00D7655D"/>
    <w:rsid w:val="00D770F6"/>
    <w:rsid w:val="00D77125"/>
    <w:rsid w:val="00D77286"/>
    <w:rsid w:val="00D77928"/>
    <w:rsid w:val="00D81D48"/>
    <w:rsid w:val="00D822FC"/>
    <w:rsid w:val="00D82326"/>
    <w:rsid w:val="00D82671"/>
    <w:rsid w:val="00D833E6"/>
    <w:rsid w:val="00D84668"/>
    <w:rsid w:val="00D84E3C"/>
    <w:rsid w:val="00D914E8"/>
    <w:rsid w:val="00D927C5"/>
    <w:rsid w:val="00D92D3F"/>
    <w:rsid w:val="00D93223"/>
    <w:rsid w:val="00D93282"/>
    <w:rsid w:val="00D93C74"/>
    <w:rsid w:val="00D93E9E"/>
    <w:rsid w:val="00D94974"/>
    <w:rsid w:val="00D94D9E"/>
    <w:rsid w:val="00D95353"/>
    <w:rsid w:val="00D95AFB"/>
    <w:rsid w:val="00D95BDD"/>
    <w:rsid w:val="00D9651A"/>
    <w:rsid w:val="00D972E7"/>
    <w:rsid w:val="00D976F9"/>
    <w:rsid w:val="00D97D28"/>
    <w:rsid w:val="00DA06BA"/>
    <w:rsid w:val="00DA0876"/>
    <w:rsid w:val="00DA0C00"/>
    <w:rsid w:val="00DA197E"/>
    <w:rsid w:val="00DA233D"/>
    <w:rsid w:val="00DA580D"/>
    <w:rsid w:val="00DA6E26"/>
    <w:rsid w:val="00DB1321"/>
    <w:rsid w:val="00DB17A9"/>
    <w:rsid w:val="00DB1859"/>
    <w:rsid w:val="00DB2A91"/>
    <w:rsid w:val="00DB2E25"/>
    <w:rsid w:val="00DB2EFD"/>
    <w:rsid w:val="00DB6889"/>
    <w:rsid w:val="00DB787C"/>
    <w:rsid w:val="00DB78BD"/>
    <w:rsid w:val="00DC1578"/>
    <w:rsid w:val="00DC2850"/>
    <w:rsid w:val="00DC2953"/>
    <w:rsid w:val="00DC2CE4"/>
    <w:rsid w:val="00DC413A"/>
    <w:rsid w:val="00DC42A4"/>
    <w:rsid w:val="00DC4532"/>
    <w:rsid w:val="00DC47C3"/>
    <w:rsid w:val="00DC4990"/>
    <w:rsid w:val="00DC52E9"/>
    <w:rsid w:val="00DC6DED"/>
    <w:rsid w:val="00DC6E82"/>
    <w:rsid w:val="00DC6FF8"/>
    <w:rsid w:val="00DC7298"/>
    <w:rsid w:val="00DC7DFA"/>
    <w:rsid w:val="00DD0A26"/>
    <w:rsid w:val="00DD0DD3"/>
    <w:rsid w:val="00DD129C"/>
    <w:rsid w:val="00DD20C4"/>
    <w:rsid w:val="00DD2DC1"/>
    <w:rsid w:val="00DD2DFE"/>
    <w:rsid w:val="00DD4CFE"/>
    <w:rsid w:val="00DD4F95"/>
    <w:rsid w:val="00DD529E"/>
    <w:rsid w:val="00DD6973"/>
    <w:rsid w:val="00DD721A"/>
    <w:rsid w:val="00DD7472"/>
    <w:rsid w:val="00DD74E3"/>
    <w:rsid w:val="00DD7AAD"/>
    <w:rsid w:val="00DE02A7"/>
    <w:rsid w:val="00DE05C6"/>
    <w:rsid w:val="00DE08DF"/>
    <w:rsid w:val="00DE0E60"/>
    <w:rsid w:val="00DE2460"/>
    <w:rsid w:val="00DE3FB4"/>
    <w:rsid w:val="00DE40EC"/>
    <w:rsid w:val="00DE438B"/>
    <w:rsid w:val="00DE5006"/>
    <w:rsid w:val="00DF001D"/>
    <w:rsid w:val="00DF07AF"/>
    <w:rsid w:val="00DF17F0"/>
    <w:rsid w:val="00DF1F81"/>
    <w:rsid w:val="00DF3680"/>
    <w:rsid w:val="00DF3DCC"/>
    <w:rsid w:val="00DF4E51"/>
    <w:rsid w:val="00DF585A"/>
    <w:rsid w:val="00DF5BCA"/>
    <w:rsid w:val="00DF7BED"/>
    <w:rsid w:val="00DF7ED1"/>
    <w:rsid w:val="00E0093C"/>
    <w:rsid w:val="00E014E0"/>
    <w:rsid w:val="00E035E8"/>
    <w:rsid w:val="00E03AC6"/>
    <w:rsid w:val="00E03C68"/>
    <w:rsid w:val="00E041BB"/>
    <w:rsid w:val="00E04E48"/>
    <w:rsid w:val="00E05109"/>
    <w:rsid w:val="00E056B2"/>
    <w:rsid w:val="00E05D1D"/>
    <w:rsid w:val="00E06539"/>
    <w:rsid w:val="00E066A2"/>
    <w:rsid w:val="00E067B4"/>
    <w:rsid w:val="00E06AD2"/>
    <w:rsid w:val="00E06EEE"/>
    <w:rsid w:val="00E0781E"/>
    <w:rsid w:val="00E07E39"/>
    <w:rsid w:val="00E07F90"/>
    <w:rsid w:val="00E1197E"/>
    <w:rsid w:val="00E11DF3"/>
    <w:rsid w:val="00E12AA8"/>
    <w:rsid w:val="00E14F14"/>
    <w:rsid w:val="00E15415"/>
    <w:rsid w:val="00E16160"/>
    <w:rsid w:val="00E16501"/>
    <w:rsid w:val="00E173E2"/>
    <w:rsid w:val="00E173FF"/>
    <w:rsid w:val="00E21EED"/>
    <w:rsid w:val="00E22487"/>
    <w:rsid w:val="00E22C3D"/>
    <w:rsid w:val="00E23CCE"/>
    <w:rsid w:val="00E2404A"/>
    <w:rsid w:val="00E24517"/>
    <w:rsid w:val="00E25C87"/>
    <w:rsid w:val="00E26108"/>
    <w:rsid w:val="00E26A49"/>
    <w:rsid w:val="00E31A4E"/>
    <w:rsid w:val="00E31ADE"/>
    <w:rsid w:val="00E323F6"/>
    <w:rsid w:val="00E326D6"/>
    <w:rsid w:val="00E3294D"/>
    <w:rsid w:val="00E33308"/>
    <w:rsid w:val="00E33B87"/>
    <w:rsid w:val="00E33DCA"/>
    <w:rsid w:val="00E34762"/>
    <w:rsid w:val="00E34C20"/>
    <w:rsid w:val="00E35780"/>
    <w:rsid w:val="00E3668D"/>
    <w:rsid w:val="00E36885"/>
    <w:rsid w:val="00E368A0"/>
    <w:rsid w:val="00E36A59"/>
    <w:rsid w:val="00E37680"/>
    <w:rsid w:val="00E403BC"/>
    <w:rsid w:val="00E40BF7"/>
    <w:rsid w:val="00E4182D"/>
    <w:rsid w:val="00E41BC8"/>
    <w:rsid w:val="00E4206E"/>
    <w:rsid w:val="00E42C56"/>
    <w:rsid w:val="00E43604"/>
    <w:rsid w:val="00E44072"/>
    <w:rsid w:val="00E44077"/>
    <w:rsid w:val="00E4606D"/>
    <w:rsid w:val="00E469F5"/>
    <w:rsid w:val="00E5130E"/>
    <w:rsid w:val="00E51446"/>
    <w:rsid w:val="00E54838"/>
    <w:rsid w:val="00E569FD"/>
    <w:rsid w:val="00E570E4"/>
    <w:rsid w:val="00E57A67"/>
    <w:rsid w:val="00E57B6B"/>
    <w:rsid w:val="00E60224"/>
    <w:rsid w:val="00E60313"/>
    <w:rsid w:val="00E603A6"/>
    <w:rsid w:val="00E61287"/>
    <w:rsid w:val="00E615FC"/>
    <w:rsid w:val="00E61888"/>
    <w:rsid w:val="00E631D0"/>
    <w:rsid w:val="00E63B3D"/>
    <w:rsid w:val="00E64878"/>
    <w:rsid w:val="00E64C03"/>
    <w:rsid w:val="00E64E89"/>
    <w:rsid w:val="00E66355"/>
    <w:rsid w:val="00E66872"/>
    <w:rsid w:val="00E67DBF"/>
    <w:rsid w:val="00E705CD"/>
    <w:rsid w:val="00E70A69"/>
    <w:rsid w:val="00E717B5"/>
    <w:rsid w:val="00E71C19"/>
    <w:rsid w:val="00E71DDE"/>
    <w:rsid w:val="00E7284C"/>
    <w:rsid w:val="00E730AB"/>
    <w:rsid w:val="00E73179"/>
    <w:rsid w:val="00E732CB"/>
    <w:rsid w:val="00E736A7"/>
    <w:rsid w:val="00E75F34"/>
    <w:rsid w:val="00E76DA2"/>
    <w:rsid w:val="00E77827"/>
    <w:rsid w:val="00E77ED7"/>
    <w:rsid w:val="00E80901"/>
    <w:rsid w:val="00E8095E"/>
    <w:rsid w:val="00E812D4"/>
    <w:rsid w:val="00E8297A"/>
    <w:rsid w:val="00E830CB"/>
    <w:rsid w:val="00E839EB"/>
    <w:rsid w:val="00E85399"/>
    <w:rsid w:val="00E85856"/>
    <w:rsid w:val="00E86206"/>
    <w:rsid w:val="00E87440"/>
    <w:rsid w:val="00E87879"/>
    <w:rsid w:val="00E90A4B"/>
    <w:rsid w:val="00E91636"/>
    <w:rsid w:val="00E92539"/>
    <w:rsid w:val="00E93589"/>
    <w:rsid w:val="00E93838"/>
    <w:rsid w:val="00E952C0"/>
    <w:rsid w:val="00E96758"/>
    <w:rsid w:val="00E96D67"/>
    <w:rsid w:val="00E97547"/>
    <w:rsid w:val="00E975AB"/>
    <w:rsid w:val="00E9775C"/>
    <w:rsid w:val="00EA0465"/>
    <w:rsid w:val="00EA15ED"/>
    <w:rsid w:val="00EA1A71"/>
    <w:rsid w:val="00EA1AB2"/>
    <w:rsid w:val="00EA1BEB"/>
    <w:rsid w:val="00EA31A5"/>
    <w:rsid w:val="00EA35AE"/>
    <w:rsid w:val="00EA35E7"/>
    <w:rsid w:val="00EA3A10"/>
    <w:rsid w:val="00EA3D70"/>
    <w:rsid w:val="00EA4DC7"/>
    <w:rsid w:val="00EA5449"/>
    <w:rsid w:val="00EA6C5A"/>
    <w:rsid w:val="00EA7C72"/>
    <w:rsid w:val="00EA7FB3"/>
    <w:rsid w:val="00EB162A"/>
    <w:rsid w:val="00EB174B"/>
    <w:rsid w:val="00EB1FEB"/>
    <w:rsid w:val="00EB40B2"/>
    <w:rsid w:val="00EB423C"/>
    <w:rsid w:val="00EB4F66"/>
    <w:rsid w:val="00EB58DE"/>
    <w:rsid w:val="00EC092A"/>
    <w:rsid w:val="00EC0D53"/>
    <w:rsid w:val="00EC0E71"/>
    <w:rsid w:val="00EC1357"/>
    <w:rsid w:val="00EC1C67"/>
    <w:rsid w:val="00EC33A1"/>
    <w:rsid w:val="00EC47D8"/>
    <w:rsid w:val="00EC635F"/>
    <w:rsid w:val="00EC7729"/>
    <w:rsid w:val="00ED1057"/>
    <w:rsid w:val="00ED1534"/>
    <w:rsid w:val="00ED1708"/>
    <w:rsid w:val="00ED367B"/>
    <w:rsid w:val="00ED43C6"/>
    <w:rsid w:val="00ED4F47"/>
    <w:rsid w:val="00ED5765"/>
    <w:rsid w:val="00ED5B12"/>
    <w:rsid w:val="00ED6433"/>
    <w:rsid w:val="00ED73B3"/>
    <w:rsid w:val="00ED7C51"/>
    <w:rsid w:val="00EE052E"/>
    <w:rsid w:val="00EE1073"/>
    <w:rsid w:val="00EE145B"/>
    <w:rsid w:val="00EE15D6"/>
    <w:rsid w:val="00EE1A6C"/>
    <w:rsid w:val="00EE1CAF"/>
    <w:rsid w:val="00EE2C13"/>
    <w:rsid w:val="00EE3323"/>
    <w:rsid w:val="00EE45DD"/>
    <w:rsid w:val="00EE47E6"/>
    <w:rsid w:val="00EE53E1"/>
    <w:rsid w:val="00EE704B"/>
    <w:rsid w:val="00EE772D"/>
    <w:rsid w:val="00EE7F2E"/>
    <w:rsid w:val="00EF063A"/>
    <w:rsid w:val="00EF1020"/>
    <w:rsid w:val="00EF1740"/>
    <w:rsid w:val="00EF3123"/>
    <w:rsid w:val="00EF3F87"/>
    <w:rsid w:val="00EF412E"/>
    <w:rsid w:val="00EF41A1"/>
    <w:rsid w:val="00EF5142"/>
    <w:rsid w:val="00EF6109"/>
    <w:rsid w:val="00F0050D"/>
    <w:rsid w:val="00F008F6"/>
    <w:rsid w:val="00F010C3"/>
    <w:rsid w:val="00F0114A"/>
    <w:rsid w:val="00F01D02"/>
    <w:rsid w:val="00F01D5C"/>
    <w:rsid w:val="00F01EED"/>
    <w:rsid w:val="00F025D4"/>
    <w:rsid w:val="00F0271F"/>
    <w:rsid w:val="00F039E6"/>
    <w:rsid w:val="00F04142"/>
    <w:rsid w:val="00F042CE"/>
    <w:rsid w:val="00F04AB2"/>
    <w:rsid w:val="00F04C0A"/>
    <w:rsid w:val="00F05E25"/>
    <w:rsid w:val="00F0631A"/>
    <w:rsid w:val="00F0752C"/>
    <w:rsid w:val="00F07E56"/>
    <w:rsid w:val="00F113F1"/>
    <w:rsid w:val="00F11E0C"/>
    <w:rsid w:val="00F1367B"/>
    <w:rsid w:val="00F140F2"/>
    <w:rsid w:val="00F1575A"/>
    <w:rsid w:val="00F16296"/>
    <w:rsid w:val="00F16EAE"/>
    <w:rsid w:val="00F20448"/>
    <w:rsid w:val="00F20475"/>
    <w:rsid w:val="00F20554"/>
    <w:rsid w:val="00F20708"/>
    <w:rsid w:val="00F20E61"/>
    <w:rsid w:val="00F210B0"/>
    <w:rsid w:val="00F2159D"/>
    <w:rsid w:val="00F222FD"/>
    <w:rsid w:val="00F237E7"/>
    <w:rsid w:val="00F23DE5"/>
    <w:rsid w:val="00F24A1A"/>
    <w:rsid w:val="00F253C3"/>
    <w:rsid w:val="00F254C0"/>
    <w:rsid w:val="00F25E72"/>
    <w:rsid w:val="00F26DE2"/>
    <w:rsid w:val="00F31130"/>
    <w:rsid w:val="00F3190C"/>
    <w:rsid w:val="00F3268D"/>
    <w:rsid w:val="00F32DA0"/>
    <w:rsid w:val="00F339AA"/>
    <w:rsid w:val="00F33C12"/>
    <w:rsid w:val="00F33FFC"/>
    <w:rsid w:val="00F34224"/>
    <w:rsid w:val="00F35366"/>
    <w:rsid w:val="00F356C8"/>
    <w:rsid w:val="00F368CB"/>
    <w:rsid w:val="00F375F8"/>
    <w:rsid w:val="00F37FAD"/>
    <w:rsid w:val="00F40A03"/>
    <w:rsid w:val="00F416BA"/>
    <w:rsid w:val="00F41858"/>
    <w:rsid w:val="00F41910"/>
    <w:rsid w:val="00F41B4A"/>
    <w:rsid w:val="00F42E53"/>
    <w:rsid w:val="00F434E1"/>
    <w:rsid w:val="00F436B1"/>
    <w:rsid w:val="00F437CB"/>
    <w:rsid w:val="00F43E84"/>
    <w:rsid w:val="00F445DE"/>
    <w:rsid w:val="00F45BDD"/>
    <w:rsid w:val="00F45FF1"/>
    <w:rsid w:val="00F4688C"/>
    <w:rsid w:val="00F46DA2"/>
    <w:rsid w:val="00F50157"/>
    <w:rsid w:val="00F50886"/>
    <w:rsid w:val="00F515AE"/>
    <w:rsid w:val="00F52138"/>
    <w:rsid w:val="00F52531"/>
    <w:rsid w:val="00F526D5"/>
    <w:rsid w:val="00F52C4F"/>
    <w:rsid w:val="00F52EBB"/>
    <w:rsid w:val="00F54ACD"/>
    <w:rsid w:val="00F55282"/>
    <w:rsid w:val="00F55833"/>
    <w:rsid w:val="00F57131"/>
    <w:rsid w:val="00F5729C"/>
    <w:rsid w:val="00F5788A"/>
    <w:rsid w:val="00F6015B"/>
    <w:rsid w:val="00F60755"/>
    <w:rsid w:val="00F613EC"/>
    <w:rsid w:val="00F61AA6"/>
    <w:rsid w:val="00F637DF"/>
    <w:rsid w:val="00F642D0"/>
    <w:rsid w:val="00F64E54"/>
    <w:rsid w:val="00F65690"/>
    <w:rsid w:val="00F66DC0"/>
    <w:rsid w:val="00F67B8B"/>
    <w:rsid w:val="00F703A8"/>
    <w:rsid w:val="00F72D4E"/>
    <w:rsid w:val="00F7392B"/>
    <w:rsid w:val="00F74CB7"/>
    <w:rsid w:val="00F74CE4"/>
    <w:rsid w:val="00F74E19"/>
    <w:rsid w:val="00F761DA"/>
    <w:rsid w:val="00F76236"/>
    <w:rsid w:val="00F7722F"/>
    <w:rsid w:val="00F776E7"/>
    <w:rsid w:val="00F77848"/>
    <w:rsid w:val="00F8101F"/>
    <w:rsid w:val="00F812E6"/>
    <w:rsid w:val="00F814AA"/>
    <w:rsid w:val="00F837AE"/>
    <w:rsid w:val="00F844BB"/>
    <w:rsid w:val="00F84AF3"/>
    <w:rsid w:val="00F852E1"/>
    <w:rsid w:val="00F90246"/>
    <w:rsid w:val="00F906F6"/>
    <w:rsid w:val="00F9087C"/>
    <w:rsid w:val="00F91465"/>
    <w:rsid w:val="00F91FD8"/>
    <w:rsid w:val="00F921F6"/>
    <w:rsid w:val="00F92462"/>
    <w:rsid w:val="00F9266F"/>
    <w:rsid w:val="00F92984"/>
    <w:rsid w:val="00F93104"/>
    <w:rsid w:val="00F93733"/>
    <w:rsid w:val="00F93877"/>
    <w:rsid w:val="00F94556"/>
    <w:rsid w:val="00F96E02"/>
    <w:rsid w:val="00F97D87"/>
    <w:rsid w:val="00FA031C"/>
    <w:rsid w:val="00FA0505"/>
    <w:rsid w:val="00FA0640"/>
    <w:rsid w:val="00FA0E9C"/>
    <w:rsid w:val="00FA0FD2"/>
    <w:rsid w:val="00FA2B91"/>
    <w:rsid w:val="00FA4F83"/>
    <w:rsid w:val="00FA5A6B"/>
    <w:rsid w:val="00FA6B52"/>
    <w:rsid w:val="00FA6E69"/>
    <w:rsid w:val="00FA7923"/>
    <w:rsid w:val="00FA7D16"/>
    <w:rsid w:val="00FB0287"/>
    <w:rsid w:val="00FB14D8"/>
    <w:rsid w:val="00FB164C"/>
    <w:rsid w:val="00FB1F6F"/>
    <w:rsid w:val="00FB2885"/>
    <w:rsid w:val="00FB3D9F"/>
    <w:rsid w:val="00FB3DF1"/>
    <w:rsid w:val="00FB3FF8"/>
    <w:rsid w:val="00FB48B6"/>
    <w:rsid w:val="00FB4AE8"/>
    <w:rsid w:val="00FB4B83"/>
    <w:rsid w:val="00FB4EAF"/>
    <w:rsid w:val="00FB5C8A"/>
    <w:rsid w:val="00FB63A9"/>
    <w:rsid w:val="00FB69C9"/>
    <w:rsid w:val="00FB79D5"/>
    <w:rsid w:val="00FB7FD7"/>
    <w:rsid w:val="00FC1D08"/>
    <w:rsid w:val="00FC1D88"/>
    <w:rsid w:val="00FC20D7"/>
    <w:rsid w:val="00FC4227"/>
    <w:rsid w:val="00FC42D6"/>
    <w:rsid w:val="00FC496C"/>
    <w:rsid w:val="00FC5511"/>
    <w:rsid w:val="00FC56A0"/>
    <w:rsid w:val="00FC7D2F"/>
    <w:rsid w:val="00FD3491"/>
    <w:rsid w:val="00FD3976"/>
    <w:rsid w:val="00FD39DD"/>
    <w:rsid w:val="00FD4076"/>
    <w:rsid w:val="00FD4139"/>
    <w:rsid w:val="00FD7B39"/>
    <w:rsid w:val="00FD7B5F"/>
    <w:rsid w:val="00FE0489"/>
    <w:rsid w:val="00FE1973"/>
    <w:rsid w:val="00FE1979"/>
    <w:rsid w:val="00FE284D"/>
    <w:rsid w:val="00FE29A9"/>
    <w:rsid w:val="00FE37E4"/>
    <w:rsid w:val="00FE394F"/>
    <w:rsid w:val="00FE3B3B"/>
    <w:rsid w:val="00FE5151"/>
    <w:rsid w:val="00FE5869"/>
    <w:rsid w:val="00FE7472"/>
    <w:rsid w:val="00FF1C66"/>
    <w:rsid w:val="00FF26F6"/>
    <w:rsid w:val="00FF3694"/>
    <w:rsid w:val="00FF44B8"/>
    <w:rsid w:val="00FF5609"/>
    <w:rsid w:val="00FF5683"/>
    <w:rsid w:val="00FF59FB"/>
    <w:rsid w:val="00FF6364"/>
    <w:rsid w:val="00FF7B0B"/>
    <w:rsid w:val="00FF7F32"/>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F6D5F9"/>
  <w15:docId w15:val="{9F0F5B49-844E-4F33-9238-C345B85E0D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da" w:eastAsia="da-DK"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BodyText"/>
    <w:qFormat/>
    <w:rsid w:val="0023301F"/>
    <w:pPr>
      <w:ind w:firstLine="567"/>
    </w:pPr>
    <w:rPr>
      <w:rFonts w:ascii="Calibri" w:hAnsi="Calibri"/>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1506C0"/>
    <w:pPr>
      <w:tabs>
        <w:tab w:val="center" w:pos="4819"/>
        <w:tab w:val="right" w:pos="9638"/>
      </w:tabs>
      <w:spacing w:line="240" w:lineRule="auto"/>
    </w:pPr>
  </w:style>
  <w:style w:type="character" w:customStyle="1" w:styleId="HeaderChar">
    <w:name w:val="Header Char"/>
    <w:basedOn w:val="DefaultParagraphFont"/>
    <w:link w:val="Header"/>
    <w:uiPriority w:val="99"/>
    <w:rsid w:val="001506C0"/>
  </w:style>
  <w:style w:type="paragraph" w:styleId="Footer">
    <w:name w:val="footer"/>
    <w:basedOn w:val="Normal"/>
    <w:link w:val="FooterChar"/>
    <w:uiPriority w:val="99"/>
    <w:unhideWhenUsed/>
    <w:rsid w:val="001506C0"/>
    <w:pPr>
      <w:tabs>
        <w:tab w:val="center" w:pos="4819"/>
        <w:tab w:val="right" w:pos="9638"/>
      </w:tabs>
      <w:spacing w:line="240" w:lineRule="auto"/>
    </w:pPr>
  </w:style>
  <w:style w:type="character" w:customStyle="1" w:styleId="FooterChar">
    <w:name w:val="Footer Char"/>
    <w:basedOn w:val="DefaultParagraphFont"/>
    <w:link w:val="Footer"/>
    <w:uiPriority w:val="99"/>
    <w:rsid w:val="001506C0"/>
  </w:style>
  <w:style w:type="paragraph" w:styleId="NormalWeb">
    <w:name w:val="Normal (Web)"/>
    <w:basedOn w:val="Normal"/>
    <w:uiPriority w:val="99"/>
    <w:unhideWhenUsed/>
    <w:rsid w:val="001506C0"/>
    <w:pPr>
      <w:spacing w:before="100" w:beforeAutospacing="1" w:after="100" w:afterAutospacing="1" w:line="240" w:lineRule="auto"/>
    </w:pPr>
    <w:rPr>
      <w:rFonts w:ascii="Times New Roman" w:eastAsia="Times New Roman" w:hAnsi="Times New Roman" w:cs="Times New Roman"/>
      <w:sz w:val="24"/>
      <w:szCs w:val="24"/>
      <w:lang w:val="da-DK"/>
    </w:rPr>
  </w:style>
  <w:style w:type="character" w:customStyle="1" w:styleId="apple-tab-span">
    <w:name w:val="apple-tab-span"/>
    <w:basedOn w:val="DefaultParagraphFont"/>
    <w:rsid w:val="001506C0"/>
  </w:style>
  <w:style w:type="character" w:styleId="PlaceholderText">
    <w:name w:val="Placeholder Text"/>
    <w:basedOn w:val="DefaultParagraphFont"/>
    <w:uiPriority w:val="99"/>
    <w:semiHidden/>
    <w:rsid w:val="00583860"/>
    <w:rPr>
      <w:color w:val="808080"/>
    </w:rPr>
  </w:style>
  <w:style w:type="character" w:customStyle="1" w:styleId="TitleChar">
    <w:name w:val="Title Char"/>
    <w:basedOn w:val="DefaultParagraphFont"/>
    <w:link w:val="Title"/>
    <w:uiPriority w:val="1"/>
    <w:rsid w:val="00690786"/>
    <w:rPr>
      <w:sz w:val="52"/>
      <w:szCs w:val="52"/>
    </w:rPr>
  </w:style>
  <w:style w:type="paragraph" w:customStyle="1" w:styleId="Title2">
    <w:name w:val="Title 2"/>
    <w:basedOn w:val="Normal"/>
    <w:uiPriority w:val="1"/>
    <w:qFormat/>
    <w:rsid w:val="00690786"/>
    <w:pPr>
      <w:spacing w:line="240" w:lineRule="auto"/>
      <w:jc w:val="center"/>
    </w:pPr>
    <w:rPr>
      <w:rFonts w:ascii="Times New Roman" w:eastAsia="Times New Roman" w:hAnsi="Times New Roman" w:cs="Times New Roman"/>
      <w:sz w:val="24"/>
      <w:szCs w:val="24"/>
      <w:lang w:val="da-DK" w:eastAsia="en-US"/>
    </w:rPr>
  </w:style>
  <w:style w:type="paragraph" w:styleId="NoSpacing">
    <w:name w:val="No Spacing"/>
    <w:link w:val="NoSpacingChar"/>
    <w:uiPriority w:val="1"/>
    <w:qFormat/>
    <w:rsid w:val="00CD47D1"/>
    <w:pPr>
      <w:spacing w:line="240" w:lineRule="auto"/>
    </w:pPr>
    <w:rPr>
      <w:rFonts w:asciiTheme="minorHAnsi" w:eastAsiaTheme="minorEastAsia" w:hAnsiTheme="minorHAnsi" w:cstheme="minorBidi"/>
      <w:lang w:val="en-US" w:eastAsia="en-US"/>
    </w:rPr>
  </w:style>
  <w:style w:type="character" w:customStyle="1" w:styleId="NoSpacingChar">
    <w:name w:val="No Spacing Char"/>
    <w:basedOn w:val="DefaultParagraphFont"/>
    <w:link w:val="NoSpacing"/>
    <w:uiPriority w:val="1"/>
    <w:rsid w:val="00CD47D1"/>
    <w:rPr>
      <w:rFonts w:asciiTheme="minorHAnsi" w:eastAsiaTheme="minorEastAsia" w:hAnsiTheme="minorHAnsi" w:cstheme="minorBidi"/>
      <w:lang w:val="en-US" w:eastAsia="en-US"/>
    </w:rPr>
  </w:style>
  <w:style w:type="character" w:styleId="Hyperlink">
    <w:name w:val="Hyperlink"/>
    <w:basedOn w:val="DefaultParagraphFont"/>
    <w:uiPriority w:val="99"/>
    <w:unhideWhenUsed/>
    <w:rsid w:val="00AD41DE"/>
    <w:rPr>
      <w:color w:val="0000FF" w:themeColor="hyperlink"/>
      <w:u w:val="single"/>
    </w:rPr>
  </w:style>
  <w:style w:type="character" w:styleId="UnresolvedMention">
    <w:name w:val="Unresolved Mention"/>
    <w:basedOn w:val="DefaultParagraphFont"/>
    <w:uiPriority w:val="99"/>
    <w:semiHidden/>
    <w:unhideWhenUsed/>
    <w:rsid w:val="00AD41DE"/>
    <w:rPr>
      <w:color w:val="605E5C"/>
      <w:shd w:val="clear" w:color="auto" w:fill="E1DFDD"/>
    </w:rPr>
  </w:style>
  <w:style w:type="paragraph" w:styleId="ListParagraph">
    <w:name w:val="List Paragraph"/>
    <w:basedOn w:val="Normal"/>
    <w:uiPriority w:val="34"/>
    <w:qFormat/>
    <w:rsid w:val="00346D99"/>
    <w:pPr>
      <w:ind w:left="720"/>
      <w:contextualSpacing/>
    </w:pPr>
  </w:style>
  <w:style w:type="character" w:styleId="FollowedHyperlink">
    <w:name w:val="FollowedHyperlink"/>
    <w:basedOn w:val="DefaultParagraphFont"/>
    <w:uiPriority w:val="99"/>
    <w:semiHidden/>
    <w:unhideWhenUsed/>
    <w:rsid w:val="00B16E18"/>
    <w:rPr>
      <w:color w:val="800080" w:themeColor="followedHyperlink"/>
      <w:u w:val="single"/>
    </w:rPr>
  </w:style>
  <w:style w:type="paragraph" w:styleId="TOCHeading">
    <w:name w:val="TOC Heading"/>
    <w:basedOn w:val="Heading1"/>
    <w:next w:val="Normal"/>
    <w:uiPriority w:val="39"/>
    <w:unhideWhenUsed/>
    <w:qFormat/>
    <w:rsid w:val="005E7C4B"/>
    <w:pPr>
      <w:spacing w:before="240" w:after="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TOC1">
    <w:name w:val="toc 1"/>
    <w:basedOn w:val="Normal"/>
    <w:next w:val="Normal"/>
    <w:autoRedefine/>
    <w:uiPriority w:val="39"/>
    <w:unhideWhenUsed/>
    <w:rsid w:val="005E7C4B"/>
    <w:pPr>
      <w:spacing w:before="120"/>
    </w:pPr>
    <w:rPr>
      <w:rFonts w:asciiTheme="minorHAnsi" w:hAnsiTheme="minorHAnsi"/>
      <w:b/>
      <w:bCs/>
      <w:i/>
      <w:iCs/>
      <w:sz w:val="24"/>
      <w:szCs w:val="24"/>
    </w:rPr>
  </w:style>
  <w:style w:type="paragraph" w:styleId="TOC2">
    <w:name w:val="toc 2"/>
    <w:basedOn w:val="Normal"/>
    <w:next w:val="Normal"/>
    <w:autoRedefine/>
    <w:uiPriority w:val="39"/>
    <w:unhideWhenUsed/>
    <w:rsid w:val="005E7C4B"/>
    <w:pPr>
      <w:spacing w:before="120"/>
      <w:ind w:left="220"/>
    </w:pPr>
    <w:rPr>
      <w:rFonts w:asciiTheme="minorHAnsi" w:hAnsiTheme="minorHAnsi"/>
      <w:b/>
      <w:bCs/>
    </w:rPr>
  </w:style>
  <w:style w:type="paragraph" w:styleId="TOC3">
    <w:name w:val="toc 3"/>
    <w:basedOn w:val="Normal"/>
    <w:next w:val="Normal"/>
    <w:autoRedefine/>
    <w:uiPriority w:val="39"/>
    <w:unhideWhenUsed/>
    <w:rsid w:val="00700946"/>
    <w:pPr>
      <w:ind w:left="440"/>
    </w:pPr>
    <w:rPr>
      <w:rFonts w:asciiTheme="minorHAnsi" w:hAnsiTheme="minorHAnsi"/>
      <w:sz w:val="20"/>
      <w:szCs w:val="20"/>
    </w:rPr>
  </w:style>
  <w:style w:type="paragraph" w:styleId="TOC4">
    <w:name w:val="toc 4"/>
    <w:basedOn w:val="Normal"/>
    <w:next w:val="Normal"/>
    <w:autoRedefine/>
    <w:uiPriority w:val="39"/>
    <w:unhideWhenUsed/>
    <w:rsid w:val="00B04864"/>
    <w:pPr>
      <w:ind w:left="660"/>
    </w:pPr>
    <w:rPr>
      <w:rFonts w:asciiTheme="minorHAnsi" w:hAnsiTheme="minorHAnsi"/>
      <w:sz w:val="20"/>
      <w:szCs w:val="20"/>
    </w:rPr>
  </w:style>
  <w:style w:type="paragraph" w:styleId="TOC5">
    <w:name w:val="toc 5"/>
    <w:basedOn w:val="Normal"/>
    <w:next w:val="Normal"/>
    <w:autoRedefine/>
    <w:uiPriority w:val="39"/>
    <w:unhideWhenUsed/>
    <w:rsid w:val="00B04864"/>
    <w:pPr>
      <w:ind w:left="880"/>
    </w:pPr>
    <w:rPr>
      <w:rFonts w:asciiTheme="minorHAnsi" w:hAnsiTheme="minorHAnsi"/>
      <w:sz w:val="20"/>
      <w:szCs w:val="20"/>
    </w:rPr>
  </w:style>
  <w:style w:type="paragraph" w:styleId="TOC6">
    <w:name w:val="toc 6"/>
    <w:basedOn w:val="Normal"/>
    <w:next w:val="Normal"/>
    <w:autoRedefine/>
    <w:uiPriority w:val="39"/>
    <w:unhideWhenUsed/>
    <w:rsid w:val="00B04864"/>
    <w:pPr>
      <w:ind w:left="1100"/>
    </w:pPr>
    <w:rPr>
      <w:rFonts w:asciiTheme="minorHAnsi" w:hAnsiTheme="minorHAnsi"/>
      <w:sz w:val="20"/>
      <w:szCs w:val="20"/>
    </w:rPr>
  </w:style>
  <w:style w:type="paragraph" w:styleId="TOC7">
    <w:name w:val="toc 7"/>
    <w:basedOn w:val="Normal"/>
    <w:next w:val="Normal"/>
    <w:autoRedefine/>
    <w:uiPriority w:val="39"/>
    <w:unhideWhenUsed/>
    <w:rsid w:val="00B04864"/>
    <w:pPr>
      <w:ind w:left="1320"/>
    </w:pPr>
    <w:rPr>
      <w:rFonts w:asciiTheme="minorHAnsi" w:hAnsiTheme="minorHAnsi"/>
      <w:sz w:val="20"/>
      <w:szCs w:val="20"/>
    </w:rPr>
  </w:style>
  <w:style w:type="paragraph" w:styleId="TOC8">
    <w:name w:val="toc 8"/>
    <w:basedOn w:val="Normal"/>
    <w:next w:val="Normal"/>
    <w:autoRedefine/>
    <w:uiPriority w:val="39"/>
    <w:unhideWhenUsed/>
    <w:rsid w:val="00B04864"/>
    <w:pPr>
      <w:ind w:left="1540"/>
    </w:pPr>
    <w:rPr>
      <w:rFonts w:asciiTheme="minorHAnsi" w:hAnsiTheme="minorHAnsi"/>
      <w:sz w:val="20"/>
      <w:szCs w:val="20"/>
    </w:rPr>
  </w:style>
  <w:style w:type="paragraph" w:styleId="TOC9">
    <w:name w:val="toc 9"/>
    <w:basedOn w:val="Normal"/>
    <w:next w:val="Normal"/>
    <w:autoRedefine/>
    <w:uiPriority w:val="39"/>
    <w:unhideWhenUsed/>
    <w:rsid w:val="00B04864"/>
    <w:pPr>
      <w:ind w:left="1760"/>
    </w:pPr>
    <w:rPr>
      <w:rFonts w:asciiTheme="minorHAnsi" w:hAnsiTheme="minorHAnsi"/>
      <w:sz w:val="20"/>
      <w:szCs w:val="20"/>
    </w:rPr>
  </w:style>
  <w:style w:type="table" w:styleId="TableGrid">
    <w:name w:val="Table Grid"/>
    <w:basedOn w:val="TableNormal"/>
    <w:uiPriority w:val="39"/>
    <w:rsid w:val="007534D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85226C"/>
    <w:pPr>
      <w:spacing w:line="480" w:lineRule="auto"/>
      <w:ind w:left="720" w:hanging="720"/>
    </w:pPr>
  </w:style>
  <w:style w:type="paragraph" w:styleId="BodyText">
    <w:name w:val="Body Text"/>
    <w:basedOn w:val="Normal"/>
    <w:link w:val="BodyTextChar"/>
    <w:uiPriority w:val="99"/>
    <w:unhideWhenUsed/>
    <w:rsid w:val="004F1DDB"/>
    <w:pPr>
      <w:spacing w:after="120"/>
    </w:pPr>
  </w:style>
  <w:style w:type="character" w:customStyle="1" w:styleId="BodyTextChar">
    <w:name w:val="Body Text Char"/>
    <w:basedOn w:val="DefaultParagraphFont"/>
    <w:link w:val="BodyText"/>
    <w:uiPriority w:val="99"/>
    <w:rsid w:val="004F1DD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549644">
      <w:bodyDiv w:val="1"/>
      <w:marLeft w:val="0"/>
      <w:marRight w:val="0"/>
      <w:marTop w:val="0"/>
      <w:marBottom w:val="0"/>
      <w:divBdr>
        <w:top w:val="none" w:sz="0" w:space="0" w:color="auto"/>
        <w:left w:val="none" w:sz="0" w:space="0" w:color="auto"/>
        <w:bottom w:val="none" w:sz="0" w:space="0" w:color="auto"/>
        <w:right w:val="none" w:sz="0" w:space="0" w:color="auto"/>
      </w:divBdr>
    </w:div>
    <w:div w:id="79564682">
      <w:bodyDiv w:val="1"/>
      <w:marLeft w:val="0"/>
      <w:marRight w:val="0"/>
      <w:marTop w:val="0"/>
      <w:marBottom w:val="0"/>
      <w:divBdr>
        <w:top w:val="none" w:sz="0" w:space="0" w:color="auto"/>
        <w:left w:val="none" w:sz="0" w:space="0" w:color="auto"/>
        <w:bottom w:val="none" w:sz="0" w:space="0" w:color="auto"/>
        <w:right w:val="none" w:sz="0" w:space="0" w:color="auto"/>
      </w:divBdr>
    </w:div>
    <w:div w:id="149634568">
      <w:bodyDiv w:val="1"/>
      <w:marLeft w:val="0"/>
      <w:marRight w:val="0"/>
      <w:marTop w:val="0"/>
      <w:marBottom w:val="0"/>
      <w:divBdr>
        <w:top w:val="none" w:sz="0" w:space="0" w:color="auto"/>
        <w:left w:val="none" w:sz="0" w:space="0" w:color="auto"/>
        <w:bottom w:val="none" w:sz="0" w:space="0" w:color="auto"/>
        <w:right w:val="none" w:sz="0" w:space="0" w:color="auto"/>
      </w:divBdr>
    </w:div>
    <w:div w:id="233053078">
      <w:bodyDiv w:val="1"/>
      <w:marLeft w:val="0"/>
      <w:marRight w:val="0"/>
      <w:marTop w:val="0"/>
      <w:marBottom w:val="0"/>
      <w:divBdr>
        <w:top w:val="none" w:sz="0" w:space="0" w:color="auto"/>
        <w:left w:val="none" w:sz="0" w:space="0" w:color="auto"/>
        <w:bottom w:val="none" w:sz="0" w:space="0" w:color="auto"/>
        <w:right w:val="none" w:sz="0" w:space="0" w:color="auto"/>
      </w:divBdr>
    </w:div>
    <w:div w:id="298809571">
      <w:bodyDiv w:val="1"/>
      <w:marLeft w:val="0"/>
      <w:marRight w:val="0"/>
      <w:marTop w:val="0"/>
      <w:marBottom w:val="0"/>
      <w:divBdr>
        <w:top w:val="none" w:sz="0" w:space="0" w:color="auto"/>
        <w:left w:val="none" w:sz="0" w:space="0" w:color="auto"/>
        <w:bottom w:val="none" w:sz="0" w:space="0" w:color="auto"/>
        <w:right w:val="none" w:sz="0" w:space="0" w:color="auto"/>
      </w:divBdr>
    </w:div>
    <w:div w:id="363404529">
      <w:bodyDiv w:val="1"/>
      <w:marLeft w:val="0"/>
      <w:marRight w:val="0"/>
      <w:marTop w:val="0"/>
      <w:marBottom w:val="0"/>
      <w:divBdr>
        <w:top w:val="none" w:sz="0" w:space="0" w:color="auto"/>
        <w:left w:val="none" w:sz="0" w:space="0" w:color="auto"/>
        <w:bottom w:val="none" w:sz="0" w:space="0" w:color="auto"/>
        <w:right w:val="none" w:sz="0" w:space="0" w:color="auto"/>
      </w:divBdr>
    </w:div>
    <w:div w:id="495611498">
      <w:bodyDiv w:val="1"/>
      <w:marLeft w:val="0"/>
      <w:marRight w:val="0"/>
      <w:marTop w:val="0"/>
      <w:marBottom w:val="0"/>
      <w:divBdr>
        <w:top w:val="none" w:sz="0" w:space="0" w:color="auto"/>
        <w:left w:val="none" w:sz="0" w:space="0" w:color="auto"/>
        <w:bottom w:val="none" w:sz="0" w:space="0" w:color="auto"/>
        <w:right w:val="none" w:sz="0" w:space="0" w:color="auto"/>
      </w:divBdr>
    </w:div>
    <w:div w:id="596057708">
      <w:bodyDiv w:val="1"/>
      <w:marLeft w:val="0"/>
      <w:marRight w:val="0"/>
      <w:marTop w:val="0"/>
      <w:marBottom w:val="0"/>
      <w:divBdr>
        <w:top w:val="none" w:sz="0" w:space="0" w:color="auto"/>
        <w:left w:val="none" w:sz="0" w:space="0" w:color="auto"/>
        <w:bottom w:val="none" w:sz="0" w:space="0" w:color="auto"/>
        <w:right w:val="none" w:sz="0" w:space="0" w:color="auto"/>
      </w:divBdr>
    </w:div>
    <w:div w:id="619186815">
      <w:bodyDiv w:val="1"/>
      <w:marLeft w:val="0"/>
      <w:marRight w:val="0"/>
      <w:marTop w:val="0"/>
      <w:marBottom w:val="0"/>
      <w:divBdr>
        <w:top w:val="none" w:sz="0" w:space="0" w:color="auto"/>
        <w:left w:val="none" w:sz="0" w:space="0" w:color="auto"/>
        <w:bottom w:val="none" w:sz="0" w:space="0" w:color="auto"/>
        <w:right w:val="none" w:sz="0" w:space="0" w:color="auto"/>
      </w:divBdr>
    </w:div>
    <w:div w:id="622275202">
      <w:bodyDiv w:val="1"/>
      <w:marLeft w:val="0"/>
      <w:marRight w:val="0"/>
      <w:marTop w:val="0"/>
      <w:marBottom w:val="0"/>
      <w:divBdr>
        <w:top w:val="none" w:sz="0" w:space="0" w:color="auto"/>
        <w:left w:val="none" w:sz="0" w:space="0" w:color="auto"/>
        <w:bottom w:val="none" w:sz="0" w:space="0" w:color="auto"/>
        <w:right w:val="none" w:sz="0" w:space="0" w:color="auto"/>
      </w:divBdr>
    </w:div>
    <w:div w:id="627930208">
      <w:bodyDiv w:val="1"/>
      <w:marLeft w:val="0"/>
      <w:marRight w:val="0"/>
      <w:marTop w:val="0"/>
      <w:marBottom w:val="0"/>
      <w:divBdr>
        <w:top w:val="none" w:sz="0" w:space="0" w:color="auto"/>
        <w:left w:val="none" w:sz="0" w:space="0" w:color="auto"/>
        <w:bottom w:val="none" w:sz="0" w:space="0" w:color="auto"/>
        <w:right w:val="none" w:sz="0" w:space="0" w:color="auto"/>
      </w:divBdr>
    </w:div>
    <w:div w:id="725493421">
      <w:bodyDiv w:val="1"/>
      <w:marLeft w:val="0"/>
      <w:marRight w:val="0"/>
      <w:marTop w:val="0"/>
      <w:marBottom w:val="0"/>
      <w:divBdr>
        <w:top w:val="none" w:sz="0" w:space="0" w:color="auto"/>
        <w:left w:val="none" w:sz="0" w:space="0" w:color="auto"/>
        <w:bottom w:val="none" w:sz="0" w:space="0" w:color="auto"/>
        <w:right w:val="none" w:sz="0" w:space="0" w:color="auto"/>
      </w:divBdr>
    </w:div>
    <w:div w:id="736517363">
      <w:bodyDiv w:val="1"/>
      <w:marLeft w:val="0"/>
      <w:marRight w:val="0"/>
      <w:marTop w:val="0"/>
      <w:marBottom w:val="0"/>
      <w:divBdr>
        <w:top w:val="none" w:sz="0" w:space="0" w:color="auto"/>
        <w:left w:val="none" w:sz="0" w:space="0" w:color="auto"/>
        <w:bottom w:val="none" w:sz="0" w:space="0" w:color="auto"/>
        <w:right w:val="none" w:sz="0" w:space="0" w:color="auto"/>
      </w:divBdr>
    </w:div>
    <w:div w:id="774255765">
      <w:bodyDiv w:val="1"/>
      <w:marLeft w:val="0"/>
      <w:marRight w:val="0"/>
      <w:marTop w:val="0"/>
      <w:marBottom w:val="0"/>
      <w:divBdr>
        <w:top w:val="none" w:sz="0" w:space="0" w:color="auto"/>
        <w:left w:val="none" w:sz="0" w:space="0" w:color="auto"/>
        <w:bottom w:val="none" w:sz="0" w:space="0" w:color="auto"/>
        <w:right w:val="none" w:sz="0" w:space="0" w:color="auto"/>
      </w:divBdr>
    </w:div>
    <w:div w:id="826943052">
      <w:bodyDiv w:val="1"/>
      <w:marLeft w:val="0"/>
      <w:marRight w:val="0"/>
      <w:marTop w:val="0"/>
      <w:marBottom w:val="0"/>
      <w:divBdr>
        <w:top w:val="none" w:sz="0" w:space="0" w:color="auto"/>
        <w:left w:val="none" w:sz="0" w:space="0" w:color="auto"/>
        <w:bottom w:val="none" w:sz="0" w:space="0" w:color="auto"/>
        <w:right w:val="none" w:sz="0" w:space="0" w:color="auto"/>
      </w:divBdr>
    </w:div>
    <w:div w:id="832910338">
      <w:bodyDiv w:val="1"/>
      <w:marLeft w:val="0"/>
      <w:marRight w:val="0"/>
      <w:marTop w:val="0"/>
      <w:marBottom w:val="0"/>
      <w:divBdr>
        <w:top w:val="none" w:sz="0" w:space="0" w:color="auto"/>
        <w:left w:val="none" w:sz="0" w:space="0" w:color="auto"/>
        <w:bottom w:val="none" w:sz="0" w:space="0" w:color="auto"/>
        <w:right w:val="none" w:sz="0" w:space="0" w:color="auto"/>
      </w:divBdr>
    </w:div>
    <w:div w:id="906188088">
      <w:bodyDiv w:val="1"/>
      <w:marLeft w:val="0"/>
      <w:marRight w:val="0"/>
      <w:marTop w:val="0"/>
      <w:marBottom w:val="0"/>
      <w:divBdr>
        <w:top w:val="none" w:sz="0" w:space="0" w:color="auto"/>
        <w:left w:val="none" w:sz="0" w:space="0" w:color="auto"/>
        <w:bottom w:val="none" w:sz="0" w:space="0" w:color="auto"/>
        <w:right w:val="none" w:sz="0" w:space="0" w:color="auto"/>
      </w:divBdr>
    </w:div>
    <w:div w:id="929780599">
      <w:bodyDiv w:val="1"/>
      <w:marLeft w:val="0"/>
      <w:marRight w:val="0"/>
      <w:marTop w:val="0"/>
      <w:marBottom w:val="0"/>
      <w:divBdr>
        <w:top w:val="none" w:sz="0" w:space="0" w:color="auto"/>
        <w:left w:val="none" w:sz="0" w:space="0" w:color="auto"/>
        <w:bottom w:val="none" w:sz="0" w:space="0" w:color="auto"/>
        <w:right w:val="none" w:sz="0" w:space="0" w:color="auto"/>
      </w:divBdr>
    </w:div>
    <w:div w:id="1008554675">
      <w:bodyDiv w:val="1"/>
      <w:marLeft w:val="0"/>
      <w:marRight w:val="0"/>
      <w:marTop w:val="0"/>
      <w:marBottom w:val="0"/>
      <w:divBdr>
        <w:top w:val="none" w:sz="0" w:space="0" w:color="auto"/>
        <w:left w:val="none" w:sz="0" w:space="0" w:color="auto"/>
        <w:bottom w:val="none" w:sz="0" w:space="0" w:color="auto"/>
        <w:right w:val="none" w:sz="0" w:space="0" w:color="auto"/>
      </w:divBdr>
    </w:div>
    <w:div w:id="1141733939">
      <w:bodyDiv w:val="1"/>
      <w:marLeft w:val="0"/>
      <w:marRight w:val="0"/>
      <w:marTop w:val="0"/>
      <w:marBottom w:val="0"/>
      <w:divBdr>
        <w:top w:val="none" w:sz="0" w:space="0" w:color="auto"/>
        <w:left w:val="none" w:sz="0" w:space="0" w:color="auto"/>
        <w:bottom w:val="none" w:sz="0" w:space="0" w:color="auto"/>
        <w:right w:val="none" w:sz="0" w:space="0" w:color="auto"/>
      </w:divBdr>
    </w:div>
    <w:div w:id="1166238441">
      <w:bodyDiv w:val="1"/>
      <w:marLeft w:val="0"/>
      <w:marRight w:val="0"/>
      <w:marTop w:val="0"/>
      <w:marBottom w:val="0"/>
      <w:divBdr>
        <w:top w:val="none" w:sz="0" w:space="0" w:color="auto"/>
        <w:left w:val="none" w:sz="0" w:space="0" w:color="auto"/>
        <w:bottom w:val="none" w:sz="0" w:space="0" w:color="auto"/>
        <w:right w:val="none" w:sz="0" w:space="0" w:color="auto"/>
      </w:divBdr>
    </w:div>
    <w:div w:id="1199318109">
      <w:bodyDiv w:val="1"/>
      <w:marLeft w:val="0"/>
      <w:marRight w:val="0"/>
      <w:marTop w:val="0"/>
      <w:marBottom w:val="0"/>
      <w:divBdr>
        <w:top w:val="none" w:sz="0" w:space="0" w:color="auto"/>
        <w:left w:val="none" w:sz="0" w:space="0" w:color="auto"/>
        <w:bottom w:val="none" w:sz="0" w:space="0" w:color="auto"/>
        <w:right w:val="none" w:sz="0" w:space="0" w:color="auto"/>
      </w:divBdr>
    </w:div>
    <w:div w:id="1331252554">
      <w:bodyDiv w:val="1"/>
      <w:marLeft w:val="0"/>
      <w:marRight w:val="0"/>
      <w:marTop w:val="0"/>
      <w:marBottom w:val="0"/>
      <w:divBdr>
        <w:top w:val="none" w:sz="0" w:space="0" w:color="auto"/>
        <w:left w:val="none" w:sz="0" w:space="0" w:color="auto"/>
        <w:bottom w:val="none" w:sz="0" w:space="0" w:color="auto"/>
        <w:right w:val="none" w:sz="0" w:space="0" w:color="auto"/>
      </w:divBdr>
    </w:div>
    <w:div w:id="1333989597">
      <w:bodyDiv w:val="1"/>
      <w:marLeft w:val="0"/>
      <w:marRight w:val="0"/>
      <w:marTop w:val="0"/>
      <w:marBottom w:val="0"/>
      <w:divBdr>
        <w:top w:val="none" w:sz="0" w:space="0" w:color="auto"/>
        <w:left w:val="none" w:sz="0" w:space="0" w:color="auto"/>
        <w:bottom w:val="none" w:sz="0" w:space="0" w:color="auto"/>
        <w:right w:val="none" w:sz="0" w:space="0" w:color="auto"/>
      </w:divBdr>
    </w:div>
    <w:div w:id="1502499902">
      <w:bodyDiv w:val="1"/>
      <w:marLeft w:val="0"/>
      <w:marRight w:val="0"/>
      <w:marTop w:val="0"/>
      <w:marBottom w:val="0"/>
      <w:divBdr>
        <w:top w:val="none" w:sz="0" w:space="0" w:color="auto"/>
        <w:left w:val="none" w:sz="0" w:space="0" w:color="auto"/>
        <w:bottom w:val="none" w:sz="0" w:space="0" w:color="auto"/>
        <w:right w:val="none" w:sz="0" w:space="0" w:color="auto"/>
      </w:divBdr>
    </w:div>
    <w:div w:id="1536384801">
      <w:bodyDiv w:val="1"/>
      <w:marLeft w:val="0"/>
      <w:marRight w:val="0"/>
      <w:marTop w:val="0"/>
      <w:marBottom w:val="0"/>
      <w:divBdr>
        <w:top w:val="none" w:sz="0" w:space="0" w:color="auto"/>
        <w:left w:val="none" w:sz="0" w:space="0" w:color="auto"/>
        <w:bottom w:val="none" w:sz="0" w:space="0" w:color="auto"/>
        <w:right w:val="none" w:sz="0" w:space="0" w:color="auto"/>
      </w:divBdr>
    </w:div>
    <w:div w:id="1595892525">
      <w:bodyDiv w:val="1"/>
      <w:marLeft w:val="0"/>
      <w:marRight w:val="0"/>
      <w:marTop w:val="0"/>
      <w:marBottom w:val="0"/>
      <w:divBdr>
        <w:top w:val="none" w:sz="0" w:space="0" w:color="auto"/>
        <w:left w:val="none" w:sz="0" w:space="0" w:color="auto"/>
        <w:bottom w:val="none" w:sz="0" w:space="0" w:color="auto"/>
        <w:right w:val="none" w:sz="0" w:space="0" w:color="auto"/>
      </w:divBdr>
      <w:divsChild>
        <w:div w:id="1681078035">
          <w:marLeft w:val="480"/>
          <w:marRight w:val="0"/>
          <w:marTop w:val="0"/>
          <w:marBottom w:val="0"/>
          <w:divBdr>
            <w:top w:val="none" w:sz="0" w:space="0" w:color="auto"/>
            <w:left w:val="none" w:sz="0" w:space="0" w:color="auto"/>
            <w:bottom w:val="none" w:sz="0" w:space="0" w:color="auto"/>
            <w:right w:val="none" w:sz="0" w:space="0" w:color="auto"/>
          </w:divBdr>
          <w:divsChild>
            <w:div w:id="1103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9872653">
      <w:bodyDiv w:val="1"/>
      <w:marLeft w:val="0"/>
      <w:marRight w:val="0"/>
      <w:marTop w:val="0"/>
      <w:marBottom w:val="0"/>
      <w:divBdr>
        <w:top w:val="none" w:sz="0" w:space="0" w:color="auto"/>
        <w:left w:val="none" w:sz="0" w:space="0" w:color="auto"/>
        <w:bottom w:val="none" w:sz="0" w:space="0" w:color="auto"/>
        <w:right w:val="none" w:sz="0" w:space="0" w:color="auto"/>
      </w:divBdr>
    </w:div>
    <w:div w:id="1635717197">
      <w:bodyDiv w:val="1"/>
      <w:marLeft w:val="0"/>
      <w:marRight w:val="0"/>
      <w:marTop w:val="0"/>
      <w:marBottom w:val="0"/>
      <w:divBdr>
        <w:top w:val="none" w:sz="0" w:space="0" w:color="auto"/>
        <w:left w:val="none" w:sz="0" w:space="0" w:color="auto"/>
        <w:bottom w:val="none" w:sz="0" w:space="0" w:color="auto"/>
        <w:right w:val="none" w:sz="0" w:space="0" w:color="auto"/>
      </w:divBdr>
    </w:div>
    <w:div w:id="1736200184">
      <w:bodyDiv w:val="1"/>
      <w:marLeft w:val="0"/>
      <w:marRight w:val="0"/>
      <w:marTop w:val="0"/>
      <w:marBottom w:val="0"/>
      <w:divBdr>
        <w:top w:val="none" w:sz="0" w:space="0" w:color="auto"/>
        <w:left w:val="none" w:sz="0" w:space="0" w:color="auto"/>
        <w:bottom w:val="none" w:sz="0" w:space="0" w:color="auto"/>
        <w:right w:val="none" w:sz="0" w:space="0" w:color="auto"/>
      </w:divBdr>
      <w:divsChild>
        <w:div w:id="1782989108">
          <w:marLeft w:val="0"/>
          <w:marRight w:val="0"/>
          <w:marTop w:val="0"/>
          <w:marBottom w:val="0"/>
          <w:divBdr>
            <w:top w:val="none" w:sz="0" w:space="0" w:color="auto"/>
            <w:left w:val="none" w:sz="0" w:space="0" w:color="auto"/>
            <w:bottom w:val="none" w:sz="0" w:space="0" w:color="auto"/>
            <w:right w:val="none" w:sz="0" w:space="0" w:color="auto"/>
          </w:divBdr>
        </w:div>
      </w:divsChild>
    </w:div>
    <w:div w:id="1816801096">
      <w:bodyDiv w:val="1"/>
      <w:marLeft w:val="0"/>
      <w:marRight w:val="0"/>
      <w:marTop w:val="0"/>
      <w:marBottom w:val="0"/>
      <w:divBdr>
        <w:top w:val="none" w:sz="0" w:space="0" w:color="auto"/>
        <w:left w:val="none" w:sz="0" w:space="0" w:color="auto"/>
        <w:bottom w:val="none" w:sz="0" w:space="0" w:color="auto"/>
        <w:right w:val="none" w:sz="0" w:space="0" w:color="auto"/>
      </w:divBdr>
    </w:div>
    <w:div w:id="1854611198">
      <w:bodyDiv w:val="1"/>
      <w:marLeft w:val="0"/>
      <w:marRight w:val="0"/>
      <w:marTop w:val="0"/>
      <w:marBottom w:val="0"/>
      <w:divBdr>
        <w:top w:val="none" w:sz="0" w:space="0" w:color="auto"/>
        <w:left w:val="none" w:sz="0" w:space="0" w:color="auto"/>
        <w:bottom w:val="none" w:sz="0" w:space="0" w:color="auto"/>
        <w:right w:val="none" w:sz="0" w:space="0" w:color="auto"/>
      </w:divBdr>
      <w:divsChild>
        <w:div w:id="222065845">
          <w:marLeft w:val="480"/>
          <w:marRight w:val="0"/>
          <w:marTop w:val="0"/>
          <w:marBottom w:val="0"/>
          <w:divBdr>
            <w:top w:val="none" w:sz="0" w:space="0" w:color="auto"/>
            <w:left w:val="none" w:sz="0" w:space="0" w:color="auto"/>
            <w:bottom w:val="none" w:sz="0" w:space="0" w:color="auto"/>
            <w:right w:val="none" w:sz="0" w:space="0" w:color="auto"/>
          </w:divBdr>
          <w:divsChild>
            <w:div w:id="1121337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545114">
      <w:bodyDiv w:val="1"/>
      <w:marLeft w:val="0"/>
      <w:marRight w:val="0"/>
      <w:marTop w:val="0"/>
      <w:marBottom w:val="0"/>
      <w:divBdr>
        <w:top w:val="none" w:sz="0" w:space="0" w:color="auto"/>
        <w:left w:val="none" w:sz="0" w:space="0" w:color="auto"/>
        <w:bottom w:val="none" w:sz="0" w:space="0" w:color="auto"/>
        <w:right w:val="none" w:sz="0" w:space="0" w:color="auto"/>
      </w:divBdr>
    </w:div>
    <w:div w:id="1959069227">
      <w:bodyDiv w:val="1"/>
      <w:marLeft w:val="0"/>
      <w:marRight w:val="0"/>
      <w:marTop w:val="0"/>
      <w:marBottom w:val="0"/>
      <w:divBdr>
        <w:top w:val="none" w:sz="0" w:space="0" w:color="auto"/>
        <w:left w:val="none" w:sz="0" w:space="0" w:color="auto"/>
        <w:bottom w:val="none" w:sz="0" w:space="0" w:color="auto"/>
        <w:right w:val="none" w:sz="0" w:space="0" w:color="auto"/>
      </w:divBdr>
    </w:div>
    <w:div w:id="2089494990">
      <w:bodyDiv w:val="1"/>
      <w:marLeft w:val="0"/>
      <w:marRight w:val="0"/>
      <w:marTop w:val="0"/>
      <w:marBottom w:val="0"/>
      <w:divBdr>
        <w:top w:val="none" w:sz="0" w:space="0" w:color="auto"/>
        <w:left w:val="none" w:sz="0" w:space="0" w:color="auto"/>
        <w:bottom w:val="none" w:sz="0" w:space="0" w:color="auto"/>
        <w:right w:val="none" w:sz="0" w:space="0" w:color="auto"/>
      </w:divBdr>
    </w:div>
    <w:div w:id="21174090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zotero.org/google-docs/?KFKj12" TargetMode="External"/><Relationship Id="rId18" Type="http://schemas.openxmlformats.org/officeDocument/2006/relationships/image" Target="media/image3.png"/><Relationship Id="rId26" Type="http://schemas.openxmlformats.org/officeDocument/2006/relationships/hyperlink" Target="https://www.youtube.com/watch?v=YEDOSOd44bU&amp;list=PLBv09BD7ez_5_yapAg86Od6JeeypkS4YM&amp;index=2&amp;frags=wn&amp;ab_channel=VictorLavrenko" TargetMode="External"/><Relationship Id="rId3" Type="http://schemas.openxmlformats.org/officeDocument/2006/relationships/numbering" Target="numbering.xml"/><Relationship Id="rId21" Type="http://schemas.openxmlformats.org/officeDocument/2006/relationships/image" Target="media/image6.png"/><Relationship Id="rId7" Type="http://schemas.openxmlformats.org/officeDocument/2006/relationships/footnotes" Target="footnotes.xml"/><Relationship Id="rId12" Type="http://schemas.openxmlformats.org/officeDocument/2006/relationships/hyperlink" Target="https://www.biorxiv.org/content/10.1101/583815v4.full.pdf" TargetMode="External"/><Relationship Id="rId17" Type="http://schemas.openxmlformats.org/officeDocument/2006/relationships/image" Target="media/image2.png"/><Relationship Id="rId25"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hyperlink" Target="https://docs.google.com/document/d/1fbfpR5ZQiVTZYChzWut06fkXA9CQziMMJNtFOiF6Giw/edit?fbclid=IwAR3MU3OTehQ_nVEk0nB8PihR_0clhxrIbOPE5y_v6X9PQoqRfFKRbZDiF7o" TargetMode="External"/><Relationship Id="rId20" Type="http://schemas.openxmlformats.org/officeDocument/2006/relationships/image" Target="media/image5.png"/><Relationship Id="rId29"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biorxiv.org/content/10.1101/583815v4.full.pdf" TargetMode="External"/><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hyperlink" Target="https://docs.google.com/document/d/1qc3tDtAg6sc2-zfnxaxqKl_WydK3AAgaDLb1V7QjTTU/edit?fbclid=IwAR1JB53UmJcDEI8GnXEEvA4PcuWXvVeX_ZN43VEamHHxMWsHYdAR_Wo3vKY" TargetMode="External"/><Relationship Id="rId23" Type="http://schemas.openxmlformats.org/officeDocument/2006/relationships/image" Target="media/image8.png"/><Relationship Id="rId28" Type="http://schemas.openxmlformats.org/officeDocument/2006/relationships/footer" Target="footer3.xml"/><Relationship Id="rId10" Type="http://schemas.openxmlformats.org/officeDocument/2006/relationships/hyperlink" Target="https://www.biorxiv.org/content/10.1101/583815v4.full.pdf" TargetMode="External"/><Relationship Id="rId19" Type="http://schemas.openxmlformats.org/officeDocument/2006/relationships/image" Target="media/image4.png"/><Relationship Id="rId31"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https://blackboard.au.dk/bbcswebdav/pid-2793891-dt-content-rid-9152972_1/courses/BB-Cou-Hold-36086/L1%20-%20Getting%20started.pdf" TargetMode="External"/><Relationship Id="rId14" Type="http://schemas.openxmlformats.org/officeDocument/2006/relationships/image" Target="media/image1.jpeg"/><Relationship Id="rId22" Type="http://schemas.openxmlformats.org/officeDocument/2006/relationships/image" Target="media/image7.png"/><Relationship Id="rId27" Type="http://schemas.openxmlformats.org/officeDocument/2006/relationships/hyperlink" Target="https://www.quora.com/How-do-you-use-PCA-for-feature-selection"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Emil Trenckner Jessen (EJ)
(au604547@uni.au.dk)
Cognitive Science, Aarhus University
Jens Chr. Skous Vej 2,
8000 Aarhus, Denmark</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C0B7C0C-D9CA-43C2-9850-1CC44EE408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TotalTime>
  <Pages>26</Pages>
  <Words>8953</Words>
  <Characters>54617</Characters>
  <Application>Microsoft Office Word</Application>
  <DocSecurity>0</DocSecurity>
  <Lines>455</Lines>
  <Paragraphs>126</Paragraphs>
  <ScaleCrop>false</ScaleCrop>
  <HeadingPairs>
    <vt:vector size="2" baseType="variant">
      <vt:variant>
        <vt:lpstr>Title</vt:lpstr>
      </vt:variant>
      <vt:variant>
        <vt:i4>1</vt:i4>
      </vt:variant>
    </vt:vector>
  </HeadingPairs>
  <TitlesOfParts>
    <vt:vector size="1" baseType="lpstr">
      <vt:lpstr>Voice atypicalities in Schizophrenia; replicability of machine learning approaches</vt:lpstr>
    </vt:vector>
  </TitlesOfParts>
  <Company/>
  <LinksUpToDate>false</LinksUpToDate>
  <CharactersWithSpaces>634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oice atypicalities in Schizophrenia; replicability of machine learning approaches</dc:title>
  <dc:creator>Emil Trenckner Jessen</dc:creator>
  <cp:lastModifiedBy>Emil Trenckner Jessen</cp:lastModifiedBy>
  <cp:revision>166</cp:revision>
  <cp:lastPrinted>2019-06-11T11:43:00Z</cp:lastPrinted>
  <dcterms:created xsi:type="dcterms:W3CDTF">2020-11-26T11:18:00Z</dcterms:created>
  <dcterms:modified xsi:type="dcterms:W3CDTF">2020-11-27T1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kbW1wsjj"/&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